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9E8805" w14:textId="0176E2B6" w:rsidR="00405784" w:rsidRPr="002B3D5F" w:rsidRDefault="00405784" w:rsidP="00A307AB">
      <w:pPr>
        <w:pStyle w:val="Title"/>
        <w:rPr>
          <w:rFonts w:ascii="Calibri Light" w:eastAsia="Times New Roman" w:hAnsi="Calibri Light"/>
          <w:lang w:val="en-GB"/>
        </w:rPr>
      </w:pPr>
    </w:p>
    <w:p w14:paraId="48E403EF" w14:textId="77777777" w:rsidR="00DF6278" w:rsidRPr="002B3D5F" w:rsidRDefault="00DF6278" w:rsidP="00DF6278">
      <w:pPr>
        <w:rPr>
          <w:lang w:val="en-GB"/>
        </w:rPr>
      </w:pPr>
    </w:p>
    <w:p w14:paraId="149D302F" w14:textId="77777777" w:rsidR="00405784" w:rsidRPr="002B3D5F" w:rsidRDefault="00405784" w:rsidP="00A307AB">
      <w:pPr>
        <w:pStyle w:val="Title"/>
        <w:rPr>
          <w:rFonts w:ascii="Calibri Light" w:eastAsia="Times New Roman" w:hAnsi="Calibri Light"/>
          <w:lang w:val="en-GB"/>
        </w:rPr>
      </w:pPr>
    </w:p>
    <w:p w14:paraId="46D4CCC1" w14:textId="3A3B1C37" w:rsidR="00A307AB" w:rsidRPr="002B3D5F" w:rsidRDefault="006E3892" w:rsidP="00A307AB">
      <w:pPr>
        <w:pStyle w:val="Title"/>
        <w:rPr>
          <w:rFonts w:ascii="Calibri Light" w:eastAsia="Times New Roman" w:hAnsi="Calibri Light"/>
          <w:lang w:val="en-GB"/>
        </w:rPr>
      </w:pPr>
      <w:r w:rsidRPr="002B3D5F">
        <w:rPr>
          <w:rFonts w:ascii="Calibri Light" w:eastAsia="Times New Roman" w:hAnsi="Calibri Light"/>
          <w:lang w:val="en-GB"/>
        </w:rPr>
        <w:t>Life F</w:t>
      </w:r>
      <w:r w:rsidR="007A0BC9" w:rsidRPr="002B3D5F">
        <w:rPr>
          <w:rFonts w:ascii="Calibri Light" w:eastAsia="Times New Roman" w:hAnsi="Calibri Light"/>
          <w:lang w:val="en-GB"/>
        </w:rPr>
        <w:t>a</w:t>
      </w:r>
      <w:r w:rsidRPr="002B3D5F">
        <w:rPr>
          <w:rFonts w:ascii="Calibri Light" w:eastAsia="Times New Roman" w:hAnsi="Calibri Light"/>
          <w:lang w:val="en-GB"/>
        </w:rPr>
        <w:t>cilitating Conditions</w:t>
      </w:r>
    </w:p>
    <w:p w14:paraId="19A22FED" w14:textId="2B92D6E9" w:rsidR="00A307AB" w:rsidRPr="002B3D5F" w:rsidRDefault="005D1CD3" w:rsidP="002B19C6">
      <w:pPr>
        <w:pStyle w:val="Subtitle"/>
        <w:rPr>
          <w:lang w:val="en-GB"/>
        </w:rPr>
      </w:pPr>
      <w:r>
        <w:rPr>
          <w:rFonts w:eastAsia="Times New Roman"/>
          <w:lang w:val="en-GB"/>
        </w:rPr>
        <w:t>A</w:t>
      </w:r>
      <w:r w:rsidR="00700E0D">
        <w:rPr>
          <w:rFonts w:eastAsia="Times New Roman"/>
          <w:lang w:val="en-GB"/>
        </w:rPr>
        <w:t xml:space="preserve">ssessing </w:t>
      </w:r>
      <w:r w:rsidR="006E3892" w:rsidRPr="002B3D5F">
        <w:rPr>
          <w:rFonts w:eastAsia="Times New Roman"/>
          <w:lang w:val="en-GB"/>
        </w:rPr>
        <w:t xml:space="preserve">probable properties of </w:t>
      </w:r>
      <w:r w:rsidR="00D938DC" w:rsidRPr="002B3D5F">
        <w:rPr>
          <w:rFonts w:eastAsia="Times New Roman"/>
          <w:lang w:val="en-GB"/>
        </w:rPr>
        <w:t xml:space="preserve">extra-terrestrial </w:t>
      </w:r>
      <w:r w:rsidR="00670C0B" w:rsidRPr="002B3D5F">
        <w:rPr>
          <w:rFonts w:eastAsia="Times New Roman"/>
          <w:lang w:val="en-GB"/>
        </w:rPr>
        <w:t xml:space="preserve">life and </w:t>
      </w:r>
      <w:r w:rsidR="002B19C6" w:rsidRPr="002B3D5F">
        <w:rPr>
          <w:rFonts w:eastAsia="Times New Roman"/>
          <w:lang w:val="en-GB"/>
        </w:rPr>
        <w:t xml:space="preserve">the </w:t>
      </w:r>
      <w:r w:rsidR="00700E0D">
        <w:rPr>
          <w:rFonts w:eastAsia="Times New Roman"/>
          <w:lang w:val="en-GB"/>
        </w:rPr>
        <w:t>chemist</w:t>
      </w:r>
      <w:r w:rsidR="001F512B">
        <w:rPr>
          <w:rFonts w:eastAsia="Times New Roman"/>
          <w:lang w:val="en-GB"/>
        </w:rPr>
        <w:t>ry</w:t>
      </w:r>
      <w:r w:rsidR="00157B80">
        <w:rPr>
          <w:rFonts w:eastAsia="Times New Roman"/>
          <w:lang w:val="en-GB"/>
        </w:rPr>
        <w:t xml:space="preserve"> ca</w:t>
      </w:r>
      <w:r w:rsidR="001F512B">
        <w:rPr>
          <w:rFonts w:eastAsia="Times New Roman"/>
          <w:lang w:val="en-GB"/>
        </w:rPr>
        <w:t>pable</w:t>
      </w:r>
      <w:r w:rsidR="006E3892" w:rsidRPr="002B3D5F">
        <w:rPr>
          <w:rFonts w:eastAsia="Times New Roman"/>
          <w:lang w:val="en-GB"/>
        </w:rPr>
        <w:t xml:space="preserve"> </w:t>
      </w:r>
      <w:r w:rsidR="001F512B">
        <w:rPr>
          <w:rFonts w:eastAsia="Times New Roman"/>
          <w:lang w:val="en-GB"/>
        </w:rPr>
        <w:t>of</w:t>
      </w:r>
      <w:r w:rsidR="006E3892" w:rsidRPr="002B3D5F">
        <w:rPr>
          <w:rFonts w:eastAsia="Times New Roman"/>
          <w:lang w:val="en-GB"/>
        </w:rPr>
        <w:t xml:space="preserve"> </w:t>
      </w:r>
      <w:r w:rsidR="001F512B">
        <w:rPr>
          <w:rFonts w:eastAsia="Times New Roman"/>
          <w:lang w:val="en-GB"/>
        </w:rPr>
        <w:t>developing</w:t>
      </w:r>
      <w:r w:rsidR="002B19C6" w:rsidRPr="002B3D5F">
        <w:rPr>
          <w:rFonts w:eastAsia="Times New Roman"/>
          <w:lang w:val="en-GB"/>
        </w:rPr>
        <w:t xml:space="preserve"> it</w:t>
      </w:r>
      <w:r>
        <w:rPr>
          <w:rFonts w:eastAsia="Times New Roman"/>
          <w:lang w:val="en-GB"/>
        </w:rPr>
        <w:t>.</w:t>
      </w:r>
    </w:p>
    <w:p w14:paraId="69CBC55D" w14:textId="77777777" w:rsidR="00D55AD0" w:rsidRPr="002B3D5F" w:rsidRDefault="00D55AD0" w:rsidP="00A307AB">
      <w:pPr>
        <w:rPr>
          <w:lang w:val="en-GB"/>
        </w:rPr>
      </w:pPr>
    </w:p>
    <w:p w14:paraId="315BBAA1" w14:textId="5C24C2E0" w:rsidR="00C74233" w:rsidRDefault="00C74233" w:rsidP="00A307AB">
      <w:pPr>
        <w:rPr>
          <w:lang w:val="en-GB"/>
        </w:rPr>
      </w:pPr>
    </w:p>
    <w:p w14:paraId="0954F04F" w14:textId="1A93AD84" w:rsidR="004443CF" w:rsidRDefault="004443CF" w:rsidP="00A307AB">
      <w:pPr>
        <w:rPr>
          <w:lang w:val="en-GB"/>
        </w:rPr>
      </w:pPr>
    </w:p>
    <w:p w14:paraId="2E7457E1" w14:textId="405C0BAF" w:rsidR="004443CF" w:rsidRDefault="004443CF" w:rsidP="00A307AB">
      <w:pPr>
        <w:rPr>
          <w:lang w:val="en-GB"/>
        </w:rPr>
      </w:pPr>
    </w:p>
    <w:p w14:paraId="26391437" w14:textId="76C93B13" w:rsidR="004443CF" w:rsidRDefault="004443CF" w:rsidP="00A307AB">
      <w:pPr>
        <w:rPr>
          <w:lang w:val="en-GB"/>
        </w:rPr>
      </w:pPr>
    </w:p>
    <w:p w14:paraId="20EC317B" w14:textId="2032EC9D" w:rsidR="004443CF" w:rsidRDefault="004443CF" w:rsidP="00A307AB">
      <w:pPr>
        <w:rPr>
          <w:lang w:val="en-GB"/>
        </w:rPr>
      </w:pPr>
    </w:p>
    <w:p w14:paraId="5CAC0DF6" w14:textId="4FA088C8" w:rsidR="004443CF" w:rsidRDefault="004443CF" w:rsidP="00A307AB">
      <w:pPr>
        <w:rPr>
          <w:lang w:val="en-GB"/>
        </w:rPr>
      </w:pPr>
    </w:p>
    <w:p w14:paraId="5CAC4881" w14:textId="77777777" w:rsidR="004443CF" w:rsidRPr="002B3D5F" w:rsidRDefault="004443CF" w:rsidP="00A307AB">
      <w:pPr>
        <w:rPr>
          <w:lang w:val="en-GB"/>
        </w:rPr>
      </w:pPr>
    </w:p>
    <w:p w14:paraId="493F278A" w14:textId="16DCC110" w:rsidR="00DF6278" w:rsidRPr="002B3D5F" w:rsidRDefault="00DF6278" w:rsidP="00A307AB">
      <w:pPr>
        <w:rPr>
          <w:lang w:val="en-GB"/>
        </w:rPr>
      </w:pPr>
    </w:p>
    <w:p w14:paraId="2DE733D1" w14:textId="19BBAAD3" w:rsidR="00DF6278" w:rsidRPr="002B3D5F" w:rsidRDefault="00DF6278" w:rsidP="00A307AB">
      <w:pPr>
        <w:rPr>
          <w:lang w:val="en-GB"/>
        </w:rPr>
      </w:pPr>
    </w:p>
    <w:p w14:paraId="4F952895" w14:textId="2842C45B" w:rsidR="00DF6278" w:rsidRPr="002B3D5F" w:rsidRDefault="00DF6278" w:rsidP="00A307AB">
      <w:pPr>
        <w:rPr>
          <w:lang w:val="en-GB"/>
        </w:rPr>
      </w:pPr>
    </w:p>
    <w:p w14:paraId="2473A3F0" w14:textId="0364EF9B" w:rsidR="00DF6278" w:rsidRPr="002B3D5F" w:rsidRDefault="00DF6278" w:rsidP="00A307AB">
      <w:pPr>
        <w:rPr>
          <w:lang w:val="en-GB"/>
        </w:rPr>
      </w:pPr>
    </w:p>
    <w:p w14:paraId="5248B060" w14:textId="49A32D03" w:rsidR="00DF6278" w:rsidRPr="002B3D5F" w:rsidRDefault="00DF6278" w:rsidP="00A307AB">
      <w:pPr>
        <w:rPr>
          <w:lang w:val="en-GB"/>
        </w:rPr>
      </w:pPr>
    </w:p>
    <w:p w14:paraId="1402B9A3" w14:textId="47986B1F" w:rsidR="00DF6278" w:rsidRPr="002B3D5F" w:rsidRDefault="00DF6278" w:rsidP="00A307AB">
      <w:pPr>
        <w:rPr>
          <w:lang w:val="en-GB"/>
        </w:rPr>
      </w:pPr>
    </w:p>
    <w:p w14:paraId="5B3DCA0C" w14:textId="6C7D16BB" w:rsidR="00DF6278" w:rsidRPr="002B3D5F" w:rsidRDefault="00DF6278" w:rsidP="00A307AB">
      <w:pPr>
        <w:rPr>
          <w:lang w:val="en-GB"/>
        </w:rPr>
      </w:pPr>
    </w:p>
    <w:p w14:paraId="15DE051D" w14:textId="77777777" w:rsidR="00DF6278" w:rsidRPr="002B3D5F" w:rsidRDefault="00DF6278" w:rsidP="00A307AB">
      <w:pPr>
        <w:rPr>
          <w:lang w:val="en-GB"/>
        </w:rPr>
      </w:pPr>
    </w:p>
    <w:p w14:paraId="7261D130" w14:textId="2DA30EAE" w:rsidR="00717ED4" w:rsidRPr="002B3D5F" w:rsidRDefault="00717ED4" w:rsidP="00A307AB">
      <w:pPr>
        <w:rPr>
          <w:lang w:val="en-GB"/>
        </w:rPr>
      </w:pPr>
    </w:p>
    <w:p w14:paraId="53C64364" w14:textId="77777777" w:rsidR="00405784" w:rsidRPr="002B3D5F" w:rsidRDefault="00405784" w:rsidP="003D2F56">
      <w:pPr>
        <w:jc w:val="right"/>
        <w:rPr>
          <w:lang w:val="en-GB"/>
        </w:rPr>
      </w:pPr>
    </w:p>
    <w:p w14:paraId="271370C1" w14:textId="22C03DFB" w:rsidR="00C74233" w:rsidRPr="002B3D5F" w:rsidRDefault="003D2F56" w:rsidP="00405784">
      <w:pPr>
        <w:jc w:val="right"/>
        <w:rPr>
          <w:lang w:val="en-GB"/>
        </w:rPr>
      </w:pPr>
      <w:r w:rsidRPr="002B3D5F">
        <w:rPr>
          <w:lang w:val="en-GB"/>
        </w:rPr>
        <w:t xml:space="preserve">Bachelor’s Thesis </w:t>
      </w:r>
    </w:p>
    <w:p w14:paraId="2FD973C8" w14:textId="130097B1" w:rsidR="00C74233" w:rsidRPr="002B3D5F" w:rsidRDefault="00717ED4" w:rsidP="00717ED4">
      <w:pPr>
        <w:jc w:val="right"/>
        <w:rPr>
          <w:lang w:val="en-GB"/>
        </w:rPr>
      </w:pPr>
      <w:r w:rsidRPr="002B3D5F">
        <w:rPr>
          <w:lang w:val="en-GB"/>
        </w:rPr>
        <w:t>By Quinten Messemaker</w:t>
      </w:r>
    </w:p>
    <w:p w14:paraId="1BEF5CFF" w14:textId="73176449" w:rsidR="009539D4" w:rsidRPr="002B3D5F" w:rsidRDefault="00717ED4" w:rsidP="002F6845">
      <w:pPr>
        <w:jc w:val="right"/>
        <w:rPr>
          <w:lang w:val="en-GB"/>
        </w:rPr>
      </w:pPr>
      <w:r w:rsidRPr="002B3D5F">
        <w:rPr>
          <w:lang w:val="en-GB"/>
        </w:rPr>
        <w:t>S2777649</w:t>
      </w:r>
    </w:p>
    <w:p w14:paraId="560A7DFD" w14:textId="6B904001" w:rsidR="009539D4" w:rsidRPr="002B3D5F" w:rsidRDefault="009539D4" w:rsidP="00717ED4">
      <w:pPr>
        <w:jc w:val="right"/>
        <w:rPr>
          <w:lang w:val="en-GB"/>
        </w:rPr>
      </w:pPr>
    </w:p>
    <w:p w14:paraId="17F45230" w14:textId="7428238E" w:rsidR="009539D4" w:rsidRPr="002B3D5F" w:rsidRDefault="009539D4" w:rsidP="00717ED4">
      <w:pPr>
        <w:jc w:val="right"/>
        <w:rPr>
          <w:lang w:val="en-GB"/>
        </w:rPr>
      </w:pPr>
    </w:p>
    <w:p w14:paraId="42E8F460" w14:textId="7DF3CF07" w:rsidR="00A23A88" w:rsidRPr="002B3D5F" w:rsidRDefault="00A23A88" w:rsidP="00717ED4">
      <w:pPr>
        <w:jc w:val="right"/>
        <w:rPr>
          <w:lang w:val="en-GB"/>
        </w:rPr>
      </w:pPr>
    </w:p>
    <w:p w14:paraId="0D5A3CAD" w14:textId="77777777" w:rsidR="00A23A88" w:rsidRPr="002B3D5F" w:rsidRDefault="00A23A88" w:rsidP="00717ED4">
      <w:pPr>
        <w:jc w:val="right"/>
        <w:rPr>
          <w:lang w:val="en-GB"/>
        </w:rPr>
      </w:pPr>
    </w:p>
    <w:sdt>
      <w:sdtPr>
        <w:rPr>
          <w:rFonts w:asciiTheme="minorHAnsi" w:eastAsiaTheme="minorHAnsi" w:hAnsiTheme="minorHAnsi" w:cstheme="minorBidi"/>
          <w:b/>
          <w:color w:val="auto"/>
          <w:sz w:val="22"/>
          <w:szCs w:val="22"/>
          <w:lang w:val="en-GB"/>
        </w:rPr>
        <w:id w:val="1137001003"/>
        <w:docPartObj>
          <w:docPartGallery w:val="Table of Contents"/>
          <w:docPartUnique/>
        </w:docPartObj>
      </w:sdtPr>
      <w:sdtEndPr>
        <w:rPr>
          <w:bCs/>
          <w:noProof/>
        </w:rPr>
      </w:sdtEndPr>
      <w:sdtContent>
        <w:p w14:paraId="443B8710" w14:textId="77777777" w:rsidR="00C74233" w:rsidRPr="002B3D5F" w:rsidRDefault="00C74233">
          <w:pPr>
            <w:pStyle w:val="TOCHeading"/>
            <w:rPr>
              <w:b/>
              <w:lang w:val="en-GB"/>
            </w:rPr>
          </w:pPr>
          <w:r w:rsidRPr="002B3D5F">
            <w:rPr>
              <w:b/>
              <w:lang w:val="en-GB"/>
            </w:rPr>
            <w:t>Contents</w:t>
          </w:r>
          <w:bookmarkStart w:id="0" w:name="_GoBack"/>
          <w:bookmarkEnd w:id="0"/>
        </w:p>
        <w:p w14:paraId="184E0131" w14:textId="0E78E6A6" w:rsidR="006902FD" w:rsidRDefault="00C74233">
          <w:pPr>
            <w:pStyle w:val="TOC1"/>
            <w:tabs>
              <w:tab w:val="right" w:leader="dot" w:pos="9060"/>
            </w:tabs>
            <w:rPr>
              <w:rFonts w:eastAsiaTheme="minorEastAsia"/>
              <w:noProof/>
              <w:lang w:val="en-GB" w:eastAsia="en-GB"/>
            </w:rPr>
          </w:pPr>
          <w:r w:rsidRPr="002B3D5F">
            <w:rPr>
              <w:b/>
              <w:bCs/>
              <w:noProof/>
              <w:lang w:val="en-GB"/>
            </w:rPr>
            <w:fldChar w:fldCharType="begin"/>
          </w:r>
          <w:r w:rsidRPr="002B3D5F">
            <w:rPr>
              <w:b/>
              <w:bCs/>
              <w:noProof/>
              <w:lang w:val="en-GB"/>
            </w:rPr>
            <w:instrText xml:space="preserve"> TOC \o "1-3" \h \z \u </w:instrText>
          </w:r>
          <w:r w:rsidRPr="002B3D5F">
            <w:rPr>
              <w:b/>
              <w:bCs/>
              <w:noProof/>
              <w:lang w:val="en-GB"/>
            </w:rPr>
            <w:fldChar w:fldCharType="separate"/>
          </w:r>
          <w:hyperlink w:anchor="_Toc16602886" w:history="1">
            <w:r w:rsidR="006902FD" w:rsidRPr="00263CAC">
              <w:rPr>
                <w:rStyle w:val="Hyperlink"/>
                <w:noProof/>
                <w:lang w:val="en-GB"/>
              </w:rPr>
              <w:t>Introduction</w:t>
            </w:r>
            <w:r w:rsidR="006902FD">
              <w:rPr>
                <w:noProof/>
                <w:webHidden/>
              </w:rPr>
              <w:tab/>
            </w:r>
            <w:r w:rsidR="006902FD">
              <w:rPr>
                <w:noProof/>
                <w:webHidden/>
              </w:rPr>
              <w:fldChar w:fldCharType="begin"/>
            </w:r>
            <w:r w:rsidR="006902FD">
              <w:rPr>
                <w:noProof/>
                <w:webHidden/>
              </w:rPr>
              <w:instrText xml:space="preserve"> PAGEREF _Toc16602886 \h </w:instrText>
            </w:r>
            <w:r w:rsidR="006902FD">
              <w:rPr>
                <w:noProof/>
                <w:webHidden/>
              </w:rPr>
            </w:r>
            <w:r w:rsidR="006902FD">
              <w:rPr>
                <w:noProof/>
                <w:webHidden/>
              </w:rPr>
              <w:fldChar w:fldCharType="separate"/>
            </w:r>
            <w:r w:rsidR="006902FD">
              <w:rPr>
                <w:noProof/>
                <w:webHidden/>
              </w:rPr>
              <w:t>2</w:t>
            </w:r>
            <w:r w:rsidR="006902FD">
              <w:rPr>
                <w:noProof/>
                <w:webHidden/>
              </w:rPr>
              <w:fldChar w:fldCharType="end"/>
            </w:r>
          </w:hyperlink>
        </w:p>
        <w:p w14:paraId="03907997" w14:textId="7DFC4708" w:rsidR="006902FD" w:rsidRDefault="006902FD">
          <w:pPr>
            <w:pStyle w:val="TOC1"/>
            <w:tabs>
              <w:tab w:val="right" w:leader="dot" w:pos="9060"/>
            </w:tabs>
            <w:rPr>
              <w:rFonts w:eastAsiaTheme="minorEastAsia"/>
              <w:noProof/>
              <w:lang w:val="en-GB" w:eastAsia="en-GB"/>
            </w:rPr>
          </w:pPr>
          <w:hyperlink w:anchor="_Toc16602887" w:history="1">
            <w:r w:rsidRPr="00263CAC">
              <w:rPr>
                <w:rStyle w:val="Hyperlink"/>
                <w:noProof/>
                <w:lang w:val="en-GB"/>
              </w:rPr>
              <w:t>Definition of Life</w:t>
            </w:r>
            <w:r>
              <w:rPr>
                <w:noProof/>
                <w:webHidden/>
              </w:rPr>
              <w:tab/>
            </w:r>
            <w:r>
              <w:rPr>
                <w:noProof/>
                <w:webHidden/>
              </w:rPr>
              <w:fldChar w:fldCharType="begin"/>
            </w:r>
            <w:r>
              <w:rPr>
                <w:noProof/>
                <w:webHidden/>
              </w:rPr>
              <w:instrText xml:space="preserve"> PAGEREF _Toc16602887 \h </w:instrText>
            </w:r>
            <w:r>
              <w:rPr>
                <w:noProof/>
                <w:webHidden/>
              </w:rPr>
            </w:r>
            <w:r>
              <w:rPr>
                <w:noProof/>
                <w:webHidden/>
              </w:rPr>
              <w:fldChar w:fldCharType="separate"/>
            </w:r>
            <w:r>
              <w:rPr>
                <w:noProof/>
                <w:webHidden/>
              </w:rPr>
              <w:t>3</w:t>
            </w:r>
            <w:r>
              <w:rPr>
                <w:noProof/>
                <w:webHidden/>
              </w:rPr>
              <w:fldChar w:fldCharType="end"/>
            </w:r>
          </w:hyperlink>
        </w:p>
        <w:p w14:paraId="58953F97" w14:textId="0A93C4B4" w:rsidR="006902FD" w:rsidRDefault="006902FD">
          <w:pPr>
            <w:pStyle w:val="TOC1"/>
            <w:tabs>
              <w:tab w:val="right" w:leader="dot" w:pos="9060"/>
            </w:tabs>
            <w:rPr>
              <w:rFonts w:eastAsiaTheme="minorEastAsia"/>
              <w:noProof/>
              <w:lang w:val="en-GB" w:eastAsia="en-GB"/>
            </w:rPr>
          </w:pPr>
          <w:hyperlink w:anchor="_Toc16602888" w:history="1">
            <w:r w:rsidRPr="00263CAC">
              <w:rPr>
                <w:rStyle w:val="Hyperlink"/>
                <w:noProof/>
                <w:lang w:val="en-GB"/>
              </w:rPr>
              <w:t>Problems with definitions of life</w:t>
            </w:r>
            <w:r>
              <w:rPr>
                <w:noProof/>
                <w:webHidden/>
              </w:rPr>
              <w:tab/>
            </w:r>
            <w:r>
              <w:rPr>
                <w:noProof/>
                <w:webHidden/>
              </w:rPr>
              <w:fldChar w:fldCharType="begin"/>
            </w:r>
            <w:r>
              <w:rPr>
                <w:noProof/>
                <w:webHidden/>
              </w:rPr>
              <w:instrText xml:space="preserve"> PAGEREF _Toc16602888 \h </w:instrText>
            </w:r>
            <w:r>
              <w:rPr>
                <w:noProof/>
                <w:webHidden/>
              </w:rPr>
            </w:r>
            <w:r>
              <w:rPr>
                <w:noProof/>
                <w:webHidden/>
              </w:rPr>
              <w:fldChar w:fldCharType="separate"/>
            </w:r>
            <w:r>
              <w:rPr>
                <w:noProof/>
                <w:webHidden/>
              </w:rPr>
              <w:t>5</w:t>
            </w:r>
            <w:r>
              <w:rPr>
                <w:noProof/>
                <w:webHidden/>
              </w:rPr>
              <w:fldChar w:fldCharType="end"/>
            </w:r>
          </w:hyperlink>
        </w:p>
        <w:p w14:paraId="70B5645C" w14:textId="389AC445" w:rsidR="006902FD" w:rsidRDefault="006902FD">
          <w:pPr>
            <w:pStyle w:val="TOC1"/>
            <w:tabs>
              <w:tab w:val="right" w:leader="dot" w:pos="9060"/>
            </w:tabs>
            <w:rPr>
              <w:rFonts w:eastAsiaTheme="minorEastAsia"/>
              <w:noProof/>
              <w:lang w:val="en-GB" w:eastAsia="en-GB"/>
            </w:rPr>
          </w:pPr>
          <w:hyperlink w:anchor="_Toc16602889" w:history="1">
            <w:r w:rsidRPr="00263CAC">
              <w:rPr>
                <w:rStyle w:val="Hyperlink"/>
                <w:noProof/>
                <w:lang w:val="en-GB"/>
              </w:rPr>
              <w:t>Life Facilitating Conditions</w:t>
            </w:r>
            <w:r>
              <w:rPr>
                <w:noProof/>
                <w:webHidden/>
              </w:rPr>
              <w:tab/>
            </w:r>
            <w:r>
              <w:rPr>
                <w:noProof/>
                <w:webHidden/>
              </w:rPr>
              <w:fldChar w:fldCharType="begin"/>
            </w:r>
            <w:r>
              <w:rPr>
                <w:noProof/>
                <w:webHidden/>
              </w:rPr>
              <w:instrText xml:space="preserve"> PAGEREF _Toc16602889 \h </w:instrText>
            </w:r>
            <w:r>
              <w:rPr>
                <w:noProof/>
                <w:webHidden/>
              </w:rPr>
            </w:r>
            <w:r>
              <w:rPr>
                <w:noProof/>
                <w:webHidden/>
              </w:rPr>
              <w:fldChar w:fldCharType="separate"/>
            </w:r>
            <w:r>
              <w:rPr>
                <w:noProof/>
                <w:webHidden/>
              </w:rPr>
              <w:t>6</w:t>
            </w:r>
            <w:r>
              <w:rPr>
                <w:noProof/>
                <w:webHidden/>
              </w:rPr>
              <w:fldChar w:fldCharType="end"/>
            </w:r>
          </w:hyperlink>
        </w:p>
        <w:p w14:paraId="79D81BD3" w14:textId="08D56614" w:rsidR="006902FD" w:rsidRDefault="006902FD">
          <w:pPr>
            <w:pStyle w:val="TOC2"/>
            <w:tabs>
              <w:tab w:val="right" w:leader="dot" w:pos="9060"/>
            </w:tabs>
            <w:rPr>
              <w:rFonts w:eastAsiaTheme="minorEastAsia"/>
              <w:noProof/>
              <w:lang w:val="en-GB" w:eastAsia="en-GB"/>
            </w:rPr>
          </w:pPr>
          <w:hyperlink w:anchor="_Toc16602890" w:history="1">
            <w:r w:rsidRPr="00263CAC">
              <w:rPr>
                <w:rStyle w:val="Hyperlink"/>
                <w:noProof/>
                <w:lang w:val="en-GB"/>
              </w:rPr>
              <w:t>Core Concepts</w:t>
            </w:r>
            <w:r>
              <w:rPr>
                <w:noProof/>
                <w:webHidden/>
              </w:rPr>
              <w:tab/>
            </w:r>
            <w:r>
              <w:rPr>
                <w:noProof/>
                <w:webHidden/>
              </w:rPr>
              <w:fldChar w:fldCharType="begin"/>
            </w:r>
            <w:r>
              <w:rPr>
                <w:noProof/>
                <w:webHidden/>
              </w:rPr>
              <w:instrText xml:space="preserve"> PAGEREF _Toc16602890 \h </w:instrText>
            </w:r>
            <w:r>
              <w:rPr>
                <w:noProof/>
                <w:webHidden/>
              </w:rPr>
            </w:r>
            <w:r>
              <w:rPr>
                <w:noProof/>
                <w:webHidden/>
              </w:rPr>
              <w:fldChar w:fldCharType="separate"/>
            </w:r>
            <w:r>
              <w:rPr>
                <w:noProof/>
                <w:webHidden/>
              </w:rPr>
              <w:t>6</w:t>
            </w:r>
            <w:r>
              <w:rPr>
                <w:noProof/>
                <w:webHidden/>
              </w:rPr>
              <w:fldChar w:fldCharType="end"/>
            </w:r>
          </w:hyperlink>
        </w:p>
        <w:p w14:paraId="72B057F9" w14:textId="40DD99A7" w:rsidR="006902FD" w:rsidRDefault="006902FD">
          <w:pPr>
            <w:pStyle w:val="TOC3"/>
            <w:tabs>
              <w:tab w:val="right" w:leader="dot" w:pos="9060"/>
            </w:tabs>
            <w:rPr>
              <w:rFonts w:eastAsiaTheme="minorEastAsia"/>
              <w:noProof/>
              <w:lang w:val="en-GB" w:eastAsia="en-GB"/>
            </w:rPr>
          </w:pPr>
          <w:hyperlink w:anchor="_Toc16602891" w:history="1">
            <w:r w:rsidRPr="00263CAC">
              <w:rPr>
                <w:rStyle w:val="Hyperlink"/>
                <w:noProof/>
                <w:lang w:val="en-GB"/>
              </w:rPr>
              <w:t>1: Thermodynamic disequilibrium</w:t>
            </w:r>
            <w:r>
              <w:rPr>
                <w:noProof/>
                <w:webHidden/>
              </w:rPr>
              <w:tab/>
            </w:r>
            <w:r>
              <w:rPr>
                <w:noProof/>
                <w:webHidden/>
              </w:rPr>
              <w:fldChar w:fldCharType="begin"/>
            </w:r>
            <w:r>
              <w:rPr>
                <w:noProof/>
                <w:webHidden/>
              </w:rPr>
              <w:instrText xml:space="preserve"> PAGEREF _Toc16602891 \h </w:instrText>
            </w:r>
            <w:r>
              <w:rPr>
                <w:noProof/>
                <w:webHidden/>
              </w:rPr>
            </w:r>
            <w:r>
              <w:rPr>
                <w:noProof/>
                <w:webHidden/>
              </w:rPr>
              <w:fldChar w:fldCharType="separate"/>
            </w:r>
            <w:r>
              <w:rPr>
                <w:noProof/>
                <w:webHidden/>
              </w:rPr>
              <w:t>6</w:t>
            </w:r>
            <w:r>
              <w:rPr>
                <w:noProof/>
                <w:webHidden/>
              </w:rPr>
              <w:fldChar w:fldCharType="end"/>
            </w:r>
          </w:hyperlink>
        </w:p>
        <w:p w14:paraId="722BE211" w14:textId="040BE495" w:rsidR="006902FD" w:rsidRDefault="006902FD">
          <w:pPr>
            <w:pStyle w:val="TOC3"/>
            <w:tabs>
              <w:tab w:val="right" w:leader="dot" w:pos="9060"/>
            </w:tabs>
            <w:rPr>
              <w:rFonts w:eastAsiaTheme="minorEastAsia"/>
              <w:noProof/>
              <w:lang w:val="en-GB" w:eastAsia="en-GB"/>
            </w:rPr>
          </w:pPr>
          <w:hyperlink w:anchor="_Toc16602892" w:history="1">
            <w:r w:rsidRPr="00263CAC">
              <w:rPr>
                <w:rStyle w:val="Hyperlink"/>
                <w:noProof/>
                <w:lang w:val="en-GB"/>
              </w:rPr>
              <w:t>2: Temperature</w:t>
            </w:r>
            <w:r>
              <w:rPr>
                <w:noProof/>
                <w:webHidden/>
              </w:rPr>
              <w:tab/>
            </w:r>
            <w:r>
              <w:rPr>
                <w:noProof/>
                <w:webHidden/>
              </w:rPr>
              <w:fldChar w:fldCharType="begin"/>
            </w:r>
            <w:r>
              <w:rPr>
                <w:noProof/>
                <w:webHidden/>
              </w:rPr>
              <w:instrText xml:space="preserve"> PAGEREF _Toc16602892 \h </w:instrText>
            </w:r>
            <w:r>
              <w:rPr>
                <w:noProof/>
                <w:webHidden/>
              </w:rPr>
            </w:r>
            <w:r>
              <w:rPr>
                <w:noProof/>
                <w:webHidden/>
              </w:rPr>
              <w:fldChar w:fldCharType="separate"/>
            </w:r>
            <w:r>
              <w:rPr>
                <w:noProof/>
                <w:webHidden/>
              </w:rPr>
              <w:t>6</w:t>
            </w:r>
            <w:r>
              <w:rPr>
                <w:noProof/>
                <w:webHidden/>
              </w:rPr>
              <w:fldChar w:fldCharType="end"/>
            </w:r>
          </w:hyperlink>
        </w:p>
        <w:p w14:paraId="188C94B3" w14:textId="70984E3B" w:rsidR="006902FD" w:rsidRDefault="006902FD">
          <w:pPr>
            <w:pStyle w:val="TOC3"/>
            <w:tabs>
              <w:tab w:val="right" w:leader="dot" w:pos="9060"/>
            </w:tabs>
            <w:rPr>
              <w:rFonts w:eastAsiaTheme="minorEastAsia"/>
              <w:noProof/>
              <w:lang w:val="en-GB" w:eastAsia="en-GB"/>
            </w:rPr>
          </w:pPr>
          <w:hyperlink w:anchor="_Toc16602893" w:history="1">
            <w:r w:rsidRPr="00263CAC">
              <w:rPr>
                <w:rStyle w:val="Hyperlink"/>
                <w:noProof/>
                <w:lang w:val="en-GB"/>
              </w:rPr>
              <w:t>3: Fluids</w:t>
            </w:r>
            <w:r>
              <w:rPr>
                <w:noProof/>
                <w:webHidden/>
              </w:rPr>
              <w:tab/>
            </w:r>
            <w:r>
              <w:rPr>
                <w:noProof/>
                <w:webHidden/>
              </w:rPr>
              <w:fldChar w:fldCharType="begin"/>
            </w:r>
            <w:r>
              <w:rPr>
                <w:noProof/>
                <w:webHidden/>
              </w:rPr>
              <w:instrText xml:space="preserve"> PAGEREF _Toc16602893 \h </w:instrText>
            </w:r>
            <w:r>
              <w:rPr>
                <w:noProof/>
                <w:webHidden/>
              </w:rPr>
            </w:r>
            <w:r>
              <w:rPr>
                <w:noProof/>
                <w:webHidden/>
              </w:rPr>
              <w:fldChar w:fldCharType="separate"/>
            </w:r>
            <w:r>
              <w:rPr>
                <w:noProof/>
                <w:webHidden/>
              </w:rPr>
              <w:t>7</w:t>
            </w:r>
            <w:r>
              <w:rPr>
                <w:noProof/>
                <w:webHidden/>
              </w:rPr>
              <w:fldChar w:fldCharType="end"/>
            </w:r>
          </w:hyperlink>
        </w:p>
        <w:p w14:paraId="64314781" w14:textId="2DCFA299" w:rsidR="006902FD" w:rsidRDefault="006902FD">
          <w:pPr>
            <w:pStyle w:val="TOC3"/>
            <w:tabs>
              <w:tab w:val="right" w:leader="dot" w:pos="9060"/>
            </w:tabs>
            <w:rPr>
              <w:rFonts w:eastAsiaTheme="minorEastAsia"/>
              <w:noProof/>
              <w:lang w:val="en-GB" w:eastAsia="en-GB"/>
            </w:rPr>
          </w:pPr>
          <w:hyperlink w:anchor="_Toc16602894" w:history="1">
            <w:r w:rsidRPr="00263CAC">
              <w:rPr>
                <w:rStyle w:val="Hyperlink"/>
                <w:noProof/>
                <w:lang w:val="en-GB"/>
              </w:rPr>
              <w:t>4: Darwinian evolution</w:t>
            </w:r>
            <w:r>
              <w:rPr>
                <w:noProof/>
                <w:webHidden/>
              </w:rPr>
              <w:tab/>
            </w:r>
            <w:r>
              <w:rPr>
                <w:noProof/>
                <w:webHidden/>
              </w:rPr>
              <w:fldChar w:fldCharType="begin"/>
            </w:r>
            <w:r>
              <w:rPr>
                <w:noProof/>
                <w:webHidden/>
              </w:rPr>
              <w:instrText xml:space="preserve"> PAGEREF _Toc16602894 \h </w:instrText>
            </w:r>
            <w:r>
              <w:rPr>
                <w:noProof/>
                <w:webHidden/>
              </w:rPr>
            </w:r>
            <w:r>
              <w:rPr>
                <w:noProof/>
                <w:webHidden/>
              </w:rPr>
              <w:fldChar w:fldCharType="separate"/>
            </w:r>
            <w:r>
              <w:rPr>
                <w:noProof/>
                <w:webHidden/>
              </w:rPr>
              <w:t>8</w:t>
            </w:r>
            <w:r>
              <w:rPr>
                <w:noProof/>
                <w:webHidden/>
              </w:rPr>
              <w:fldChar w:fldCharType="end"/>
            </w:r>
          </w:hyperlink>
        </w:p>
        <w:p w14:paraId="51910DB5" w14:textId="04C5518F" w:rsidR="006902FD" w:rsidRDefault="006902FD">
          <w:pPr>
            <w:pStyle w:val="TOC2"/>
            <w:tabs>
              <w:tab w:val="right" w:leader="dot" w:pos="9060"/>
            </w:tabs>
            <w:rPr>
              <w:rFonts w:eastAsiaTheme="minorEastAsia"/>
              <w:noProof/>
              <w:lang w:val="en-GB" w:eastAsia="en-GB"/>
            </w:rPr>
          </w:pPr>
          <w:hyperlink w:anchor="_Toc16602895" w:history="1">
            <w:r w:rsidRPr="00263CAC">
              <w:rPr>
                <w:rStyle w:val="Hyperlink"/>
                <w:noProof/>
                <w:lang w:val="en-GB"/>
              </w:rPr>
              <w:t>Carbon as a universal catalyst for life</w:t>
            </w:r>
            <w:r>
              <w:rPr>
                <w:noProof/>
                <w:webHidden/>
              </w:rPr>
              <w:tab/>
            </w:r>
            <w:r>
              <w:rPr>
                <w:noProof/>
                <w:webHidden/>
              </w:rPr>
              <w:fldChar w:fldCharType="begin"/>
            </w:r>
            <w:r>
              <w:rPr>
                <w:noProof/>
                <w:webHidden/>
              </w:rPr>
              <w:instrText xml:space="preserve"> PAGEREF _Toc16602895 \h </w:instrText>
            </w:r>
            <w:r>
              <w:rPr>
                <w:noProof/>
                <w:webHidden/>
              </w:rPr>
            </w:r>
            <w:r>
              <w:rPr>
                <w:noProof/>
                <w:webHidden/>
              </w:rPr>
              <w:fldChar w:fldCharType="separate"/>
            </w:r>
            <w:r>
              <w:rPr>
                <w:noProof/>
                <w:webHidden/>
              </w:rPr>
              <w:t>9</w:t>
            </w:r>
            <w:r>
              <w:rPr>
                <w:noProof/>
                <w:webHidden/>
              </w:rPr>
              <w:fldChar w:fldCharType="end"/>
            </w:r>
          </w:hyperlink>
        </w:p>
        <w:p w14:paraId="44C7BD88" w14:textId="700B895C" w:rsidR="006902FD" w:rsidRDefault="006902FD">
          <w:pPr>
            <w:pStyle w:val="TOC1"/>
            <w:tabs>
              <w:tab w:val="right" w:leader="dot" w:pos="9060"/>
            </w:tabs>
            <w:rPr>
              <w:rFonts w:eastAsiaTheme="minorEastAsia"/>
              <w:noProof/>
              <w:lang w:val="en-GB" w:eastAsia="en-GB"/>
            </w:rPr>
          </w:pPr>
          <w:hyperlink w:anchor="_Toc16602896" w:history="1">
            <w:r w:rsidRPr="00263CAC">
              <w:rPr>
                <w:rStyle w:val="Hyperlink"/>
                <w:noProof/>
                <w:lang w:val="en-GB"/>
              </w:rPr>
              <w:t>Discussion</w:t>
            </w:r>
            <w:r>
              <w:rPr>
                <w:noProof/>
                <w:webHidden/>
              </w:rPr>
              <w:tab/>
            </w:r>
            <w:r>
              <w:rPr>
                <w:noProof/>
                <w:webHidden/>
              </w:rPr>
              <w:fldChar w:fldCharType="begin"/>
            </w:r>
            <w:r>
              <w:rPr>
                <w:noProof/>
                <w:webHidden/>
              </w:rPr>
              <w:instrText xml:space="preserve"> PAGEREF _Toc16602896 \h </w:instrText>
            </w:r>
            <w:r>
              <w:rPr>
                <w:noProof/>
                <w:webHidden/>
              </w:rPr>
            </w:r>
            <w:r>
              <w:rPr>
                <w:noProof/>
                <w:webHidden/>
              </w:rPr>
              <w:fldChar w:fldCharType="separate"/>
            </w:r>
            <w:r>
              <w:rPr>
                <w:noProof/>
                <w:webHidden/>
              </w:rPr>
              <w:t>13</w:t>
            </w:r>
            <w:r>
              <w:rPr>
                <w:noProof/>
                <w:webHidden/>
              </w:rPr>
              <w:fldChar w:fldCharType="end"/>
            </w:r>
          </w:hyperlink>
        </w:p>
        <w:p w14:paraId="3DBEF002" w14:textId="5592CFC2" w:rsidR="006902FD" w:rsidRDefault="006902FD">
          <w:pPr>
            <w:pStyle w:val="TOC1"/>
            <w:tabs>
              <w:tab w:val="right" w:leader="dot" w:pos="9060"/>
            </w:tabs>
            <w:rPr>
              <w:rFonts w:eastAsiaTheme="minorEastAsia"/>
              <w:noProof/>
              <w:lang w:val="en-GB" w:eastAsia="en-GB"/>
            </w:rPr>
          </w:pPr>
          <w:hyperlink w:anchor="_Toc16602897" w:history="1">
            <w:r w:rsidRPr="00263CAC">
              <w:rPr>
                <w:rStyle w:val="Hyperlink"/>
                <w:noProof/>
                <w:lang w:val="en-GB"/>
              </w:rPr>
              <w:t>Conclusions</w:t>
            </w:r>
            <w:r>
              <w:rPr>
                <w:noProof/>
                <w:webHidden/>
              </w:rPr>
              <w:tab/>
            </w:r>
            <w:r>
              <w:rPr>
                <w:noProof/>
                <w:webHidden/>
              </w:rPr>
              <w:fldChar w:fldCharType="begin"/>
            </w:r>
            <w:r>
              <w:rPr>
                <w:noProof/>
                <w:webHidden/>
              </w:rPr>
              <w:instrText xml:space="preserve"> PAGEREF _Toc16602897 \h </w:instrText>
            </w:r>
            <w:r>
              <w:rPr>
                <w:noProof/>
                <w:webHidden/>
              </w:rPr>
            </w:r>
            <w:r>
              <w:rPr>
                <w:noProof/>
                <w:webHidden/>
              </w:rPr>
              <w:fldChar w:fldCharType="separate"/>
            </w:r>
            <w:r>
              <w:rPr>
                <w:noProof/>
                <w:webHidden/>
              </w:rPr>
              <w:t>14</w:t>
            </w:r>
            <w:r>
              <w:rPr>
                <w:noProof/>
                <w:webHidden/>
              </w:rPr>
              <w:fldChar w:fldCharType="end"/>
            </w:r>
          </w:hyperlink>
        </w:p>
        <w:p w14:paraId="610A6241" w14:textId="729749B6" w:rsidR="006902FD" w:rsidRDefault="006902FD">
          <w:pPr>
            <w:pStyle w:val="TOC1"/>
            <w:tabs>
              <w:tab w:val="right" w:leader="dot" w:pos="9060"/>
            </w:tabs>
            <w:rPr>
              <w:rFonts w:eastAsiaTheme="minorEastAsia"/>
              <w:noProof/>
              <w:lang w:val="en-GB" w:eastAsia="en-GB"/>
            </w:rPr>
          </w:pPr>
          <w:hyperlink w:anchor="_Toc16602898" w:history="1">
            <w:r w:rsidRPr="00263CAC">
              <w:rPr>
                <w:rStyle w:val="Hyperlink"/>
                <w:noProof/>
                <w:lang w:val="en-GB"/>
              </w:rPr>
              <w:t>References</w:t>
            </w:r>
            <w:r>
              <w:rPr>
                <w:noProof/>
                <w:webHidden/>
              </w:rPr>
              <w:tab/>
            </w:r>
            <w:r>
              <w:rPr>
                <w:noProof/>
                <w:webHidden/>
              </w:rPr>
              <w:fldChar w:fldCharType="begin"/>
            </w:r>
            <w:r>
              <w:rPr>
                <w:noProof/>
                <w:webHidden/>
              </w:rPr>
              <w:instrText xml:space="preserve"> PAGEREF _Toc16602898 \h </w:instrText>
            </w:r>
            <w:r>
              <w:rPr>
                <w:noProof/>
                <w:webHidden/>
              </w:rPr>
            </w:r>
            <w:r>
              <w:rPr>
                <w:noProof/>
                <w:webHidden/>
              </w:rPr>
              <w:fldChar w:fldCharType="separate"/>
            </w:r>
            <w:r>
              <w:rPr>
                <w:noProof/>
                <w:webHidden/>
              </w:rPr>
              <w:t>15</w:t>
            </w:r>
            <w:r>
              <w:rPr>
                <w:noProof/>
                <w:webHidden/>
              </w:rPr>
              <w:fldChar w:fldCharType="end"/>
            </w:r>
          </w:hyperlink>
        </w:p>
        <w:p w14:paraId="7CA6B88C" w14:textId="423F7A92" w:rsidR="00C74233" w:rsidRPr="002B3D5F" w:rsidRDefault="00C74233">
          <w:pPr>
            <w:rPr>
              <w:b/>
              <w:lang w:val="en-GB"/>
            </w:rPr>
          </w:pPr>
          <w:r w:rsidRPr="002B3D5F">
            <w:rPr>
              <w:b/>
              <w:bCs/>
              <w:noProof/>
              <w:lang w:val="en-GB"/>
            </w:rPr>
            <w:fldChar w:fldCharType="end"/>
          </w:r>
        </w:p>
      </w:sdtContent>
    </w:sdt>
    <w:p w14:paraId="2302C5BB" w14:textId="77777777" w:rsidR="00C74233" w:rsidRPr="002B3D5F" w:rsidRDefault="00C74233" w:rsidP="00E8243E">
      <w:pPr>
        <w:rPr>
          <w:b/>
          <w:lang w:val="en-GB"/>
        </w:rPr>
      </w:pPr>
    </w:p>
    <w:p w14:paraId="3C684C82" w14:textId="77777777" w:rsidR="00C74233" w:rsidRPr="002B3D5F" w:rsidRDefault="00C74233" w:rsidP="00E8243E">
      <w:pPr>
        <w:rPr>
          <w:b/>
          <w:lang w:val="en-GB"/>
        </w:rPr>
      </w:pPr>
    </w:p>
    <w:p w14:paraId="084BEC33" w14:textId="1FE13A4A" w:rsidR="00C74233" w:rsidRDefault="00C74233" w:rsidP="00E8243E">
      <w:pPr>
        <w:rPr>
          <w:b/>
          <w:lang w:val="en-GB"/>
        </w:rPr>
      </w:pPr>
    </w:p>
    <w:p w14:paraId="1E85E7AD" w14:textId="64C9B803" w:rsidR="0059674C" w:rsidRDefault="0059674C" w:rsidP="00E8243E">
      <w:pPr>
        <w:rPr>
          <w:b/>
          <w:lang w:val="en-GB"/>
        </w:rPr>
      </w:pPr>
    </w:p>
    <w:p w14:paraId="29A54287" w14:textId="43F5FD0D" w:rsidR="0059674C" w:rsidRDefault="0059674C" w:rsidP="00E8243E">
      <w:pPr>
        <w:rPr>
          <w:b/>
          <w:lang w:val="en-GB"/>
        </w:rPr>
      </w:pPr>
    </w:p>
    <w:p w14:paraId="4EF9A48D" w14:textId="5A2AA457" w:rsidR="0059674C" w:rsidRDefault="0059674C" w:rsidP="00E8243E">
      <w:pPr>
        <w:rPr>
          <w:b/>
          <w:lang w:val="en-GB"/>
        </w:rPr>
      </w:pPr>
    </w:p>
    <w:p w14:paraId="30EF85C2" w14:textId="6FEB2962" w:rsidR="0059674C" w:rsidRDefault="0059674C" w:rsidP="00E8243E">
      <w:pPr>
        <w:rPr>
          <w:b/>
          <w:lang w:val="en-GB"/>
        </w:rPr>
      </w:pPr>
    </w:p>
    <w:p w14:paraId="2B9F8080" w14:textId="2111778F" w:rsidR="0059674C" w:rsidRDefault="0059674C" w:rsidP="00E8243E">
      <w:pPr>
        <w:rPr>
          <w:b/>
          <w:lang w:val="en-GB"/>
        </w:rPr>
      </w:pPr>
    </w:p>
    <w:p w14:paraId="3624603F" w14:textId="77777777" w:rsidR="0059674C" w:rsidRPr="002B3D5F" w:rsidRDefault="0059674C" w:rsidP="00E8243E">
      <w:pPr>
        <w:rPr>
          <w:b/>
          <w:lang w:val="en-GB"/>
        </w:rPr>
      </w:pPr>
    </w:p>
    <w:p w14:paraId="63B11340" w14:textId="77777777" w:rsidR="00C74233" w:rsidRPr="002B3D5F" w:rsidRDefault="00C74233" w:rsidP="00E8243E">
      <w:pPr>
        <w:rPr>
          <w:b/>
          <w:lang w:val="en-GB"/>
        </w:rPr>
      </w:pPr>
    </w:p>
    <w:p w14:paraId="585648BD" w14:textId="4986EB0F" w:rsidR="00B84F55" w:rsidRPr="002B3D5F" w:rsidRDefault="00B84F55" w:rsidP="00B84F55">
      <w:pPr>
        <w:jc w:val="right"/>
        <w:rPr>
          <w:i/>
          <w:lang w:val="en-GB"/>
        </w:rPr>
      </w:pPr>
      <w:r w:rsidRPr="002B3D5F">
        <w:rPr>
          <w:i/>
          <w:lang w:val="en-GB"/>
        </w:rPr>
        <w:t>“We are like linguists on an isolated island where only one language is spoken. We can construct general theories of language, but we have only one example to examine. It is unlikely that our understanding of language will have the generality that a mature science of human linguistics requires.”</w:t>
      </w:r>
    </w:p>
    <w:p w14:paraId="1F712769" w14:textId="328B6FFD" w:rsidR="005B0AA4" w:rsidRDefault="00B84F55" w:rsidP="005B0AA4">
      <w:pPr>
        <w:ind w:left="1080"/>
        <w:jc w:val="right"/>
        <w:rPr>
          <w:lang w:val="en-GB"/>
        </w:rPr>
      </w:pPr>
      <w:r w:rsidRPr="002B3D5F">
        <w:rPr>
          <w:lang w:val="en-GB"/>
        </w:rPr>
        <w:t xml:space="preserve"> Carl Sagan, The Cosmic Connection</w:t>
      </w:r>
      <w:r w:rsidR="001E3F00" w:rsidRPr="002B3D5F">
        <w:rPr>
          <w:lang w:val="en-GB"/>
        </w:rPr>
        <w:t>,</w:t>
      </w:r>
      <w:r w:rsidRPr="002B3D5F">
        <w:rPr>
          <w:lang w:val="en-GB"/>
        </w:rPr>
        <w:t xml:space="preserve"> published 1973</w:t>
      </w:r>
      <w:r w:rsidR="001E3F00" w:rsidRPr="002B3D5F">
        <w:rPr>
          <w:lang w:val="en-GB"/>
        </w:rPr>
        <w:t>.</w:t>
      </w:r>
    </w:p>
    <w:p w14:paraId="547A5E1A" w14:textId="4EEB9D0D" w:rsidR="00604E5A" w:rsidRDefault="00604E5A" w:rsidP="0008457B">
      <w:pPr>
        <w:rPr>
          <w:lang w:val="en-GB"/>
        </w:rPr>
      </w:pPr>
    </w:p>
    <w:p w14:paraId="3FF4D749" w14:textId="77777777" w:rsidR="00604E5A" w:rsidRPr="002B3D5F" w:rsidRDefault="00604E5A" w:rsidP="0008457B">
      <w:pPr>
        <w:rPr>
          <w:lang w:val="en-GB"/>
        </w:rPr>
      </w:pPr>
    </w:p>
    <w:p w14:paraId="5AFC1F2A" w14:textId="6D2CB023" w:rsidR="00893D96" w:rsidRDefault="00C74233" w:rsidP="00604E5A">
      <w:pPr>
        <w:pStyle w:val="Heading1"/>
        <w:rPr>
          <w:lang w:val="en-GB"/>
        </w:rPr>
      </w:pPr>
      <w:bookmarkStart w:id="1" w:name="_Toc16602886"/>
      <w:r w:rsidRPr="002B3D5F">
        <w:rPr>
          <w:lang w:val="en-GB"/>
        </w:rPr>
        <w:lastRenderedPageBreak/>
        <w:t>Introduction</w:t>
      </w:r>
      <w:bookmarkEnd w:id="1"/>
    </w:p>
    <w:p w14:paraId="666E1F7B" w14:textId="77777777" w:rsidR="00604E5A" w:rsidRPr="00604E5A" w:rsidRDefault="00604E5A" w:rsidP="00604E5A">
      <w:pPr>
        <w:rPr>
          <w:lang w:val="en-GB"/>
        </w:rPr>
      </w:pPr>
    </w:p>
    <w:p w14:paraId="3D5DB5CE" w14:textId="21752356" w:rsidR="00C74233" w:rsidRPr="002B3D5F" w:rsidRDefault="00BC32E7" w:rsidP="00820581">
      <w:pPr>
        <w:spacing w:after="0" w:line="240" w:lineRule="auto"/>
        <w:rPr>
          <w:lang w:val="en-GB"/>
        </w:rPr>
      </w:pPr>
      <w:r w:rsidRPr="002B3D5F">
        <w:rPr>
          <w:lang w:val="en-GB"/>
        </w:rPr>
        <w:t xml:space="preserve">The question of </w:t>
      </w:r>
      <w:r w:rsidR="00A20505" w:rsidRPr="002B3D5F">
        <w:rPr>
          <w:lang w:val="en-GB"/>
        </w:rPr>
        <w:t xml:space="preserve">extra-terrestrial life, its existence as well as its </w:t>
      </w:r>
      <w:r w:rsidR="00661144" w:rsidRPr="002B3D5F">
        <w:rPr>
          <w:lang w:val="en-GB"/>
        </w:rPr>
        <w:t xml:space="preserve">expected forms, has fascinated humans since antiquity. For </w:t>
      </w:r>
      <w:r w:rsidR="00FE501E" w:rsidRPr="002B3D5F">
        <w:rPr>
          <w:lang w:val="en-GB"/>
        </w:rPr>
        <w:t xml:space="preserve">nearly </w:t>
      </w:r>
      <w:r w:rsidR="00EA66BC" w:rsidRPr="002B3D5F">
        <w:rPr>
          <w:lang w:val="en-GB"/>
        </w:rPr>
        <w:t>all</w:t>
      </w:r>
      <w:r w:rsidR="00FE501E" w:rsidRPr="002B3D5F">
        <w:rPr>
          <w:lang w:val="en-GB"/>
        </w:rPr>
        <w:t xml:space="preserve"> this time</w:t>
      </w:r>
      <w:r w:rsidR="00617AAE" w:rsidRPr="002B3D5F">
        <w:rPr>
          <w:lang w:val="en-GB"/>
        </w:rPr>
        <w:t>,</w:t>
      </w:r>
      <w:r w:rsidR="00FE501E" w:rsidRPr="002B3D5F">
        <w:rPr>
          <w:lang w:val="en-GB"/>
        </w:rPr>
        <w:t xml:space="preserve"> the machinery </w:t>
      </w:r>
      <w:r w:rsidR="00617AAE" w:rsidRPr="002B3D5F">
        <w:rPr>
          <w:lang w:val="en-GB"/>
        </w:rPr>
        <w:t>of</w:t>
      </w:r>
      <w:r w:rsidR="00AA0371" w:rsidRPr="002B3D5F">
        <w:rPr>
          <w:lang w:val="en-GB"/>
        </w:rPr>
        <w:t xml:space="preserve"> life </w:t>
      </w:r>
      <w:r w:rsidR="00FE501E" w:rsidRPr="002B3D5F">
        <w:rPr>
          <w:lang w:val="en-GB"/>
        </w:rPr>
        <w:t xml:space="preserve">and </w:t>
      </w:r>
      <w:r w:rsidR="00AA0371" w:rsidRPr="002B3D5F">
        <w:rPr>
          <w:lang w:val="en-GB"/>
        </w:rPr>
        <w:t xml:space="preserve">the complex history that </w:t>
      </w:r>
      <w:r w:rsidR="00C76B3B" w:rsidRPr="002B3D5F">
        <w:rPr>
          <w:lang w:val="en-GB"/>
        </w:rPr>
        <w:t>formed it</w:t>
      </w:r>
      <w:r w:rsidR="008553DD" w:rsidRPr="002B3D5F">
        <w:rPr>
          <w:lang w:val="en-GB"/>
        </w:rPr>
        <w:t xml:space="preserve"> remained </w:t>
      </w:r>
      <w:r w:rsidR="00C76B3B" w:rsidRPr="002B3D5F">
        <w:rPr>
          <w:lang w:val="en-GB"/>
        </w:rPr>
        <w:t xml:space="preserve">utter </w:t>
      </w:r>
      <w:r w:rsidR="008553DD" w:rsidRPr="002B3D5F">
        <w:rPr>
          <w:lang w:val="en-GB"/>
        </w:rPr>
        <w:t>mysteries</w:t>
      </w:r>
      <w:r w:rsidR="00C76B3B" w:rsidRPr="002B3D5F">
        <w:rPr>
          <w:lang w:val="en-GB"/>
        </w:rPr>
        <w:t xml:space="preserve">. </w:t>
      </w:r>
      <w:r w:rsidR="00C05919">
        <w:rPr>
          <w:lang w:val="en-GB"/>
        </w:rPr>
        <w:t xml:space="preserve">With the knowledge of the day predictions about potential alien life could be made, but were </w:t>
      </w:r>
      <w:commentRangeStart w:id="2"/>
      <w:commentRangeStart w:id="3"/>
      <w:r w:rsidR="0054708F" w:rsidRPr="002B3D5F">
        <w:rPr>
          <w:lang w:val="en-GB"/>
        </w:rPr>
        <w:t xml:space="preserve">often </w:t>
      </w:r>
      <w:r w:rsidR="00966773" w:rsidRPr="002B3D5F">
        <w:rPr>
          <w:lang w:val="en-GB"/>
        </w:rPr>
        <w:t>fanciful</w:t>
      </w:r>
      <w:r w:rsidR="00C05919">
        <w:rPr>
          <w:lang w:val="en-GB"/>
        </w:rPr>
        <w:t xml:space="preserve"> in hindsight</w:t>
      </w:r>
      <w:r w:rsidR="002707D5" w:rsidRPr="002B3D5F">
        <w:rPr>
          <w:lang w:val="en-GB"/>
        </w:rPr>
        <w:t xml:space="preserve">. </w:t>
      </w:r>
      <w:r w:rsidR="00C05919">
        <w:rPr>
          <w:lang w:val="en-GB"/>
        </w:rPr>
        <w:t>The ever</w:t>
      </w:r>
      <w:r w:rsidR="00A94091" w:rsidRPr="002B3D5F">
        <w:rPr>
          <w:lang w:val="en-GB"/>
        </w:rPr>
        <w:t xml:space="preserve"> advancing </w:t>
      </w:r>
      <w:r w:rsidR="00AF1908" w:rsidRPr="002B3D5F">
        <w:rPr>
          <w:lang w:val="en-GB"/>
        </w:rPr>
        <w:t>biochemical and evolutionary sciences allow us to</w:t>
      </w:r>
      <w:r w:rsidR="00C05919">
        <w:rPr>
          <w:lang w:val="en-GB"/>
        </w:rPr>
        <w:t xml:space="preserve"> continually fine-tune our</w:t>
      </w:r>
      <w:r w:rsidR="00AF1908" w:rsidRPr="002B3D5F">
        <w:rPr>
          <w:lang w:val="en-GB"/>
        </w:rPr>
        <w:t xml:space="preserve"> </w:t>
      </w:r>
      <w:r w:rsidR="00C05919">
        <w:rPr>
          <w:lang w:val="en-GB"/>
        </w:rPr>
        <w:t>understanding</w:t>
      </w:r>
      <w:r w:rsidR="00AF1908" w:rsidRPr="002B3D5F">
        <w:rPr>
          <w:lang w:val="en-GB"/>
        </w:rPr>
        <w:t xml:space="preserve"> </w:t>
      </w:r>
      <w:r w:rsidR="00C05919">
        <w:rPr>
          <w:lang w:val="en-GB"/>
        </w:rPr>
        <w:t>of life, its functioning and its formative history. Our views on Alien life are in turn shaped and changed by this progress</w:t>
      </w:r>
      <w:r w:rsidR="00966773" w:rsidRPr="002B3D5F">
        <w:rPr>
          <w:lang w:val="en-GB"/>
        </w:rPr>
        <w:t xml:space="preserve">. </w:t>
      </w:r>
      <w:commentRangeEnd w:id="2"/>
      <w:r w:rsidR="006621E8">
        <w:rPr>
          <w:rStyle w:val="CommentReference"/>
        </w:rPr>
        <w:commentReference w:id="2"/>
      </w:r>
      <w:commentRangeEnd w:id="3"/>
      <w:r w:rsidR="00E66F50">
        <w:rPr>
          <w:rStyle w:val="CommentReference"/>
        </w:rPr>
        <w:commentReference w:id="3"/>
      </w:r>
      <w:r w:rsidR="00966773" w:rsidRPr="002B3D5F">
        <w:rPr>
          <w:lang w:val="en-GB"/>
        </w:rPr>
        <w:t xml:space="preserve">We understand life </w:t>
      </w:r>
      <w:r w:rsidR="00D635D8" w:rsidRPr="002B3D5F">
        <w:rPr>
          <w:lang w:val="en-GB"/>
        </w:rPr>
        <w:t xml:space="preserve">in its basic form </w:t>
      </w:r>
      <w:r w:rsidR="007E15E0" w:rsidRPr="002B3D5F">
        <w:rPr>
          <w:lang w:val="en-GB"/>
        </w:rPr>
        <w:t>as a</w:t>
      </w:r>
      <w:r w:rsidR="00966773" w:rsidRPr="002B3D5F">
        <w:rPr>
          <w:lang w:val="en-GB"/>
        </w:rPr>
        <w:t xml:space="preserve"> complex</w:t>
      </w:r>
      <w:r w:rsidR="007E15E0" w:rsidRPr="002B3D5F">
        <w:rPr>
          <w:lang w:val="en-GB"/>
        </w:rPr>
        <w:t xml:space="preserve"> set of chemical processes </w:t>
      </w:r>
      <w:r w:rsidR="00966773" w:rsidRPr="002B3D5F">
        <w:rPr>
          <w:lang w:val="en-GB"/>
        </w:rPr>
        <w:t>which</w:t>
      </w:r>
      <w:r w:rsidR="007E15E0" w:rsidRPr="002B3D5F">
        <w:rPr>
          <w:lang w:val="en-GB"/>
        </w:rPr>
        <w:t xml:space="preserve"> are</w:t>
      </w:r>
      <w:r w:rsidR="00215FCC" w:rsidRPr="002B3D5F">
        <w:rPr>
          <w:lang w:val="en-GB"/>
        </w:rPr>
        <w:t xml:space="preserve"> </w:t>
      </w:r>
      <w:r w:rsidR="00966773" w:rsidRPr="002B3D5F">
        <w:rPr>
          <w:lang w:val="en-GB"/>
        </w:rPr>
        <w:t xml:space="preserve">quite </w:t>
      </w:r>
      <w:r w:rsidR="007E15E0" w:rsidRPr="002B3D5F">
        <w:rPr>
          <w:lang w:val="en-GB"/>
        </w:rPr>
        <w:t>well defined</w:t>
      </w:r>
      <w:r w:rsidR="00215FCC" w:rsidRPr="002B3D5F">
        <w:rPr>
          <w:lang w:val="en-GB"/>
        </w:rPr>
        <w:t xml:space="preserve"> for </w:t>
      </w:r>
      <w:r w:rsidR="00966773" w:rsidRPr="002B3D5F">
        <w:rPr>
          <w:lang w:val="en-GB"/>
        </w:rPr>
        <w:t xml:space="preserve">life on </w:t>
      </w:r>
      <w:r w:rsidR="00215FCC" w:rsidRPr="002B3D5F">
        <w:rPr>
          <w:lang w:val="en-GB"/>
        </w:rPr>
        <w:t xml:space="preserve">our own planet. However, </w:t>
      </w:r>
      <w:r w:rsidR="00D73AC5" w:rsidRPr="002B3D5F">
        <w:rPr>
          <w:lang w:val="en-GB"/>
        </w:rPr>
        <w:t xml:space="preserve">even as our understanding of the underlying processes of life </w:t>
      </w:r>
      <w:r w:rsidR="006C3A70" w:rsidRPr="002B3D5F">
        <w:rPr>
          <w:lang w:val="en-GB"/>
        </w:rPr>
        <w:t>increases,</w:t>
      </w:r>
      <w:r w:rsidR="00D73AC5" w:rsidRPr="002B3D5F">
        <w:rPr>
          <w:lang w:val="en-GB"/>
        </w:rPr>
        <w:t xml:space="preserve"> </w:t>
      </w:r>
      <w:r w:rsidR="005C394E" w:rsidRPr="002B3D5F">
        <w:rPr>
          <w:lang w:val="en-GB"/>
        </w:rPr>
        <w:t>our perspectives</w:t>
      </w:r>
      <w:r w:rsidR="00D73AC5" w:rsidRPr="002B3D5F">
        <w:rPr>
          <w:lang w:val="en-GB"/>
        </w:rPr>
        <w:t xml:space="preserve"> continue to be </w:t>
      </w:r>
      <w:r w:rsidR="00E63620" w:rsidRPr="002B3D5F">
        <w:rPr>
          <w:lang w:val="en-GB"/>
        </w:rPr>
        <w:t xml:space="preserve">shaped </w:t>
      </w:r>
      <w:r w:rsidR="00B07DE9" w:rsidRPr="002B3D5F">
        <w:rPr>
          <w:lang w:val="en-GB"/>
        </w:rPr>
        <w:t xml:space="preserve">exclusively </w:t>
      </w:r>
      <w:r w:rsidR="00E63620" w:rsidRPr="002B3D5F">
        <w:rPr>
          <w:lang w:val="en-GB"/>
        </w:rPr>
        <w:t>by</w:t>
      </w:r>
      <w:r w:rsidR="00D73AC5" w:rsidRPr="002B3D5F">
        <w:rPr>
          <w:lang w:val="en-GB"/>
        </w:rPr>
        <w:t xml:space="preserve"> </w:t>
      </w:r>
      <w:r w:rsidR="00780564" w:rsidRPr="002B3D5F">
        <w:rPr>
          <w:lang w:val="en-GB"/>
        </w:rPr>
        <w:t xml:space="preserve">life </w:t>
      </w:r>
      <w:r w:rsidR="008014F2" w:rsidRPr="002B3D5F">
        <w:rPr>
          <w:lang w:val="en-GB"/>
        </w:rPr>
        <w:t xml:space="preserve">on </w:t>
      </w:r>
      <w:r w:rsidR="0018026A" w:rsidRPr="002B3D5F">
        <w:rPr>
          <w:lang w:val="en-GB"/>
        </w:rPr>
        <w:t xml:space="preserve">our own </w:t>
      </w:r>
      <w:r w:rsidR="00DD0B86" w:rsidRPr="002B3D5F">
        <w:rPr>
          <w:lang w:val="en-GB"/>
        </w:rPr>
        <w:t>world and its single-origin nature</w:t>
      </w:r>
      <w:r w:rsidR="00205442" w:rsidRPr="002B3D5F">
        <w:rPr>
          <w:lang w:val="en-GB"/>
        </w:rPr>
        <w:t>,</w:t>
      </w:r>
      <w:r w:rsidR="00D635D8" w:rsidRPr="002B3D5F">
        <w:rPr>
          <w:lang w:val="en-GB"/>
        </w:rPr>
        <w:t xml:space="preserve"> with a L</w:t>
      </w:r>
      <w:r w:rsidR="00DD0B86" w:rsidRPr="002B3D5F">
        <w:rPr>
          <w:lang w:val="en-GB"/>
        </w:rPr>
        <w:t>ast</w:t>
      </w:r>
      <w:r w:rsidR="00D635D8" w:rsidRPr="002B3D5F">
        <w:rPr>
          <w:lang w:val="en-GB"/>
        </w:rPr>
        <w:t xml:space="preserve"> U</w:t>
      </w:r>
      <w:r w:rsidR="00FF1B4E" w:rsidRPr="002B3D5F">
        <w:rPr>
          <w:lang w:val="en-GB"/>
        </w:rPr>
        <w:t>niversal</w:t>
      </w:r>
      <w:r w:rsidR="00D635D8" w:rsidRPr="002B3D5F">
        <w:rPr>
          <w:lang w:val="en-GB"/>
        </w:rPr>
        <w:t xml:space="preserve"> Common A</w:t>
      </w:r>
      <w:r w:rsidR="00DD0B86" w:rsidRPr="002B3D5F">
        <w:rPr>
          <w:lang w:val="en-GB"/>
        </w:rPr>
        <w:t>ncestor</w:t>
      </w:r>
      <w:r w:rsidR="009C0F76" w:rsidRPr="002B3D5F">
        <w:rPr>
          <w:lang w:val="en-GB"/>
        </w:rPr>
        <w:t xml:space="preserve"> </w:t>
      </w:r>
      <w:r w:rsidR="00675509" w:rsidRPr="002B3D5F">
        <w:rPr>
          <w:lang w:val="en-GB"/>
        </w:rPr>
        <w:t xml:space="preserve">that lived </w:t>
      </w:r>
      <w:r w:rsidR="00F36BB2" w:rsidRPr="002B3D5F">
        <w:rPr>
          <w:lang w:val="en-GB"/>
        </w:rPr>
        <w:t>several billion years ago</w:t>
      </w:r>
      <w:r w:rsidR="00440BFF" w:rsidRPr="002B3D5F">
        <w:rPr>
          <w:lang w:val="en-GB"/>
        </w:rPr>
        <w:t xml:space="preserve"> </w:t>
      </w:r>
      <w:r w:rsidR="003F56CB" w:rsidRPr="002B3D5F">
        <w:rPr>
          <w:lang w:val="en-GB"/>
        </w:rPr>
        <w:fldChar w:fldCharType="begin" w:fldLock="1"/>
      </w:r>
      <w:r w:rsidR="008555BB" w:rsidRPr="002B3D5F">
        <w:rPr>
          <w:lang w:val="en-GB"/>
        </w:rPr>
        <w:instrText>ADDIN CSL_CITATION {"citationItems":[{"id":"ITEM-1","itemData":{"ISBN":"0309179564","author":[{"dropping-particle":"","family":"National Research Council","given":"","non-dropping-particle":"","parse-names":false,"suffix":""}],"id":"ITEM-1","issued":{"date-parts":[["2007"]]},"publisher":"National Academies Press","title":"The limits of organic life in planetary systems","type":"book"},"uris":["http://www.mendeley.com/documents/?uuid=fab8bfbd-9000-4fb1-b5f9-be77c9f6c191"]}],"mendeley":{"formattedCitation":"(National Research Council, 2007)","plainTextFormattedCitation":"(National Research Council, 2007)","previouslyFormattedCitation":"(National Research Council, 2007)"},"properties":{"noteIndex":0},"schema":"https://github.com/citation-style-language/schema/raw/master/csl-citation.json"}</w:instrText>
      </w:r>
      <w:r w:rsidR="003F56CB" w:rsidRPr="002B3D5F">
        <w:rPr>
          <w:lang w:val="en-GB"/>
        </w:rPr>
        <w:fldChar w:fldCharType="separate"/>
      </w:r>
      <w:r w:rsidR="003F56CB" w:rsidRPr="002B3D5F">
        <w:rPr>
          <w:noProof/>
          <w:lang w:val="en-GB"/>
        </w:rPr>
        <w:t>(National Research Council, 2007)</w:t>
      </w:r>
      <w:r w:rsidR="003F56CB" w:rsidRPr="002B3D5F">
        <w:rPr>
          <w:lang w:val="en-GB"/>
        </w:rPr>
        <w:fldChar w:fldCharType="end"/>
      </w:r>
      <w:r w:rsidR="00440BFF" w:rsidRPr="002B3D5F">
        <w:rPr>
          <w:lang w:val="en-GB"/>
        </w:rPr>
        <w:t>.</w:t>
      </w:r>
      <w:r w:rsidR="00A30555" w:rsidRPr="002B3D5F">
        <w:rPr>
          <w:lang w:val="en-GB"/>
        </w:rPr>
        <w:t xml:space="preserve"> </w:t>
      </w:r>
      <w:r w:rsidR="00D635D8" w:rsidRPr="002B3D5F">
        <w:rPr>
          <w:lang w:val="en-GB"/>
        </w:rPr>
        <w:t xml:space="preserve">The </w:t>
      </w:r>
      <w:r w:rsidR="00BF76B3" w:rsidRPr="002B3D5F">
        <w:rPr>
          <w:lang w:val="en-GB"/>
        </w:rPr>
        <w:t>apparently</w:t>
      </w:r>
      <w:r w:rsidR="00D635D8" w:rsidRPr="002B3D5F">
        <w:rPr>
          <w:lang w:val="en-GB"/>
        </w:rPr>
        <w:t xml:space="preserve"> monophyletic </w:t>
      </w:r>
      <w:r w:rsidR="00BF76B3" w:rsidRPr="002B3D5F">
        <w:rPr>
          <w:lang w:val="en-GB"/>
        </w:rPr>
        <w:t>phylogeny of all currently known life may limit our view of potential biochemistries.</w:t>
      </w:r>
      <w:r w:rsidR="00D635D8" w:rsidRPr="002B3D5F">
        <w:rPr>
          <w:lang w:val="en-GB"/>
        </w:rPr>
        <w:t xml:space="preserve"> </w:t>
      </w:r>
      <w:r w:rsidR="002E7C20" w:rsidRPr="002B3D5F">
        <w:rPr>
          <w:lang w:val="en-GB"/>
        </w:rPr>
        <w:t>Recogni</w:t>
      </w:r>
      <w:r w:rsidR="00CD5574" w:rsidRPr="002B3D5F">
        <w:rPr>
          <w:lang w:val="en-GB"/>
        </w:rPr>
        <w:t xml:space="preserve">zing that the chemical nature of life follows general </w:t>
      </w:r>
      <w:r w:rsidR="00D22D6D" w:rsidRPr="002B3D5F">
        <w:rPr>
          <w:lang w:val="en-GB"/>
        </w:rPr>
        <w:t>principles of reactiv</w:t>
      </w:r>
      <w:r w:rsidR="00BF76B3" w:rsidRPr="002B3D5F">
        <w:rPr>
          <w:lang w:val="en-GB"/>
        </w:rPr>
        <w:t>ity, solubility and catalysis</w:t>
      </w:r>
      <w:r w:rsidR="00D22D6D" w:rsidRPr="002B3D5F">
        <w:rPr>
          <w:lang w:val="en-GB"/>
        </w:rPr>
        <w:t xml:space="preserve"> </w:t>
      </w:r>
      <w:r w:rsidR="00371CFD" w:rsidRPr="002B3D5F">
        <w:rPr>
          <w:lang w:val="en-GB"/>
        </w:rPr>
        <w:t xml:space="preserve">to ensure functionality, life is viewed more and more as a </w:t>
      </w:r>
      <w:r w:rsidR="000C193C" w:rsidRPr="002B3D5F">
        <w:rPr>
          <w:lang w:val="en-GB"/>
        </w:rPr>
        <w:t xml:space="preserve">versatile self-organising system </w:t>
      </w:r>
      <w:r w:rsidR="00BF76B3" w:rsidRPr="002B3D5F">
        <w:rPr>
          <w:lang w:val="en-GB"/>
        </w:rPr>
        <w:t xml:space="preserve">that is </w:t>
      </w:r>
      <w:r w:rsidR="000C193C" w:rsidRPr="002B3D5F">
        <w:rPr>
          <w:lang w:val="en-GB"/>
        </w:rPr>
        <w:t>not bound to the specific structures</w:t>
      </w:r>
      <w:r w:rsidR="00BF76B3" w:rsidRPr="002B3D5F">
        <w:rPr>
          <w:lang w:val="en-GB"/>
        </w:rPr>
        <w:t xml:space="preserve"> and biochemistries</w:t>
      </w:r>
      <w:r w:rsidR="000C193C" w:rsidRPr="002B3D5F">
        <w:rPr>
          <w:lang w:val="en-GB"/>
        </w:rPr>
        <w:t xml:space="preserve"> found in modern earth</w:t>
      </w:r>
      <w:r w:rsidR="003B381E" w:rsidRPr="002B3D5F">
        <w:rPr>
          <w:lang w:val="en-GB"/>
        </w:rPr>
        <w:t>ly lifeforms</w:t>
      </w:r>
      <w:r w:rsidR="00BF76B3" w:rsidRPr="002B3D5F">
        <w:rPr>
          <w:lang w:val="en-GB"/>
        </w:rPr>
        <w:t xml:space="preserve"> </w:t>
      </w:r>
      <w:r w:rsidR="00BF76B3" w:rsidRPr="002B3D5F">
        <w:rPr>
          <w:lang w:val="en-GB"/>
        </w:rPr>
        <w:fldChar w:fldCharType="begin" w:fldLock="1"/>
      </w:r>
      <w:r w:rsidR="00B641B2" w:rsidRPr="002B3D5F">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mendeley":{"formattedCitation":"(Bains, 2004)","plainTextFormattedCitation":"(Bains, 2004)","previouslyFormattedCitation":"(Bains, 2004)"},"properties":{"noteIndex":0},"schema":"https://github.com/citation-style-language/schema/raw/master/csl-citation.json"}</w:instrText>
      </w:r>
      <w:r w:rsidR="00BF76B3" w:rsidRPr="002B3D5F">
        <w:rPr>
          <w:lang w:val="en-GB"/>
        </w:rPr>
        <w:fldChar w:fldCharType="separate"/>
      </w:r>
      <w:r w:rsidR="00BF76B3" w:rsidRPr="002B3D5F">
        <w:rPr>
          <w:noProof/>
          <w:lang w:val="en-GB"/>
        </w:rPr>
        <w:t>(Bains, 2004)</w:t>
      </w:r>
      <w:r w:rsidR="00BF76B3" w:rsidRPr="002B3D5F">
        <w:rPr>
          <w:lang w:val="en-GB"/>
        </w:rPr>
        <w:fldChar w:fldCharType="end"/>
      </w:r>
      <w:r w:rsidR="003B381E" w:rsidRPr="002B3D5F">
        <w:rPr>
          <w:lang w:val="en-GB"/>
        </w:rPr>
        <w:t>.</w:t>
      </w:r>
      <w:r w:rsidR="006A30BD" w:rsidRPr="002B3D5F">
        <w:rPr>
          <w:lang w:val="en-GB"/>
        </w:rPr>
        <w:t xml:space="preserve"> This has open</w:t>
      </w:r>
      <w:r w:rsidR="008F6A99" w:rsidRPr="002B3D5F">
        <w:rPr>
          <w:lang w:val="en-GB"/>
        </w:rPr>
        <w:t>ed</w:t>
      </w:r>
      <w:r w:rsidR="006A30BD" w:rsidRPr="002B3D5F">
        <w:rPr>
          <w:lang w:val="en-GB"/>
        </w:rPr>
        <w:t xml:space="preserve"> the way for </w:t>
      </w:r>
      <w:r w:rsidR="005B3BE9" w:rsidRPr="002B3D5F">
        <w:rPr>
          <w:lang w:val="en-GB"/>
        </w:rPr>
        <w:t>the</w:t>
      </w:r>
      <w:r w:rsidR="006A30BD" w:rsidRPr="002B3D5F">
        <w:rPr>
          <w:lang w:val="en-GB"/>
        </w:rPr>
        <w:t xml:space="preserve"> new combinational field of study called Astrobiology </w:t>
      </w:r>
      <w:r w:rsidR="00F56733" w:rsidRPr="002B3D5F">
        <w:rPr>
          <w:lang w:val="en-GB"/>
        </w:rPr>
        <w:t>to</w:t>
      </w:r>
      <w:r w:rsidR="006A30BD" w:rsidRPr="002B3D5F">
        <w:rPr>
          <w:lang w:val="en-GB"/>
        </w:rPr>
        <w:t xml:space="preserve"> research the </w:t>
      </w:r>
      <w:r w:rsidR="00742DBC" w:rsidRPr="002B3D5F">
        <w:rPr>
          <w:lang w:val="en-GB"/>
        </w:rPr>
        <w:t>astronomically diverse questions pertaining to life in the wider universe</w:t>
      </w:r>
      <w:r w:rsidR="001167F4" w:rsidRPr="002B3D5F">
        <w:rPr>
          <w:lang w:val="en-GB"/>
        </w:rPr>
        <w:t>,</w:t>
      </w:r>
      <w:r w:rsidR="009A118A" w:rsidRPr="002B3D5F">
        <w:rPr>
          <w:lang w:val="en-GB"/>
        </w:rPr>
        <w:t xml:space="preserve"> </w:t>
      </w:r>
      <w:r w:rsidR="00B41910" w:rsidRPr="002B3D5F">
        <w:rPr>
          <w:lang w:val="en-GB"/>
        </w:rPr>
        <w:t>researching and discussing</w:t>
      </w:r>
      <w:r w:rsidR="00AE5741" w:rsidRPr="002B3D5F">
        <w:rPr>
          <w:lang w:val="en-GB"/>
        </w:rPr>
        <w:t xml:space="preserve"> </w:t>
      </w:r>
      <w:r w:rsidR="00534A23" w:rsidRPr="002B3D5F">
        <w:rPr>
          <w:lang w:val="en-GB"/>
        </w:rPr>
        <w:t>possible</w:t>
      </w:r>
      <w:r w:rsidR="009A118A" w:rsidRPr="002B3D5F">
        <w:rPr>
          <w:lang w:val="en-GB"/>
        </w:rPr>
        <w:t xml:space="preserve"> </w:t>
      </w:r>
      <w:r w:rsidR="00AE5741" w:rsidRPr="002B3D5F">
        <w:rPr>
          <w:lang w:val="en-GB"/>
        </w:rPr>
        <w:t xml:space="preserve">structures, and </w:t>
      </w:r>
      <w:r w:rsidR="009A118A" w:rsidRPr="002B3D5F">
        <w:rPr>
          <w:lang w:val="en-GB"/>
        </w:rPr>
        <w:t xml:space="preserve">the </w:t>
      </w:r>
      <w:r w:rsidR="00534A23" w:rsidRPr="002B3D5F">
        <w:rPr>
          <w:lang w:val="en-GB"/>
        </w:rPr>
        <w:t>biochemi</w:t>
      </w:r>
      <w:r w:rsidR="009C68FD" w:rsidRPr="002B3D5F">
        <w:rPr>
          <w:lang w:val="en-GB"/>
        </w:rPr>
        <w:t xml:space="preserve">stry </w:t>
      </w:r>
      <w:r w:rsidR="00AE5741" w:rsidRPr="002B3D5F">
        <w:rPr>
          <w:lang w:val="en-GB"/>
        </w:rPr>
        <w:t>it may make use of.</w:t>
      </w:r>
      <w:r w:rsidR="00F41721" w:rsidRPr="002B3D5F">
        <w:rPr>
          <w:lang w:val="en-GB"/>
        </w:rPr>
        <w:t xml:space="preserve"> All this </w:t>
      </w:r>
      <w:r w:rsidR="00B07147" w:rsidRPr="002B3D5F">
        <w:rPr>
          <w:lang w:val="en-GB"/>
        </w:rPr>
        <w:t>effort aims</w:t>
      </w:r>
      <w:r w:rsidR="009C68FD" w:rsidRPr="002B3D5F">
        <w:rPr>
          <w:lang w:val="en-GB"/>
        </w:rPr>
        <w:t xml:space="preserve"> to aid detection of</w:t>
      </w:r>
      <w:r w:rsidR="00ED12AD" w:rsidRPr="002B3D5F">
        <w:rPr>
          <w:lang w:val="en-GB"/>
        </w:rPr>
        <w:t xml:space="preserve"> life in the universe</w:t>
      </w:r>
      <w:r w:rsidR="00086D01" w:rsidRPr="002B3D5F">
        <w:rPr>
          <w:lang w:val="en-GB"/>
        </w:rPr>
        <w:t>,</w:t>
      </w:r>
      <w:r w:rsidR="00ED12AD" w:rsidRPr="002B3D5F">
        <w:rPr>
          <w:lang w:val="en-GB"/>
        </w:rPr>
        <w:t xml:space="preserve"> which may </w:t>
      </w:r>
      <w:r w:rsidR="009C68FD" w:rsidRPr="002B3D5F">
        <w:rPr>
          <w:lang w:val="en-GB"/>
        </w:rPr>
        <w:t>differ</w:t>
      </w:r>
      <w:r w:rsidR="004654DC" w:rsidRPr="002B3D5F">
        <w:rPr>
          <w:lang w:val="en-GB"/>
        </w:rPr>
        <w:t xml:space="preserve"> from our kind</w:t>
      </w:r>
      <w:r w:rsidR="00ED12AD" w:rsidRPr="002B3D5F">
        <w:rPr>
          <w:lang w:val="en-GB"/>
        </w:rPr>
        <w:t xml:space="preserve"> </w:t>
      </w:r>
      <w:r w:rsidR="004654DC" w:rsidRPr="002B3D5F">
        <w:rPr>
          <w:lang w:val="en-GB"/>
        </w:rPr>
        <w:t xml:space="preserve">so extensively </w:t>
      </w:r>
      <w:r w:rsidR="00ED12AD" w:rsidRPr="002B3D5F">
        <w:rPr>
          <w:lang w:val="en-GB"/>
        </w:rPr>
        <w:t xml:space="preserve">that </w:t>
      </w:r>
      <w:r w:rsidR="004654DC" w:rsidRPr="002B3D5F">
        <w:rPr>
          <w:lang w:val="en-GB"/>
        </w:rPr>
        <w:t>traditional</w:t>
      </w:r>
      <w:r w:rsidR="00ED12AD" w:rsidRPr="002B3D5F">
        <w:rPr>
          <w:lang w:val="en-GB"/>
        </w:rPr>
        <w:t xml:space="preserve"> thinking </w:t>
      </w:r>
      <w:r w:rsidR="00086D01" w:rsidRPr="002B3D5F">
        <w:rPr>
          <w:lang w:val="en-GB"/>
        </w:rPr>
        <w:t>might not allow for detection</w:t>
      </w:r>
      <w:r w:rsidR="00504856" w:rsidRPr="002B3D5F">
        <w:rPr>
          <w:lang w:val="en-GB"/>
        </w:rPr>
        <w:t xml:space="preserve">. </w:t>
      </w:r>
      <w:r w:rsidR="004654DC" w:rsidRPr="002B3D5F">
        <w:rPr>
          <w:lang w:val="en-GB"/>
        </w:rPr>
        <w:t>In t</w:t>
      </w:r>
      <w:r w:rsidR="00504856" w:rsidRPr="002B3D5F">
        <w:rPr>
          <w:lang w:val="en-GB"/>
        </w:rPr>
        <w:t xml:space="preserve">his thesis </w:t>
      </w:r>
      <w:r w:rsidR="004654DC" w:rsidRPr="002B3D5F">
        <w:rPr>
          <w:lang w:val="en-GB"/>
        </w:rPr>
        <w:t xml:space="preserve">I will focus </w:t>
      </w:r>
      <w:r w:rsidR="00746B51" w:rsidRPr="002B3D5F">
        <w:rPr>
          <w:lang w:val="en-GB"/>
        </w:rPr>
        <w:t>on</w:t>
      </w:r>
      <w:r w:rsidR="004654DC" w:rsidRPr="002B3D5F">
        <w:rPr>
          <w:lang w:val="en-GB"/>
        </w:rPr>
        <w:t xml:space="preserve"> the</w:t>
      </w:r>
      <w:r w:rsidR="00504856" w:rsidRPr="002B3D5F">
        <w:rPr>
          <w:lang w:val="en-GB"/>
        </w:rPr>
        <w:t xml:space="preserve"> </w:t>
      </w:r>
      <w:r w:rsidR="00B60B07" w:rsidRPr="002B3D5F">
        <w:rPr>
          <w:lang w:val="en-GB"/>
        </w:rPr>
        <w:t xml:space="preserve">chemical </w:t>
      </w:r>
      <w:r w:rsidR="00C81F86" w:rsidRPr="002B3D5F">
        <w:rPr>
          <w:lang w:val="en-GB"/>
        </w:rPr>
        <w:t xml:space="preserve">and physical qualities of matter </w:t>
      </w:r>
      <w:r w:rsidR="00746B51" w:rsidRPr="002B3D5F">
        <w:rPr>
          <w:lang w:val="en-GB"/>
        </w:rPr>
        <w:t>that allow metabolism</w:t>
      </w:r>
      <w:r w:rsidR="004354DC" w:rsidRPr="002B3D5F">
        <w:rPr>
          <w:lang w:val="en-GB"/>
        </w:rPr>
        <w:t>s</w:t>
      </w:r>
      <w:r w:rsidR="00746B51" w:rsidRPr="002B3D5F">
        <w:rPr>
          <w:lang w:val="en-GB"/>
        </w:rPr>
        <w:t xml:space="preserve"> to spontaneously arise and support Darwinian evolution</w:t>
      </w:r>
      <w:r w:rsidR="004354DC" w:rsidRPr="002B3D5F">
        <w:rPr>
          <w:lang w:val="en-GB"/>
        </w:rPr>
        <w:t xml:space="preserve">. </w:t>
      </w:r>
      <w:r w:rsidR="004654DC" w:rsidRPr="002B3D5F">
        <w:rPr>
          <w:lang w:val="en-GB"/>
        </w:rPr>
        <w:t>I will look at metabolisms and structures of basic life</w:t>
      </w:r>
      <w:r w:rsidR="00275BF6" w:rsidRPr="002B3D5F">
        <w:rPr>
          <w:lang w:val="en-GB"/>
        </w:rPr>
        <w:t xml:space="preserve"> in order to explore potentials for </w:t>
      </w:r>
      <w:r w:rsidR="00800A0E">
        <w:rPr>
          <w:lang w:val="en-GB"/>
        </w:rPr>
        <w:t xml:space="preserve">‘basic’ </w:t>
      </w:r>
      <w:r w:rsidR="00275BF6" w:rsidRPr="002B3D5F">
        <w:rPr>
          <w:lang w:val="en-GB"/>
        </w:rPr>
        <w:t>non-earth life</w:t>
      </w:r>
      <w:r w:rsidR="004654DC" w:rsidRPr="002B3D5F">
        <w:rPr>
          <w:lang w:val="en-GB"/>
        </w:rPr>
        <w:t xml:space="preserve">. </w:t>
      </w:r>
      <w:r w:rsidR="004354DC" w:rsidRPr="002B3D5F">
        <w:rPr>
          <w:lang w:val="en-GB"/>
        </w:rPr>
        <w:t xml:space="preserve">Thus, the scope of this thesis specifically </w:t>
      </w:r>
      <w:commentRangeStart w:id="4"/>
      <w:commentRangeStart w:id="5"/>
      <w:r w:rsidR="004354DC" w:rsidRPr="002B3D5F">
        <w:rPr>
          <w:lang w:val="en-GB"/>
        </w:rPr>
        <w:t>excludes</w:t>
      </w:r>
      <w:commentRangeEnd w:id="4"/>
      <w:r w:rsidR="00D5645B">
        <w:rPr>
          <w:rStyle w:val="CommentReference"/>
        </w:rPr>
        <w:commentReference w:id="4"/>
      </w:r>
      <w:commentRangeEnd w:id="5"/>
      <w:r w:rsidR="00E66F50">
        <w:rPr>
          <w:rStyle w:val="CommentReference"/>
        </w:rPr>
        <w:commentReference w:id="5"/>
      </w:r>
      <w:r w:rsidR="00800A0E">
        <w:rPr>
          <w:lang w:val="en-GB"/>
        </w:rPr>
        <w:t xml:space="preserve"> examining</w:t>
      </w:r>
      <w:r w:rsidR="004354DC" w:rsidRPr="002B3D5F">
        <w:rPr>
          <w:lang w:val="en-GB"/>
        </w:rPr>
        <w:t xml:space="preserve"> more </w:t>
      </w:r>
      <w:r w:rsidR="00800A0E">
        <w:rPr>
          <w:lang w:val="en-GB"/>
        </w:rPr>
        <w:t>‘</w:t>
      </w:r>
      <w:r w:rsidR="004354DC" w:rsidRPr="002B3D5F">
        <w:rPr>
          <w:lang w:val="en-GB"/>
        </w:rPr>
        <w:t>advanced</w:t>
      </w:r>
      <w:r w:rsidR="00800A0E">
        <w:rPr>
          <w:lang w:val="en-GB"/>
        </w:rPr>
        <w:t>’</w:t>
      </w:r>
      <w:r w:rsidR="004354DC" w:rsidRPr="002B3D5F">
        <w:rPr>
          <w:lang w:val="en-GB"/>
        </w:rPr>
        <w:t xml:space="preserve"> forms of</w:t>
      </w:r>
      <w:r w:rsidR="00557D5D" w:rsidRPr="002B3D5F">
        <w:rPr>
          <w:lang w:val="en-GB"/>
        </w:rPr>
        <w:t xml:space="preserve"> (intelligent)</w:t>
      </w:r>
      <w:r w:rsidR="004354DC" w:rsidRPr="002B3D5F">
        <w:rPr>
          <w:lang w:val="en-GB"/>
        </w:rPr>
        <w:t xml:space="preserve"> life often discussed elsewhere</w:t>
      </w:r>
      <w:r w:rsidR="00557D5D" w:rsidRPr="002B3D5F">
        <w:rPr>
          <w:lang w:val="en-GB"/>
        </w:rPr>
        <w:t xml:space="preserve">, a subject </w:t>
      </w:r>
      <w:r w:rsidR="00800A0E">
        <w:rPr>
          <w:lang w:val="en-GB"/>
        </w:rPr>
        <w:t>which does not concern basic functionalities of life such as metabolism, is too large to cover here and remains too speculative to cover in a biochemical perspective</w:t>
      </w:r>
      <w:r w:rsidR="00557D5D" w:rsidRPr="002B3D5F">
        <w:rPr>
          <w:lang w:val="en-GB"/>
        </w:rPr>
        <w:t>.</w:t>
      </w:r>
    </w:p>
    <w:p w14:paraId="154CCDBB" w14:textId="450BA7A0" w:rsidR="00ED4AC0" w:rsidRPr="002B3D5F" w:rsidRDefault="00140407" w:rsidP="00820581">
      <w:pPr>
        <w:spacing w:after="0" w:line="240" w:lineRule="auto"/>
        <w:rPr>
          <w:lang w:val="en-GB"/>
        </w:rPr>
      </w:pPr>
      <w:r w:rsidRPr="002B3D5F">
        <w:rPr>
          <w:lang w:val="en-GB"/>
        </w:rPr>
        <w:t xml:space="preserve">In this </w:t>
      </w:r>
      <w:r w:rsidR="00EA3B85" w:rsidRPr="002B3D5F">
        <w:rPr>
          <w:lang w:val="en-GB"/>
        </w:rPr>
        <w:t>bachelor’s</w:t>
      </w:r>
      <w:r w:rsidRPr="002B3D5F">
        <w:rPr>
          <w:lang w:val="en-GB"/>
        </w:rPr>
        <w:t xml:space="preserve"> </w:t>
      </w:r>
      <w:r w:rsidR="00393636" w:rsidRPr="002B3D5F">
        <w:rPr>
          <w:lang w:val="en-GB"/>
        </w:rPr>
        <w:t>t</w:t>
      </w:r>
      <w:r w:rsidRPr="002B3D5F">
        <w:rPr>
          <w:lang w:val="en-GB"/>
        </w:rPr>
        <w:t xml:space="preserve">hesis I will </w:t>
      </w:r>
      <w:r w:rsidR="00E66F50">
        <w:rPr>
          <w:lang w:val="en-GB"/>
        </w:rPr>
        <w:t>discuss</w:t>
      </w:r>
      <w:r w:rsidR="00D5645B">
        <w:rPr>
          <w:rStyle w:val="CommentReference"/>
        </w:rPr>
        <w:commentReference w:id="6"/>
      </w:r>
      <w:r w:rsidR="00E66F50">
        <w:rPr>
          <w:rStyle w:val="CommentReference"/>
        </w:rPr>
        <w:commentReference w:id="7"/>
      </w:r>
      <w:r w:rsidR="00E66F50">
        <w:rPr>
          <w:lang w:val="en-GB"/>
        </w:rPr>
        <w:t xml:space="preserve"> </w:t>
      </w:r>
      <w:r w:rsidRPr="002B3D5F">
        <w:rPr>
          <w:lang w:val="en-GB"/>
        </w:rPr>
        <w:t>several of the basic biochemical</w:t>
      </w:r>
      <w:r w:rsidR="00973B0A" w:rsidRPr="002B3D5F">
        <w:rPr>
          <w:lang w:val="en-GB"/>
        </w:rPr>
        <w:t xml:space="preserve"> and evolutionary</w:t>
      </w:r>
      <w:r w:rsidRPr="002B3D5F">
        <w:rPr>
          <w:lang w:val="en-GB"/>
        </w:rPr>
        <w:t xml:space="preserve"> concepts that lie at the foundation of life’s functioning. </w:t>
      </w:r>
      <w:r w:rsidR="00145AD9" w:rsidRPr="002B3D5F">
        <w:rPr>
          <w:lang w:val="en-GB"/>
        </w:rPr>
        <w:t xml:space="preserve">I will begin by discussing what exactly </w:t>
      </w:r>
      <w:r w:rsidR="00C2118B" w:rsidRPr="002B3D5F">
        <w:rPr>
          <w:lang w:val="en-GB"/>
        </w:rPr>
        <w:t xml:space="preserve">life </w:t>
      </w:r>
      <w:r w:rsidR="00C2118B" w:rsidRPr="002B3D5F">
        <w:rPr>
          <w:i/>
          <w:lang w:val="en-GB"/>
        </w:rPr>
        <w:t>is</w:t>
      </w:r>
      <w:r w:rsidR="00C2118B" w:rsidRPr="002B3D5F">
        <w:rPr>
          <w:lang w:val="en-GB"/>
        </w:rPr>
        <w:t>.</w:t>
      </w:r>
      <w:r w:rsidR="00191BB7" w:rsidRPr="002B3D5F">
        <w:rPr>
          <w:lang w:val="en-GB"/>
        </w:rPr>
        <w:t xml:space="preserve"> </w:t>
      </w:r>
      <w:r w:rsidR="008700C8" w:rsidRPr="002B3D5F">
        <w:rPr>
          <w:lang w:val="en-GB"/>
        </w:rPr>
        <w:t>To do this I will first discuss</w:t>
      </w:r>
      <w:r w:rsidR="00237E91" w:rsidRPr="002B3D5F">
        <w:rPr>
          <w:lang w:val="en-GB"/>
        </w:rPr>
        <w:t xml:space="preserve"> an often-used </w:t>
      </w:r>
      <w:r w:rsidR="008A1615" w:rsidRPr="002B3D5F">
        <w:rPr>
          <w:lang w:val="en-GB"/>
        </w:rPr>
        <w:t>definition and compare it to new astrobiological definitions.</w:t>
      </w:r>
      <w:r w:rsidR="001C0188" w:rsidRPr="002B3D5F">
        <w:rPr>
          <w:lang w:val="en-GB"/>
        </w:rPr>
        <w:t xml:space="preserve"> </w:t>
      </w:r>
      <w:r w:rsidR="00C2118B" w:rsidRPr="002B3D5F">
        <w:rPr>
          <w:lang w:val="en-GB"/>
        </w:rPr>
        <w:t xml:space="preserve">I will </w:t>
      </w:r>
      <w:r w:rsidR="005C6AAA" w:rsidRPr="002B3D5F">
        <w:rPr>
          <w:lang w:val="en-GB"/>
        </w:rPr>
        <w:t>discuss life as</w:t>
      </w:r>
      <w:r w:rsidR="009C095C" w:rsidRPr="002B3D5F">
        <w:rPr>
          <w:lang w:val="en-GB"/>
        </w:rPr>
        <w:t xml:space="preserve"> a natural process possibly occurring wherever conditions in the universe are </w:t>
      </w:r>
      <w:r w:rsidR="00544217" w:rsidRPr="002B3D5F">
        <w:rPr>
          <w:lang w:val="en-GB"/>
        </w:rPr>
        <w:t>appropriate</w:t>
      </w:r>
      <w:r w:rsidR="009C095C" w:rsidRPr="002B3D5F">
        <w:rPr>
          <w:lang w:val="en-GB"/>
        </w:rPr>
        <w:t xml:space="preserve"> </w:t>
      </w:r>
      <w:r w:rsidR="00544217" w:rsidRPr="002B3D5F">
        <w:rPr>
          <w:lang w:val="en-GB"/>
        </w:rPr>
        <w:t>for</w:t>
      </w:r>
      <w:r w:rsidR="009C095C" w:rsidRPr="002B3D5F">
        <w:rPr>
          <w:lang w:val="en-GB"/>
        </w:rPr>
        <w:t xml:space="preserve"> its development</w:t>
      </w:r>
      <w:r w:rsidR="00FB5F88" w:rsidRPr="002B3D5F">
        <w:rPr>
          <w:lang w:val="en-GB"/>
        </w:rPr>
        <w:t>.</w:t>
      </w:r>
      <w:r w:rsidR="009C095C" w:rsidRPr="002B3D5F">
        <w:rPr>
          <w:lang w:val="en-GB"/>
        </w:rPr>
        <w:t xml:space="preserve"> </w:t>
      </w:r>
      <w:r w:rsidR="00673D3D" w:rsidRPr="002B3D5F">
        <w:rPr>
          <w:lang w:val="en-GB"/>
        </w:rPr>
        <w:t xml:space="preserve">To </w:t>
      </w:r>
      <w:r w:rsidR="0082191E" w:rsidRPr="002B3D5F">
        <w:rPr>
          <w:lang w:val="en-GB"/>
        </w:rPr>
        <w:t xml:space="preserve">explore </w:t>
      </w:r>
      <w:r w:rsidR="00E12C42" w:rsidRPr="002B3D5F">
        <w:rPr>
          <w:lang w:val="en-GB"/>
        </w:rPr>
        <w:t>thes</w:t>
      </w:r>
      <w:r w:rsidR="00231086" w:rsidRPr="002B3D5F">
        <w:rPr>
          <w:lang w:val="en-GB"/>
        </w:rPr>
        <w:t>e</w:t>
      </w:r>
      <w:r w:rsidR="00335751" w:rsidRPr="002B3D5F">
        <w:rPr>
          <w:lang w:val="en-GB"/>
        </w:rPr>
        <w:t>,</w:t>
      </w:r>
      <w:r w:rsidR="00673D3D" w:rsidRPr="002B3D5F">
        <w:rPr>
          <w:lang w:val="en-GB"/>
        </w:rPr>
        <w:t xml:space="preserve"> I will use a set of concepts such as thermodynamic </w:t>
      </w:r>
      <w:r w:rsidR="00F91A7D" w:rsidRPr="002B3D5F">
        <w:rPr>
          <w:lang w:val="en-GB"/>
        </w:rPr>
        <w:t xml:space="preserve">gradients, </w:t>
      </w:r>
      <w:r w:rsidR="003D4B32" w:rsidRPr="002B3D5F">
        <w:rPr>
          <w:lang w:val="en-GB"/>
        </w:rPr>
        <w:t>solvent systems</w:t>
      </w:r>
      <w:r w:rsidR="00F91A7D" w:rsidRPr="002B3D5F">
        <w:rPr>
          <w:lang w:val="en-GB"/>
        </w:rPr>
        <w:t xml:space="preserve"> to metabolise in, and some basic biochemistry</w:t>
      </w:r>
      <w:r w:rsidR="003D4B32" w:rsidRPr="002B3D5F">
        <w:rPr>
          <w:lang w:val="en-GB"/>
        </w:rPr>
        <w:t xml:space="preserve"> </w:t>
      </w:r>
      <w:r w:rsidR="004047FC" w:rsidRPr="002B3D5F">
        <w:rPr>
          <w:lang w:val="en-GB"/>
        </w:rPr>
        <w:t>that lie at the basis of life</w:t>
      </w:r>
      <w:r w:rsidR="00721B3A" w:rsidRPr="002B3D5F">
        <w:rPr>
          <w:lang w:val="en-GB"/>
        </w:rPr>
        <w:t>.</w:t>
      </w:r>
      <w:r w:rsidR="004047FC" w:rsidRPr="002B3D5F">
        <w:rPr>
          <w:lang w:val="en-GB"/>
        </w:rPr>
        <w:t xml:space="preserve"> </w:t>
      </w:r>
      <w:r w:rsidR="001C4B80" w:rsidRPr="002B3D5F">
        <w:rPr>
          <w:lang w:val="en-GB"/>
        </w:rPr>
        <w:t xml:space="preserve">I </w:t>
      </w:r>
      <w:r w:rsidR="003D4B32" w:rsidRPr="002B3D5F">
        <w:rPr>
          <w:lang w:val="en-GB"/>
        </w:rPr>
        <w:t>will</w:t>
      </w:r>
      <w:r w:rsidR="001C4B80" w:rsidRPr="002B3D5F">
        <w:rPr>
          <w:lang w:val="en-GB"/>
        </w:rPr>
        <w:t xml:space="preserve"> </w:t>
      </w:r>
      <w:r w:rsidR="003D4B32" w:rsidRPr="002B3D5F">
        <w:rPr>
          <w:lang w:val="en-GB"/>
        </w:rPr>
        <w:t>explore</w:t>
      </w:r>
      <w:r w:rsidR="001C4B80" w:rsidRPr="002B3D5F">
        <w:rPr>
          <w:lang w:val="en-GB"/>
        </w:rPr>
        <w:t xml:space="preserve"> these concepts</w:t>
      </w:r>
      <w:r w:rsidR="003D4B32" w:rsidRPr="002B3D5F">
        <w:rPr>
          <w:lang w:val="en-GB"/>
        </w:rPr>
        <w:t xml:space="preserve"> </w:t>
      </w:r>
      <w:r w:rsidR="00721B3A" w:rsidRPr="002B3D5F">
        <w:rPr>
          <w:lang w:val="en-GB"/>
        </w:rPr>
        <w:t xml:space="preserve">separately and </w:t>
      </w:r>
      <w:r w:rsidR="003D4B32" w:rsidRPr="002B3D5F">
        <w:rPr>
          <w:lang w:val="en-GB"/>
        </w:rPr>
        <w:t xml:space="preserve">more in-depth later in the </w:t>
      </w:r>
      <w:r w:rsidR="00ED4AC0" w:rsidRPr="002B3D5F">
        <w:rPr>
          <w:lang w:val="en-GB"/>
        </w:rPr>
        <w:t>thesis.</w:t>
      </w:r>
    </w:p>
    <w:p w14:paraId="61C8DAF5" w14:textId="3450918D" w:rsidR="006C5AE2" w:rsidRPr="002B3D5F" w:rsidRDefault="00ED4AC0" w:rsidP="00820581">
      <w:pPr>
        <w:spacing w:after="0" w:line="240" w:lineRule="auto"/>
        <w:rPr>
          <w:lang w:val="en-GB"/>
        </w:rPr>
      </w:pPr>
      <w:r w:rsidRPr="002B3D5F">
        <w:rPr>
          <w:lang w:val="en-GB"/>
        </w:rPr>
        <w:t xml:space="preserve">After discussing these general </w:t>
      </w:r>
      <w:r w:rsidR="00E12C42" w:rsidRPr="002B3D5F">
        <w:rPr>
          <w:lang w:val="en-GB"/>
        </w:rPr>
        <w:t>conditions,</w:t>
      </w:r>
      <w:r w:rsidRPr="002B3D5F">
        <w:rPr>
          <w:lang w:val="en-GB"/>
        </w:rPr>
        <w:t xml:space="preserve"> I will explore </w:t>
      </w:r>
      <w:r w:rsidR="00C73ABE" w:rsidRPr="002B3D5F">
        <w:rPr>
          <w:lang w:val="en-GB"/>
        </w:rPr>
        <w:t xml:space="preserve">the problems inherent in </w:t>
      </w:r>
      <w:r w:rsidR="00AE6860" w:rsidRPr="002B3D5F">
        <w:rPr>
          <w:lang w:val="en-GB"/>
        </w:rPr>
        <w:t>us (</w:t>
      </w:r>
      <w:r w:rsidR="00772A4E" w:rsidRPr="002B3D5F">
        <w:rPr>
          <w:lang w:val="en-GB"/>
        </w:rPr>
        <w:t>c</w:t>
      </w:r>
      <w:r w:rsidR="00C73ABE" w:rsidRPr="002B3D5F">
        <w:rPr>
          <w:lang w:val="en-GB"/>
        </w:rPr>
        <w:t>arbon</w:t>
      </w:r>
      <w:r w:rsidR="00AE6860" w:rsidRPr="002B3D5F">
        <w:rPr>
          <w:lang w:val="en-GB"/>
        </w:rPr>
        <w:t xml:space="preserve"> </w:t>
      </w:r>
      <w:r w:rsidR="00C73ABE" w:rsidRPr="002B3D5F">
        <w:rPr>
          <w:lang w:val="en-GB"/>
        </w:rPr>
        <w:t>based</w:t>
      </w:r>
      <w:r w:rsidR="008A3B81" w:rsidRPr="002B3D5F">
        <w:rPr>
          <w:lang w:val="en-GB"/>
        </w:rPr>
        <w:t xml:space="preserve">, </w:t>
      </w:r>
      <w:r w:rsidR="00772A4E" w:rsidRPr="002B3D5F">
        <w:rPr>
          <w:lang w:val="en-GB"/>
        </w:rPr>
        <w:t>o</w:t>
      </w:r>
      <w:r w:rsidR="008A3B81" w:rsidRPr="002B3D5F">
        <w:rPr>
          <w:lang w:val="en-GB"/>
        </w:rPr>
        <w:t>xygen breathing life that use</w:t>
      </w:r>
      <w:r w:rsidR="00AE6860" w:rsidRPr="002B3D5F">
        <w:rPr>
          <w:lang w:val="en-GB"/>
        </w:rPr>
        <w:t>s</w:t>
      </w:r>
      <w:r w:rsidR="008A3B81" w:rsidRPr="002B3D5F">
        <w:rPr>
          <w:lang w:val="en-GB"/>
        </w:rPr>
        <w:t xml:space="preserve"> water as its solvent</w:t>
      </w:r>
      <w:r w:rsidR="00AE6860" w:rsidRPr="002B3D5F">
        <w:rPr>
          <w:lang w:val="en-GB"/>
        </w:rPr>
        <w:t>)</w:t>
      </w:r>
      <w:r w:rsidR="00C73ABE" w:rsidRPr="002B3D5F">
        <w:rPr>
          <w:lang w:val="en-GB"/>
        </w:rPr>
        <w:t xml:space="preserve"> </w:t>
      </w:r>
      <w:r w:rsidR="00772A4E" w:rsidRPr="002B3D5F">
        <w:rPr>
          <w:lang w:val="en-GB"/>
        </w:rPr>
        <w:t>attempting to make predictions about all other possible forms of life in the universe</w:t>
      </w:r>
      <w:r w:rsidR="00224A05" w:rsidRPr="002B3D5F">
        <w:rPr>
          <w:lang w:val="en-GB"/>
        </w:rPr>
        <w:t xml:space="preserve"> without ever actually having seen any. </w:t>
      </w:r>
      <w:r w:rsidR="00771D43" w:rsidRPr="002B3D5F">
        <w:rPr>
          <w:lang w:val="en-GB"/>
        </w:rPr>
        <w:t>T</w:t>
      </w:r>
      <w:r w:rsidR="00E50163" w:rsidRPr="002B3D5F">
        <w:rPr>
          <w:lang w:val="en-GB"/>
        </w:rPr>
        <w:t xml:space="preserve">hese “n=1” related </w:t>
      </w:r>
      <w:r w:rsidR="00771D43" w:rsidRPr="002B3D5F">
        <w:rPr>
          <w:lang w:val="en-GB"/>
        </w:rPr>
        <w:t>problems</w:t>
      </w:r>
      <w:r w:rsidR="00C34B83" w:rsidRPr="002B3D5F">
        <w:rPr>
          <w:lang w:val="en-GB"/>
        </w:rPr>
        <w:t xml:space="preserve"> </w:t>
      </w:r>
      <w:r w:rsidR="004C050F" w:rsidRPr="002B3D5F">
        <w:rPr>
          <w:lang w:val="en-GB"/>
        </w:rPr>
        <w:t>can cause “terracentri</w:t>
      </w:r>
      <w:r w:rsidR="00C42C10" w:rsidRPr="002B3D5F">
        <w:rPr>
          <w:lang w:val="en-GB"/>
        </w:rPr>
        <w:t>c</w:t>
      </w:r>
      <w:r w:rsidR="004C050F" w:rsidRPr="002B3D5F">
        <w:rPr>
          <w:lang w:val="en-GB"/>
        </w:rPr>
        <w:t xml:space="preserve">” </w:t>
      </w:r>
      <w:r w:rsidR="00946913" w:rsidRPr="002B3D5F">
        <w:rPr>
          <w:lang w:val="en-GB"/>
        </w:rPr>
        <w:fldChar w:fldCharType="begin" w:fldLock="1"/>
      </w:r>
      <w:r w:rsidR="0080235E" w:rsidRPr="002B3D5F">
        <w:rPr>
          <w:lang w:val="en-GB"/>
        </w:rPr>
        <w:instrText>ADDIN CSL_CITATION {"citationItems":[{"id":"ITEM-1","itemData":{"ISBN":"0309179564","author":[{"dropping-particle":"","family":"National Research Council","given":"","non-dropping-particle":"","parse-names":false,"suffix":""}],"id":"ITEM-1","issued":{"date-parts":[["2007"]]},"publisher":"National Academies Press","title":"The limits of organic life in planetary systems","type":"book"},"uris":["http://www.mendeley.com/documents/?uuid=fab8bfbd-9000-4fb1-b5f9-be77c9f6c191"]}],"mendeley":{"formattedCitation":"(National Research Council, 2007)","plainTextFormattedCitation":"(National Research Council, 2007)","previouslyFormattedCitation":"(National Research Council, 2007)"},"properties":{"noteIndex":0},"schema":"https://github.com/citation-style-language/schema/raw/master/csl-citation.json"}</w:instrText>
      </w:r>
      <w:r w:rsidR="00946913" w:rsidRPr="002B3D5F">
        <w:rPr>
          <w:lang w:val="en-GB"/>
        </w:rPr>
        <w:fldChar w:fldCharType="separate"/>
      </w:r>
      <w:r w:rsidR="00946913" w:rsidRPr="002B3D5F">
        <w:rPr>
          <w:noProof/>
          <w:lang w:val="en-GB"/>
        </w:rPr>
        <w:t>(National Research Council, 2007)</w:t>
      </w:r>
      <w:r w:rsidR="00946913" w:rsidRPr="002B3D5F">
        <w:rPr>
          <w:lang w:val="en-GB"/>
        </w:rPr>
        <w:fldChar w:fldCharType="end"/>
      </w:r>
      <w:r w:rsidR="00C42C10" w:rsidRPr="002B3D5F">
        <w:rPr>
          <w:lang w:val="en-GB"/>
        </w:rPr>
        <w:t xml:space="preserve"> </w:t>
      </w:r>
      <w:r w:rsidR="00CE487B" w:rsidRPr="002B3D5F">
        <w:rPr>
          <w:lang w:val="en-GB"/>
        </w:rPr>
        <w:t>or</w:t>
      </w:r>
      <w:r w:rsidR="00C34B83" w:rsidRPr="002B3D5F">
        <w:rPr>
          <w:lang w:val="en-GB"/>
        </w:rPr>
        <w:t xml:space="preserve"> </w:t>
      </w:r>
      <w:r w:rsidR="00C855BF" w:rsidRPr="002B3D5F">
        <w:rPr>
          <w:lang w:val="en-GB"/>
        </w:rPr>
        <w:t>c</w:t>
      </w:r>
      <w:r w:rsidR="00C34B83" w:rsidRPr="002B3D5F">
        <w:rPr>
          <w:lang w:val="en-GB"/>
        </w:rPr>
        <w:t>hauvini</w:t>
      </w:r>
      <w:r w:rsidR="00C42C10" w:rsidRPr="002B3D5F">
        <w:rPr>
          <w:lang w:val="en-GB"/>
        </w:rPr>
        <w:t>stic</w:t>
      </w:r>
      <w:r w:rsidR="008555BB" w:rsidRPr="002B3D5F">
        <w:rPr>
          <w:lang w:val="en-GB"/>
        </w:rPr>
        <w:t xml:space="preserve"> </w:t>
      </w:r>
      <w:r w:rsidR="008555BB" w:rsidRPr="002B3D5F">
        <w:rPr>
          <w:lang w:val="en-GB"/>
        </w:rPr>
        <w:fldChar w:fldCharType="begin" w:fldLock="1"/>
      </w:r>
      <w:r w:rsidR="00946913" w:rsidRPr="002B3D5F">
        <w:rPr>
          <w:lang w:val="en-GB"/>
        </w:rPr>
        <w:instrText>ADDIN CSL_CITATION {"citationItems":[{"id":"ITEM-1","itemData":{"author":[{"dropping-particle":"","family":"Sagan","given":"Carl","non-dropping-particle":"","parse-names":false,"suffix":""}],"id":"ITEM-1","issued":{"date-parts":[["1974"]]},"number-of-pages":"184","title":"the cosmic connection: an extraterrestrial perspective","type":"book"},"uris":["http://www.mendeley.com/documents/?uuid=965e0935-8546-4321-99d4-cd9bf77595c5"]}],"mendeley":{"formattedCitation":"(Sagan, 1974)","plainTextFormattedCitation":"(Sagan, 1974)","previouslyFormattedCitation":"(Sagan, 1974)"},"properties":{"noteIndex":0},"schema":"https://github.com/citation-style-language/schema/raw/master/csl-citation.json"}</w:instrText>
      </w:r>
      <w:r w:rsidR="008555BB" w:rsidRPr="002B3D5F">
        <w:rPr>
          <w:lang w:val="en-GB"/>
        </w:rPr>
        <w:fldChar w:fldCharType="separate"/>
      </w:r>
      <w:r w:rsidR="008555BB" w:rsidRPr="002B3D5F">
        <w:rPr>
          <w:noProof/>
          <w:lang w:val="en-GB"/>
        </w:rPr>
        <w:t>(Sagan, 1974)</w:t>
      </w:r>
      <w:r w:rsidR="008555BB" w:rsidRPr="002B3D5F">
        <w:rPr>
          <w:lang w:val="en-GB"/>
        </w:rPr>
        <w:fldChar w:fldCharType="end"/>
      </w:r>
      <w:r w:rsidR="0082191E" w:rsidRPr="002B3D5F">
        <w:rPr>
          <w:lang w:val="en-GB"/>
        </w:rPr>
        <w:t xml:space="preserve"> perspective</w:t>
      </w:r>
      <w:r w:rsidR="00C42C10" w:rsidRPr="002B3D5F">
        <w:rPr>
          <w:lang w:val="en-GB"/>
        </w:rPr>
        <w:t>s</w:t>
      </w:r>
      <w:r w:rsidR="0043489A" w:rsidRPr="002B3D5F">
        <w:rPr>
          <w:lang w:val="en-GB"/>
        </w:rPr>
        <w:t xml:space="preserve"> </w:t>
      </w:r>
      <w:r w:rsidR="0071620B" w:rsidRPr="002B3D5F">
        <w:rPr>
          <w:lang w:val="en-GB"/>
        </w:rPr>
        <w:t>which will be discussed</w:t>
      </w:r>
      <w:r w:rsidR="00B33C43" w:rsidRPr="002B3D5F">
        <w:rPr>
          <w:lang w:val="en-GB"/>
        </w:rPr>
        <w:t>.</w:t>
      </w:r>
    </w:p>
    <w:p w14:paraId="3A0B82F4" w14:textId="2B371531" w:rsidR="00352551" w:rsidRPr="002B3D5F" w:rsidRDefault="004718C1" w:rsidP="00820581">
      <w:pPr>
        <w:spacing w:after="0" w:line="240" w:lineRule="auto"/>
        <w:rPr>
          <w:lang w:val="en-GB"/>
        </w:rPr>
      </w:pPr>
      <w:r w:rsidRPr="002B3D5F">
        <w:rPr>
          <w:lang w:val="en-GB"/>
        </w:rPr>
        <w:t xml:space="preserve">Having discussed </w:t>
      </w:r>
      <w:r w:rsidR="00991321" w:rsidRPr="002B3D5F">
        <w:rPr>
          <w:lang w:val="en-GB"/>
        </w:rPr>
        <w:t xml:space="preserve">some </w:t>
      </w:r>
      <w:r w:rsidRPr="002B3D5F">
        <w:rPr>
          <w:lang w:val="en-GB"/>
        </w:rPr>
        <w:t xml:space="preserve">aspects </w:t>
      </w:r>
      <w:r w:rsidR="00891ADC" w:rsidRPr="002B3D5F">
        <w:rPr>
          <w:lang w:val="en-GB"/>
        </w:rPr>
        <w:t>of the question of non-</w:t>
      </w:r>
      <w:proofErr w:type="spellStart"/>
      <w:r w:rsidR="00891ADC" w:rsidRPr="002B3D5F">
        <w:rPr>
          <w:lang w:val="en-GB"/>
        </w:rPr>
        <w:t>terran</w:t>
      </w:r>
      <w:proofErr w:type="spellEnd"/>
      <w:r w:rsidR="00891ADC" w:rsidRPr="002B3D5F">
        <w:rPr>
          <w:lang w:val="en-GB"/>
        </w:rPr>
        <w:t xml:space="preserve"> life in the universe, I will explore</w:t>
      </w:r>
      <w:r w:rsidR="00AB0918" w:rsidRPr="002B3D5F">
        <w:rPr>
          <w:lang w:val="en-GB"/>
        </w:rPr>
        <w:t xml:space="preserve"> </w:t>
      </w:r>
      <w:r w:rsidR="00D83722" w:rsidRPr="002B3D5F">
        <w:rPr>
          <w:lang w:val="en-GB"/>
        </w:rPr>
        <w:t>a more complete set of</w:t>
      </w:r>
      <w:r w:rsidR="00AB0918" w:rsidRPr="002B3D5F">
        <w:rPr>
          <w:lang w:val="en-GB"/>
        </w:rPr>
        <w:t xml:space="preserve"> </w:t>
      </w:r>
      <w:r w:rsidR="007F3634" w:rsidRPr="002B3D5F">
        <w:rPr>
          <w:lang w:val="en-GB"/>
        </w:rPr>
        <w:t>characteristics</w:t>
      </w:r>
      <w:r w:rsidR="004D077D" w:rsidRPr="002B3D5F">
        <w:rPr>
          <w:lang w:val="en-GB"/>
        </w:rPr>
        <w:t xml:space="preserve"> of </w:t>
      </w:r>
      <w:r w:rsidR="00D66CD0" w:rsidRPr="002B3D5F">
        <w:rPr>
          <w:lang w:val="en-GB"/>
        </w:rPr>
        <w:t xml:space="preserve">basic </w:t>
      </w:r>
      <w:r w:rsidR="004D077D" w:rsidRPr="002B3D5F">
        <w:rPr>
          <w:lang w:val="en-GB"/>
        </w:rPr>
        <w:t>life</w:t>
      </w:r>
      <w:r w:rsidR="00D83722" w:rsidRPr="002B3D5F">
        <w:rPr>
          <w:lang w:val="en-GB"/>
        </w:rPr>
        <w:t>. These are</w:t>
      </w:r>
      <w:r w:rsidR="00002166" w:rsidRPr="002B3D5F">
        <w:rPr>
          <w:lang w:val="en-GB"/>
        </w:rPr>
        <w:t xml:space="preserve"> </w:t>
      </w:r>
      <w:r w:rsidR="00AB2A5A" w:rsidRPr="002B3D5F">
        <w:rPr>
          <w:lang w:val="en-GB"/>
        </w:rPr>
        <w:t xml:space="preserve">currently </w:t>
      </w:r>
      <w:r w:rsidR="007F3634" w:rsidRPr="002B3D5F">
        <w:rPr>
          <w:lang w:val="en-GB"/>
        </w:rPr>
        <w:t>recognised</w:t>
      </w:r>
      <w:r w:rsidR="00AB2A5A" w:rsidRPr="002B3D5F">
        <w:rPr>
          <w:lang w:val="en-GB"/>
        </w:rPr>
        <w:t xml:space="preserve"> as the main </w:t>
      </w:r>
      <w:r w:rsidR="00CF3D48" w:rsidRPr="002B3D5F">
        <w:rPr>
          <w:lang w:val="en-GB"/>
        </w:rPr>
        <w:t>properties or concepts</w:t>
      </w:r>
      <w:r w:rsidR="00AB2A5A" w:rsidRPr="002B3D5F">
        <w:rPr>
          <w:lang w:val="en-GB"/>
        </w:rPr>
        <w:t xml:space="preserve"> that facilitate </w:t>
      </w:r>
      <w:r w:rsidR="00CF3D48" w:rsidRPr="002B3D5F">
        <w:rPr>
          <w:lang w:val="en-GB"/>
        </w:rPr>
        <w:t>the formation</w:t>
      </w:r>
      <w:r w:rsidR="008C1589" w:rsidRPr="002B3D5F">
        <w:rPr>
          <w:lang w:val="en-GB"/>
        </w:rPr>
        <w:t xml:space="preserve">, </w:t>
      </w:r>
      <w:r w:rsidR="00CF3D48" w:rsidRPr="002B3D5F">
        <w:rPr>
          <w:lang w:val="en-GB"/>
        </w:rPr>
        <w:t xml:space="preserve">functioning </w:t>
      </w:r>
      <w:r w:rsidR="008C1589" w:rsidRPr="002B3D5F">
        <w:rPr>
          <w:lang w:val="en-GB"/>
        </w:rPr>
        <w:t xml:space="preserve">and/or evolution </w:t>
      </w:r>
      <w:r w:rsidR="00CF3D48" w:rsidRPr="002B3D5F">
        <w:rPr>
          <w:lang w:val="en-GB"/>
        </w:rPr>
        <w:t xml:space="preserve">of </w:t>
      </w:r>
      <w:r w:rsidR="0007051B" w:rsidRPr="002B3D5F">
        <w:rPr>
          <w:lang w:val="en-GB"/>
        </w:rPr>
        <w:t xml:space="preserve">early </w:t>
      </w:r>
      <w:r w:rsidR="00AB2A5A" w:rsidRPr="002B3D5F">
        <w:rPr>
          <w:lang w:val="en-GB"/>
        </w:rPr>
        <w:t>life</w:t>
      </w:r>
      <w:r w:rsidR="00A10D68" w:rsidRPr="002B3D5F">
        <w:rPr>
          <w:lang w:val="en-GB"/>
        </w:rPr>
        <w:t xml:space="preserve"> </w:t>
      </w:r>
      <w:r w:rsidR="0080235E" w:rsidRPr="002B3D5F">
        <w:rPr>
          <w:lang w:val="en-GB"/>
        </w:rPr>
        <w:fldChar w:fldCharType="begin" w:fldLock="1"/>
      </w:r>
      <w:r w:rsidR="000D6B9B"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Ricardo, &amp; Carrigan, 2004)","plainTextFormattedCitation":"(Benner, Ricardo, &amp; Carrigan, 2004)","previouslyFormattedCitation":"(Benner, Ricardo, &amp; Carrigan, 2004)"},"properties":{"noteIndex":0},"schema":"https://github.com/citation-style-language/schema/raw/master/csl-citation.json"}</w:instrText>
      </w:r>
      <w:r w:rsidR="0080235E" w:rsidRPr="002B3D5F">
        <w:rPr>
          <w:lang w:val="en-GB"/>
        </w:rPr>
        <w:fldChar w:fldCharType="separate"/>
      </w:r>
      <w:r w:rsidR="0080235E" w:rsidRPr="002B3D5F">
        <w:rPr>
          <w:noProof/>
          <w:lang w:val="en-GB"/>
        </w:rPr>
        <w:t>(Benner, Ricardo, &amp; Carrigan, 2004)</w:t>
      </w:r>
      <w:r w:rsidR="0080235E" w:rsidRPr="002B3D5F">
        <w:rPr>
          <w:lang w:val="en-GB"/>
        </w:rPr>
        <w:fldChar w:fldCharType="end"/>
      </w:r>
      <w:r w:rsidR="0080235E" w:rsidRPr="002B3D5F">
        <w:rPr>
          <w:lang w:val="en-GB"/>
        </w:rPr>
        <w:t xml:space="preserve">. </w:t>
      </w:r>
      <w:r w:rsidR="00F20FF3" w:rsidRPr="002B3D5F">
        <w:rPr>
          <w:lang w:val="en-GB"/>
        </w:rPr>
        <w:t xml:space="preserve">I will </w:t>
      </w:r>
      <w:r w:rsidR="008A5112" w:rsidRPr="002B3D5F">
        <w:rPr>
          <w:lang w:val="en-GB"/>
        </w:rPr>
        <w:t xml:space="preserve">first </w:t>
      </w:r>
      <w:r w:rsidR="00F20FF3" w:rsidRPr="002B3D5F">
        <w:rPr>
          <w:lang w:val="en-GB"/>
        </w:rPr>
        <w:t>discuss</w:t>
      </w:r>
      <w:r w:rsidR="00CE1076" w:rsidRPr="002B3D5F">
        <w:rPr>
          <w:lang w:val="en-GB"/>
        </w:rPr>
        <w:t xml:space="preserve"> </w:t>
      </w:r>
      <w:r w:rsidR="008A5112" w:rsidRPr="002B3D5F">
        <w:rPr>
          <w:lang w:val="en-GB"/>
        </w:rPr>
        <w:t>properties of life which seem</w:t>
      </w:r>
      <w:r w:rsidR="002F4EAE" w:rsidRPr="002B3D5F">
        <w:rPr>
          <w:lang w:val="en-GB"/>
        </w:rPr>
        <w:t xml:space="preserve"> </w:t>
      </w:r>
      <w:r w:rsidR="00406578" w:rsidRPr="002B3D5F">
        <w:rPr>
          <w:lang w:val="en-GB"/>
        </w:rPr>
        <w:t>relative</w:t>
      </w:r>
      <w:r w:rsidR="00F20FF3" w:rsidRPr="002B3D5F">
        <w:rPr>
          <w:lang w:val="en-GB"/>
        </w:rPr>
        <w:t>ly</w:t>
      </w:r>
      <w:r w:rsidR="009B09FC" w:rsidRPr="002B3D5F">
        <w:rPr>
          <w:lang w:val="en-GB"/>
        </w:rPr>
        <w:t xml:space="preserve"> certain </w:t>
      </w:r>
      <w:r w:rsidR="00406578" w:rsidRPr="002B3D5F">
        <w:rPr>
          <w:lang w:val="en-GB"/>
        </w:rPr>
        <w:t xml:space="preserve">such as temperature ranges consistent with </w:t>
      </w:r>
      <w:r w:rsidR="00DB6E7A" w:rsidRPr="002B3D5F">
        <w:rPr>
          <w:lang w:val="en-GB"/>
        </w:rPr>
        <w:t xml:space="preserve">chemical </w:t>
      </w:r>
      <w:r w:rsidR="006C45DE" w:rsidRPr="002B3D5F">
        <w:rPr>
          <w:lang w:val="en-GB"/>
        </w:rPr>
        <w:t xml:space="preserve">(covalent) </w:t>
      </w:r>
      <w:r w:rsidR="00DB6E7A" w:rsidRPr="002B3D5F">
        <w:rPr>
          <w:lang w:val="en-GB"/>
        </w:rPr>
        <w:t>bonding, liquid phase facilitated metabolisms</w:t>
      </w:r>
      <w:r w:rsidR="009B09FC" w:rsidRPr="002B3D5F">
        <w:rPr>
          <w:lang w:val="en-GB"/>
        </w:rPr>
        <w:t xml:space="preserve"> and</w:t>
      </w:r>
      <w:r w:rsidR="00DB6E7A" w:rsidRPr="002B3D5F">
        <w:rPr>
          <w:lang w:val="en-GB"/>
        </w:rPr>
        <w:t xml:space="preserve"> </w:t>
      </w:r>
      <w:r w:rsidR="00246026" w:rsidRPr="002B3D5F">
        <w:rPr>
          <w:lang w:val="en-GB"/>
        </w:rPr>
        <w:t>the limited choices for biochemical backbone materials</w:t>
      </w:r>
      <w:r w:rsidR="009B09FC" w:rsidRPr="002B3D5F">
        <w:rPr>
          <w:lang w:val="en-GB"/>
        </w:rPr>
        <w:t>. Less predictable are</w:t>
      </w:r>
      <w:r w:rsidR="00A302F9" w:rsidRPr="002B3D5F">
        <w:rPr>
          <w:lang w:val="en-GB"/>
        </w:rPr>
        <w:t xml:space="preserve"> </w:t>
      </w:r>
      <w:r w:rsidR="00A36024" w:rsidRPr="002B3D5F">
        <w:rPr>
          <w:lang w:val="en-GB"/>
        </w:rPr>
        <w:t>the</w:t>
      </w:r>
      <w:r w:rsidR="00A302F9" w:rsidRPr="002B3D5F">
        <w:rPr>
          <w:lang w:val="en-GB"/>
        </w:rPr>
        <w:t xml:space="preserve"> variety of polar and a</w:t>
      </w:r>
      <w:r w:rsidR="00A36024" w:rsidRPr="002B3D5F">
        <w:rPr>
          <w:lang w:val="en-GB"/>
        </w:rPr>
        <w:t>-</w:t>
      </w:r>
      <w:r w:rsidR="00A302F9" w:rsidRPr="002B3D5F">
        <w:rPr>
          <w:lang w:val="en-GB"/>
        </w:rPr>
        <w:t>polar solvents</w:t>
      </w:r>
      <w:r w:rsidR="00A83CB6" w:rsidRPr="002B3D5F">
        <w:rPr>
          <w:lang w:val="en-GB"/>
        </w:rPr>
        <w:t xml:space="preserve"> available to life</w:t>
      </w:r>
      <w:r w:rsidR="00A302F9" w:rsidRPr="002B3D5F">
        <w:rPr>
          <w:lang w:val="en-GB"/>
        </w:rPr>
        <w:t xml:space="preserve">, </w:t>
      </w:r>
      <w:r w:rsidR="00C75440" w:rsidRPr="002B3D5F">
        <w:rPr>
          <w:lang w:val="en-GB"/>
        </w:rPr>
        <w:t xml:space="preserve">the need for an </w:t>
      </w:r>
      <w:r w:rsidR="00E84513" w:rsidRPr="002B3D5F">
        <w:rPr>
          <w:lang w:val="en-GB"/>
        </w:rPr>
        <w:t xml:space="preserve">isolating mechanism to facilitate Darwinian </w:t>
      </w:r>
      <w:r w:rsidR="001F61D0" w:rsidRPr="002B3D5F">
        <w:rPr>
          <w:lang w:val="en-GB"/>
        </w:rPr>
        <w:t>evolution and</w:t>
      </w:r>
      <w:r w:rsidR="00A302F9" w:rsidRPr="002B3D5F">
        <w:rPr>
          <w:lang w:val="en-GB"/>
        </w:rPr>
        <w:t xml:space="preserve"> </w:t>
      </w:r>
      <w:r w:rsidR="00E00DE6" w:rsidRPr="002B3D5F">
        <w:rPr>
          <w:lang w:val="en-GB"/>
        </w:rPr>
        <w:t xml:space="preserve">the </w:t>
      </w:r>
      <w:r w:rsidR="00336080" w:rsidRPr="002B3D5F">
        <w:rPr>
          <w:lang w:val="en-GB"/>
        </w:rPr>
        <w:t>probab</w:t>
      </w:r>
      <w:r w:rsidR="002F1698" w:rsidRPr="002B3D5F">
        <w:rPr>
          <w:lang w:val="en-GB"/>
        </w:rPr>
        <w:t xml:space="preserve">ility of </w:t>
      </w:r>
      <w:r w:rsidR="00E00DE6" w:rsidRPr="002B3D5F">
        <w:rPr>
          <w:lang w:val="en-GB"/>
        </w:rPr>
        <w:t>a repeating genetic charge</w:t>
      </w:r>
      <w:r w:rsidR="00805148" w:rsidRPr="002B3D5F">
        <w:rPr>
          <w:lang w:val="en-GB"/>
        </w:rPr>
        <w:t xml:space="preserve"> such as RNA as the basis of life</w:t>
      </w:r>
      <w:r w:rsidR="00336080" w:rsidRPr="002B3D5F">
        <w:rPr>
          <w:lang w:val="en-GB"/>
        </w:rPr>
        <w:t>,</w:t>
      </w:r>
      <w:r w:rsidR="001F61D0" w:rsidRPr="002B3D5F">
        <w:rPr>
          <w:lang w:val="en-GB"/>
        </w:rPr>
        <w:t xml:space="preserve"> or alternative</w:t>
      </w:r>
      <w:r w:rsidR="00336080" w:rsidRPr="002B3D5F">
        <w:rPr>
          <w:lang w:val="en-GB"/>
        </w:rPr>
        <w:t>ly,</w:t>
      </w:r>
      <w:r w:rsidR="00E00DE6" w:rsidRPr="002B3D5F">
        <w:rPr>
          <w:lang w:val="en-GB"/>
        </w:rPr>
        <w:t xml:space="preserve"> </w:t>
      </w:r>
      <w:r w:rsidR="00215D6A" w:rsidRPr="002B3D5F">
        <w:rPr>
          <w:lang w:val="en-GB"/>
        </w:rPr>
        <w:t>metabolism-first worlds</w:t>
      </w:r>
      <w:r w:rsidR="001F61D0" w:rsidRPr="002B3D5F">
        <w:rPr>
          <w:lang w:val="en-GB"/>
        </w:rPr>
        <w:t>.</w:t>
      </w:r>
      <w:r w:rsidR="00AB741D" w:rsidRPr="002B3D5F">
        <w:rPr>
          <w:lang w:val="en-GB"/>
        </w:rPr>
        <w:t xml:space="preserve"> </w:t>
      </w:r>
    </w:p>
    <w:p w14:paraId="3479E736" w14:textId="5692C994" w:rsidR="00566599" w:rsidRPr="002B3D5F" w:rsidRDefault="00352551" w:rsidP="00820581">
      <w:pPr>
        <w:spacing w:after="0" w:line="240" w:lineRule="auto"/>
        <w:rPr>
          <w:lang w:val="en-GB"/>
        </w:rPr>
      </w:pPr>
      <w:r w:rsidRPr="002B3D5F">
        <w:rPr>
          <w:lang w:val="en-GB"/>
        </w:rPr>
        <w:t xml:space="preserve">After I’ve </w:t>
      </w:r>
      <w:r w:rsidR="005F4B79" w:rsidRPr="002B3D5F">
        <w:rPr>
          <w:lang w:val="en-GB"/>
        </w:rPr>
        <w:t>discuss</w:t>
      </w:r>
      <w:r w:rsidRPr="002B3D5F">
        <w:rPr>
          <w:lang w:val="en-GB"/>
        </w:rPr>
        <w:t>ed</w:t>
      </w:r>
      <w:r w:rsidR="005F4B79" w:rsidRPr="002B3D5F">
        <w:rPr>
          <w:lang w:val="en-GB"/>
        </w:rPr>
        <w:t xml:space="preserve"> this set of options available to life, I will then </w:t>
      </w:r>
      <w:r w:rsidR="008126A4">
        <w:rPr>
          <w:lang w:val="en-GB"/>
        </w:rPr>
        <w:t>look into carbon’s role as a bio-back</w:t>
      </w:r>
      <w:r w:rsidR="00481F0D">
        <w:rPr>
          <w:lang w:val="en-GB"/>
        </w:rPr>
        <w:t xml:space="preserve">bone in-depth, exploring its chemistry in particular. </w:t>
      </w:r>
      <w:r w:rsidR="006A4304" w:rsidRPr="002B3D5F">
        <w:rPr>
          <w:lang w:val="en-GB"/>
        </w:rPr>
        <w:t xml:space="preserve"> </w:t>
      </w:r>
    </w:p>
    <w:p w14:paraId="3BD12514" w14:textId="33CB665B" w:rsidR="00FC7A78" w:rsidRPr="002B3D5F" w:rsidRDefault="00590DA8" w:rsidP="003E3B06">
      <w:pPr>
        <w:spacing w:after="0" w:line="240" w:lineRule="auto"/>
        <w:rPr>
          <w:lang w:val="en-GB"/>
        </w:rPr>
      </w:pPr>
      <w:r w:rsidRPr="002B3D5F">
        <w:rPr>
          <w:lang w:val="en-GB"/>
        </w:rPr>
        <w:lastRenderedPageBreak/>
        <w:t>I will then summarise my findings</w:t>
      </w:r>
      <w:r w:rsidR="00F04F2D" w:rsidRPr="002B3D5F">
        <w:rPr>
          <w:lang w:val="en-GB"/>
        </w:rPr>
        <w:t xml:space="preserve"> briefly</w:t>
      </w:r>
      <w:r w:rsidR="00393641" w:rsidRPr="002B3D5F">
        <w:rPr>
          <w:lang w:val="en-GB"/>
        </w:rPr>
        <w:t xml:space="preserve"> and discuss </w:t>
      </w:r>
      <w:r w:rsidR="005643B4" w:rsidRPr="002B3D5F">
        <w:rPr>
          <w:lang w:val="en-GB"/>
        </w:rPr>
        <w:t xml:space="preserve">the implications </w:t>
      </w:r>
      <w:r w:rsidR="002B797B" w:rsidRPr="002B3D5F">
        <w:rPr>
          <w:lang w:val="en-GB"/>
        </w:rPr>
        <w:t xml:space="preserve">of the information presented here for the search of </w:t>
      </w:r>
      <w:r w:rsidR="006F7511" w:rsidRPr="002B3D5F">
        <w:rPr>
          <w:lang w:val="en-GB"/>
        </w:rPr>
        <w:t>simple lifeforms in our own solar system</w:t>
      </w:r>
      <w:r w:rsidR="009C7D3F" w:rsidRPr="002B3D5F">
        <w:rPr>
          <w:lang w:val="en-GB"/>
        </w:rPr>
        <w:t>.</w:t>
      </w:r>
      <w:r w:rsidR="002B797B" w:rsidRPr="002B3D5F">
        <w:rPr>
          <w:lang w:val="en-GB"/>
        </w:rPr>
        <w:t xml:space="preserve"> </w:t>
      </w:r>
      <w:r w:rsidR="009C7D3F" w:rsidRPr="002B3D5F">
        <w:rPr>
          <w:lang w:val="en-GB"/>
        </w:rPr>
        <w:t>I</w:t>
      </w:r>
      <w:r w:rsidR="002B797B" w:rsidRPr="002B3D5F">
        <w:rPr>
          <w:lang w:val="en-GB"/>
        </w:rPr>
        <w:t xml:space="preserve"> will conclude with several recommendations</w:t>
      </w:r>
      <w:r w:rsidR="006122BB" w:rsidRPr="002B3D5F">
        <w:rPr>
          <w:lang w:val="en-GB"/>
        </w:rPr>
        <w:t xml:space="preserve"> for th</w:t>
      </w:r>
      <w:r w:rsidR="00DB3BE7" w:rsidRPr="002B3D5F">
        <w:rPr>
          <w:lang w:val="en-GB"/>
        </w:rPr>
        <w:t>is</w:t>
      </w:r>
      <w:r w:rsidR="006122BB" w:rsidRPr="002B3D5F">
        <w:rPr>
          <w:lang w:val="en-GB"/>
        </w:rPr>
        <w:t xml:space="preserve"> search </w:t>
      </w:r>
      <w:r w:rsidR="00DB3BE7" w:rsidRPr="002B3D5F">
        <w:rPr>
          <w:lang w:val="en-GB"/>
        </w:rPr>
        <w:t>in hope of assisting</w:t>
      </w:r>
      <w:r w:rsidR="00D2087A" w:rsidRPr="002B3D5F">
        <w:rPr>
          <w:lang w:val="en-GB"/>
        </w:rPr>
        <w:t xml:space="preserve"> in</w:t>
      </w:r>
      <w:r w:rsidR="00DB3BE7" w:rsidRPr="002B3D5F">
        <w:rPr>
          <w:lang w:val="en-GB"/>
        </w:rPr>
        <w:t xml:space="preserve"> this </w:t>
      </w:r>
      <w:r w:rsidR="006F5813" w:rsidRPr="002B3D5F">
        <w:rPr>
          <w:lang w:val="en-GB"/>
        </w:rPr>
        <w:t>modern-day</w:t>
      </w:r>
      <w:r w:rsidR="00D2087A" w:rsidRPr="002B3D5F">
        <w:rPr>
          <w:lang w:val="en-GB"/>
        </w:rPr>
        <w:t xml:space="preserve"> age of</w:t>
      </w:r>
      <w:r w:rsidR="00DB3BE7" w:rsidRPr="002B3D5F">
        <w:rPr>
          <w:lang w:val="en-GB"/>
        </w:rPr>
        <w:t xml:space="preserve"> exploration</w:t>
      </w:r>
      <w:r w:rsidR="00D2087A" w:rsidRPr="002B3D5F">
        <w:rPr>
          <w:lang w:val="en-GB"/>
        </w:rPr>
        <w:t>.</w:t>
      </w:r>
      <w:r w:rsidR="00DB3BE7" w:rsidRPr="002B3D5F">
        <w:rPr>
          <w:lang w:val="en-GB"/>
        </w:rPr>
        <w:t xml:space="preserve"> </w:t>
      </w:r>
    </w:p>
    <w:p w14:paraId="7F1A9356" w14:textId="01F5B4E5" w:rsidR="005B0AA4" w:rsidRPr="002B3D5F" w:rsidRDefault="005B0AA4" w:rsidP="003E3B06">
      <w:pPr>
        <w:spacing w:after="0" w:line="240" w:lineRule="auto"/>
        <w:rPr>
          <w:lang w:val="en-GB"/>
        </w:rPr>
      </w:pPr>
    </w:p>
    <w:p w14:paraId="4A297135" w14:textId="77777777" w:rsidR="005B0AA4" w:rsidRPr="002B3D5F" w:rsidRDefault="005B0AA4" w:rsidP="003E3B06">
      <w:pPr>
        <w:spacing w:after="0" w:line="240" w:lineRule="auto"/>
        <w:rPr>
          <w:lang w:val="en-GB"/>
        </w:rPr>
      </w:pPr>
    </w:p>
    <w:p w14:paraId="5AC91742" w14:textId="3D721232" w:rsidR="00604E5A" w:rsidRPr="00604E5A" w:rsidRDefault="000C59C0" w:rsidP="00604E5A">
      <w:pPr>
        <w:pStyle w:val="Heading1"/>
        <w:rPr>
          <w:lang w:val="en-GB"/>
        </w:rPr>
      </w:pPr>
      <w:bookmarkStart w:id="8" w:name="_Toc16602887"/>
      <w:r w:rsidRPr="002B3D5F">
        <w:rPr>
          <w:lang w:val="en-GB"/>
        </w:rPr>
        <w:t xml:space="preserve">Definition </w:t>
      </w:r>
      <w:r w:rsidR="00D40E46" w:rsidRPr="002B3D5F">
        <w:rPr>
          <w:lang w:val="en-GB"/>
        </w:rPr>
        <w:t>of Life</w:t>
      </w:r>
      <w:bookmarkEnd w:id="8"/>
    </w:p>
    <w:p w14:paraId="629D030A" w14:textId="672284D7" w:rsidR="003E3B06" w:rsidRPr="002B3D5F" w:rsidRDefault="00972634" w:rsidP="34E4E708">
      <w:pPr>
        <w:spacing w:after="0"/>
        <w:rPr>
          <w:lang w:val="en-GB"/>
        </w:rPr>
      </w:pPr>
      <w:r w:rsidRPr="002B3D5F">
        <w:rPr>
          <w:lang w:val="en-GB"/>
        </w:rPr>
        <w:t xml:space="preserve">In order to discuss the potentialities of life in the universe, first we must decide </w:t>
      </w:r>
      <w:r w:rsidR="004066E3" w:rsidRPr="002B3D5F">
        <w:rPr>
          <w:lang w:val="en-GB"/>
        </w:rPr>
        <w:t xml:space="preserve">what we mean by ‘life’ as precisely as possible. This </w:t>
      </w:r>
      <w:r w:rsidR="005065CB" w:rsidRPr="002B3D5F">
        <w:rPr>
          <w:lang w:val="en-GB"/>
        </w:rPr>
        <w:t>is not as straightforward as it may seem, and</w:t>
      </w:r>
      <w:r w:rsidR="004066E3" w:rsidRPr="002B3D5F">
        <w:rPr>
          <w:lang w:val="en-GB"/>
        </w:rPr>
        <w:t xml:space="preserve"> many </w:t>
      </w:r>
      <w:r w:rsidR="00C1349B" w:rsidRPr="002B3D5F">
        <w:rPr>
          <w:lang w:val="en-GB"/>
        </w:rPr>
        <w:t>interpretations</w:t>
      </w:r>
      <w:r w:rsidR="00C71F64" w:rsidRPr="002B3D5F">
        <w:rPr>
          <w:lang w:val="en-GB"/>
        </w:rPr>
        <w:t xml:space="preserve"> have been put forward</w:t>
      </w:r>
      <w:r w:rsidR="00286C8C" w:rsidRPr="002B3D5F">
        <w:rPr>
          <w:lang w:val="en-GB"/>
        </w:rPr>
        <w:t xml:space="preserve"> over the years. </w:t>
      </w:r>
      <w:r w:rsidR="00E66F50">
        <w:rPr>
          <w:lang w:val="en-GB"/>
        </w:rPr>
        <w:t>Common ‘list’</w:t>
      </w:r>
      <w:commentRangeStart w:id="9"/>
      <w:commentRangeStart w:id="10"/>
      <w:r w:rsidR="005028DD" w:rsidRPr="002B3D5F">
        <w:rPr>
          <w:lang w:val="en-GB"/>
        </w:rPr>
        <w:t xml:space="preserve"> </w:t>
      </w:r>
      <w:commentRangeEnd w:id="9"/>
      <w:r w:rsidR="00805B79">
        <w:rPr>
          <w:rStyle w:val="CommentReference"/>
        </w:rPr>
        <w:commentReference w:id="9"/>
      </w:r>
      <w:commentRangeEnd w:id="10"/>
      <w:r w:rsidR="00E66F50">
        <w:rPr>
          <w:rStyle w:val="CommentReference"/>
        </w:rPr>
        <w:commentReference w:id="10"/>
      </w:r>
      <w:r w:rsidR="005028DD" w:rsidRPr="002B3D5F">
        <w:rPr>
          <w:lang w:val="en-GB"/>
        </w:rPr>
        <w:t xml:space="preserve">definitions of life </w:t>
      </w:r>
      <w:r w:rsidR="00605774" w:rsidRPr="002B3D5F">
        <w:rPr>
          <w:lang w:val="en-GB"/>
        </w:rPr>
        <w:t xml:space="preserve">usually state that life is </w:t>
      </w:r>
      <w:r w:rsidR="008E4D75" w:rsidRPr="002B3D5F">
        <w:rPr>
          <w:lang w:val="en-GB"/>
        </w:rPr>
        <w:t>some object or material</w:t>
      </w:r>
      <w:r w:rsidR="00F26342" w:rsidRPr="002B3D5F">
        <w:rPr>
          <w:lang w:val="en-GB"/>
        </w:rPr>
        <w:t xml:space="preserve"> </w:t>
      </w:r>
      <w:r w:rsidR="00327F66" w:rsidRPr="002B3D5F">
        <w:rPr>
          <w:lang w:val="en-GB"/>
        </w:rPr>
        <w:t>characteri</w:t>
      </w:r>
      <w:r w:rsidR="00F26342" w:rsidRPr="002B3D5F">
        <w:rPr>
          <w:lang w:val="en-GB"/>
        </w:rPr>
        <w:t>s</w:t>
      </w:r>
      <w:r w:rsidR="00327F66" w:rsidRPr="002B3D5F">
        <w:rPr>
          <w:lang w:val="en-GB"/>
        </w:rPr>
        <w:t xml:space="preserve">ed by </w:t>
      </w:r>
      <w:r w:rsidR="00A73255" w:rsidRPr="002B3D5F">
        <w:rPr>
          <w:lang w:val="en-GB"/>
        </w:rPr>
        <w:t xml:space="preserve">a </w:t>
      </w:r>
      <w:r w:rsidR="00327F66" w:rsidRPr="002B3D5F">
        <w:rPr>
          <w:lang w:val="en-GB"/>
        </w:rPr>
        <w:t>capacity for metabolism</w:t>
      </w:r>
      <w:r w:rsidR="007B7214" w:rsidRPr="002B3D5F">
        <w:rPr>
          <w:lang w:val="en-GB"/>
        </w:rPr>
        <w:t xml:space="preserve">, </w:t>
      </w:r>
      <w:r w:rsidR="00327F66" w:rsidRPr="002B3D5F">
        <w:rPr>
          <w:lang w:val="en-GB"/>
        </w:rPr>
        <w:t>growth, reaction to stimuli, reproduction</w:t>
      </w:r>
      <w:r w:rsidR="007279CC" w:rsidRPr="002B3D5F">
        <w:rPr>
          <w:lang w:val="en-GB"/>
        </w:rPr>
        <w:t>,</w:t>
      </w:r>
      <w:r w:rsidR="00A73255" w:rsidRPr="002B3D5F">
        <w:rPr>
          <w:lang w:val="en-GB"/>
        </w:rPr>
        <w:t xml:space="preserve"> and </w:t>
      </w:r>
      <w:commentRangeStart w:id="11"/>
      <w:commentRangeStart w:id="12"/>
      <w:r w:rsidR="00A73255" w:rsidRPr="002B3D5F">
        <w:rPr>
          <w:lang w:val="en-GB"/>
        </w:rPr>
        <w:t>imperfect</w:t>
      </w:r>
      <w:r w:rsidR="00DD0F7D" w:rsidRPr="002B3D5F">
        <w:rPr>
          <w:lang w:val="en-GB"/>
        </w:rPr>
        <w:t xml:space="preserve"> </w:t>
      </w:r>
      <w:commentRangeEnd w:id="11"/>
      <w:r w:rsidR="00D82975">
        <w:rPr>
          <w:rStyle w:val="CommentReference"/>
        </w:rPr>
        <w:commentReference w:id="11"/>
      </w:r>
      <w:commentRangeEnd w:id="12"/>
      <w:r w:rsidR="00E66F50">
        <w:rPr>
          <w:rStyle w:val="CommentReference"/>
        </w:rPr>
        <w:commentReference w:id="12"/>
      </w:r>
      <w:r w:rsidR="00DD0F7D" w:rsidRPr="002B3D5F">
        <w:rPr>
          <w:lang w:val="en-GB"/>
        </w:rPr>
        <w:t>reproduction where the imperfection is itself</w:t>
      </w:r>
      <w:r w:rsidR="00A73255" w:rsidRPr="002B3D5F">
        <w:rPr>
          <w:lang w:val="en-GB"/>
        </w:rPr>
        <w:t xml:space="preserve"> herit</w:t>
      </w:r>
      <w:r w:rsidR="00DD0F7D" w:rsidRPr="002B3D5F">
        <w:rPr>
          <w:lang w:val="en-GB"/>
        </w:rPr>
        <w:t>able</w:t>
      </w:r>
      <w:r w:rsidR="008E4D75" w:rsidRPr="002B3D5F">
        <w:rPr>
          <w:lang w:val="en-GB"/>
        </w:rPr>
        <w:t>.</w:t>
      </w:r>
      <w:r w:rsidR="003378FD" w:rsidRPr="002B3D5F">
        <w:rPr>
          <w:lang w:val="en-GB"/>
        </w:rPr>
        <w:t xml:space="preserve"> </w:t>
      </w:r>
      <w:r w:rsidR="00A32DBC" w:rsidRPr="002B3D5F">
        <w:rPr>
          <w:lang w:val="en-GB"/>
        </w:rPr>
        <w:t xml:space="preserve">While this definition seems appropriate to modern earth life, </w:t>
      </w:r>
      <w:r w:rsidR="00FD0EA0" w:rsidRPr="002B3D5F">
        <w:rPr>
          <w:lang w:val="en-GB"/>
        </w:rPr>
        <w:t>the earliest and extremely simple fo</w:t>
      </w:r>
      <w:r w:rsidR="009F4905" w:rsidRPr="002B3D5F">
        <w:rPr>
          <w:lang w:val="en-GB"/>
        </w:rPr>
        <w:t>rms of life emerging on Hadean E</w:t>
      </w:r>
      <w:r w:rsidR="00FD0EA0" w:rsidRPr="002B3D5F">
        <w:rPr>
          <w:lang w:val="en-GB"/>
        </w:rPr>
        <w:t>arth</w:t>
      </w:r>
      <w:r w:rsidR="003828C6" w:rsidRPr="002B3D5F">
        <w:rPr>
          <w:lang w:val="en-GB"/>
        </w:rPr>
        <w:t xml:space="preserve"> some 4 billion years ago</w:t>
      </w:r>
      <w:r w:rsidR="00FD0EA0" w:rsidRPr="002B3D5F">
        <w:rPr>
          <w:lang w:val="en-GB"/>
        </w:rPr>
        <w:t xml:space="preserve"> would hardly be expected to </w:t>
      </w:r>
      <w:r w:rsidR="003828C6" w:rsidRPr="002B3D5F">
        <w:rPr>
          <w:lang w:val="en-GB"/>
        </w:rPr>
        <w:t>fulfil</w:t>
      </w:r>
      <w:r w:rsidR="00FD0EA0" w:rsidRPr="002B3D5F">
        <w:rPr>
          <w:lang w:val="en-GB"/>
        </w:rPr>
        <w:t xml:space="preserve"> all these characteristic</w:t>
      </w:r>
      <w:r w:rsidR="003828C6" w:rsidRPr="002B3D5F">
        <w:rPr>
          <w:lang w:val="en-GB"/>
        </w:rPr>
        <w:t xml:space="preserve">s. </w:t>
      </w:r>
      <w:r w:rsidR="008E0E62" w:rsidRPr="002B3D5F">
        <w:rPr>
          <w:lang w:val="en-GB"/>
        </w:rPr>
        <w:t xml:space="preserve">To give an example: </w:t>
      </w:r>
      <w:r w:rsidR="00933105" w:rsidRPr="002B3D5F">
        <w:rPr>
          <w:lang w:val="en-GB"/>
        </w:rPr>
        <w:t>i</w:t>
      </w:r>
      <w:r w:rsidR="00E6489D" w:rsidRPr="002B3D5F">
        <w:rPr>
          <w:lang w:val="en-GB"/>
        </w:rPr>
        <w:t>f we imagine some proto-life</w:t>
      </w:r>
      <w:r w:rsidR="008E0E62" w:rsidRPr="002B3D5F">
        <w:rPr>
          <w:lang w:val="en-GB"/>
        </w:rPr>
        <w:t>form</w:t>
      </w:r>
      <w:r w:rsidR="00E6489D" w:rsidRPr="002B3D5F">
        <w:rPr>
          <w:lang w:val="en-GB"/>
        </w:rPr>
        <w:t xml:space="preserve"> as a single molecule capable of synthesising itself</w:t>
      </w:r>
      <w:r w:rsidR="008E0E62" w:rsidRPr="002B3D5F">
        <w:rPr>
          <w:lang w:val="en-GB"/>
        </w:rPr>
        <w:t xml:space="preserve"> in a primordial soup, </w:t>
      </w:r>
      <w:r w:rsidR="00933105" w:rsidRPr="002B3D5F">
        <w:rPr>
          <w:lang w:val="en-GB"/>
        </w:rPr>
        <w:t>characteristics such as growth, reaction to stimuli</w:t>
      </w:r>
      <w:r w:rsidR="001C4085" w:rsidRPr="002B3D5F">
        <w:rPr>
          <w:lang w:val="en-GB"/>
        </w:rPr>
        <w:t xml:space="preserve"> and a well-defined metabolism are quite absent and yet </w:t>
      </w:r>
      <w:r w:rsidR="00A0732F" w:rsidRPr="002B3D5F">
        <w:rPr>
          <w:lang w:val="en-GB"/>
        </w:rPr>
        <w:t>such a</w:t>
      </w:r>
      <w:r w:rsidR="001C4085" w:rsidRPr="002B3D5F">
        <w:rPr>
          <w:lang w:val="en-GB"/>
        </w:rPr>
        <w:t xml:space="preserve"> molecule </w:t>
      </w:r>
      <w:r w:rsidR="00A0732F" w:rsidRPr="002B3D5F">
        <w:rPr>
          <w:lang w:val="en-GB"/>
        </w:rPr>
        <w:t>is currently hypothesised</w:t>
      </w:r>
      <w:r w:rsidR="001C4085" w:rsidRPr="002B3D5F">
        <w:rPr>
          <w:lang w:val="en-GB"/>
        </w:rPr>
        <w:t xml:space="preserve"> be the</w:t>
      </w:r>
      <w:r w:rsidR="00387426" w:rsidRPr="002B3D5F">
        <w:rPr>
          <w:lang w:val="en-GB"/>
        </w:rPr>
        <w:t xml:space="preserve"> original</w:t>
      </w:r>
      <w:r w:rsidR="001C4085" w:rsidRPr="002B3D5F">
        <w:rPr>
          <w:lang w:val="en-GB"/>
        </w:rPr>
        <w:t xml:space="preserve"> basis for </w:t>
      </w:r>
      <w:r w:rsidR="00387426" w:rsidRPr="002B3D5F">
        <w:rPr>
          <w:lang w:val="en-GB"/>
        </w:rPr>
        <w:t xml:space="preserve">later, </w:t>
      </w:r>
      <w:r w:rsidR="001C4085" w:rsidRPr="002B3D5F">
        <w:rPr>
          <w:lang w:val="en-GB"/>
        </w:rPr>
        <w:t>more complex cellular lifeforms</w:t>
      </w:r>
      <w:r w:rsidR="001012EE" w:rsidRPr="002B3D5F">
        <w:rPr>
          <w:lang w:val="en-GB"/>
        </w:rPr>
        <w:t xml:space="preserve"> </w:t>
      </w:r>
      <w:r w:rsidR="001012EE" w:rsidRPr="002B3D5F">
        <w:rPr>
          <w:lang w:val="en-GB"/>
        </w:rPr>
        <w:fldChar w:fldCharType="begin" w:fldLock="1"/>
      </w:r>
      <w:r w:rsidR="008B54AE" w:rsidRPr="002B3D5F">
        <w:rPr>
          <w:lang w:val="en-GB"/>
        </w:rPr>
        <w:instrText>ADDIN CSL_CITATION {"citationItems":[{"id":"ITEM-1","itemData":{"DOI":"10.1089/ast.2012.0868","ISSN":"1531-1074","PMID":"23551238","abstract":"This year marks the 50(th) anniversary of a proposal by Alex Rich that RNA, as a single biopolymer acting in two capacities, might have supported both genetics and catalysis at the origin of life. We review here both published and previously unreported experimental data that provide new perspectives on this old proposal. The new data include evidence that, in the presence of borate, small amounts of carbohydrates can fix large amounts of formaldehyde that are expected in an environment rich in carbon dioxide. Further, we consider other species, including arsenate, arsenite, phosphite, and germanate, that might replace phosphate as linkers in genetic biopolymers. While linkages involving these oxyanions are judged to be too unstable to support genetics on Earth, we consider the possibility that they might do so in colder semi-aqueous environments more exotic than those found on Earth, where cosolvents such as ammonia might prevent freezing at temperatures well below 273 K. These include the ammonia-water environments that are possibly present at low temperatures beneath the surface of Titan, Saturn's largest moon.","author":[{"dropping-particle":"","family":"Neveu","given":"Marc","non-dropping-particle":"","parse-names":false,"suffix":""},{"dropping-particle":"","family":"Kim","given":"Hyo-Joong","non-dropping-particle":"","parse-names":false,"suffix":""},{"dropping-particle":"","family":"Benner","given":"Steven A.","non-dropping-particle":"","parse-names":false,"suffix":""}],"container-title":"Astrobiology","id":"ITEM-1","issue":"4","issued":{"date-parts":[["2013","4"]]},"page":"391-403","title":"The “Strong” RNA World Hypothesis: Fifty Years Old","type":"article-journal","volume":"13"},"uris":["http://www.mendeley.com/documents/?uuid=9ae1dfe4-3d0a-36bc-9138-367bbce4ef1c"]}],"mendeley":{"formattedCitation":"(Neveu, Kim, &amp; Benner, 2013)","plainTextFormattedCitation":"(Neveu, Kim, &amp; Benner, 2013)","previouslyFormattedCitation":"(Neveu, Kim, &amp; Benner, 2013)"},"properties":{"noteIndex":0},"schema":"https://github.com/citation-style-language/schema/raw/master/csl-citation.json"}</w:instrText>
      </w:r>
      <w:r w:rsidR="001012EE" w:rsidRPr="002B3D5F">
        <w:rPr>
          <w:lang w:val="en-GB"/>
        </w:rPr>
        <w:fldChar w:fldCharType="separate"/>
      </w:r>
      <w:r w:rsidR="001012EE" w:rsidRPr="002B3D5F">
        <w:rPr>
          <w:noProof/>
          <w:lang w:val="en-GB"/>
        </w:rPr>
        <w:t>(Neveu, Kim, &amp; Benner, 2013)</w:t>
      </w:r>
      <w:r w:rsidR="001012EE" w:rsidRPr="002B3D5F">
        <w:rPr>
          <w:lang w:val="en-GB"/>
        </w:rPr>
        <w:fldChar w:fldCharType="end"/>
      </w:r>
      <w:r w:rsidR="001C4085" w:rsidRPr="002B3D5F">
        <w:rPr>
          <w:lang w:val="en-GB"/>
        </w:rPr>
        <w:t>.</w:t>
      </w:r>
      <w:r w:rsidR="005065CB" w:rsidRPr="002B3D5F">
        <w:rPr>
          <w:lang w:val="en-GB"/>
        </w:rPr>
        <w:t xml:space="preserve"> Other</w:t>
      </w:r>
      <w:r w:rsidR="001A2B6B" w:rsidRPr="002B3D5F">
        <w:rPr>
          <w:lang w:val="en-GB"/>
        </w:rPr>
        <w:t xml:space="preserve"> still more exotic lifeforms </w:t>
      </w:r>
      <w:r w:rsidR="005060C7" w:rsidRPr="002B3D5F">
        <w:rPr>
          <w:lang w:val="en-GB"/>
        </w:rPr>
        <w:t xml:space="preserve">might not even feature </w:t>
      </w:r>
      <w:r w:rsidR="00323B36" w:rsidRPr="002B3D5F">
        <w:rPr>
          <w:lang w:val="en-GB"/>
        </w:rPr>
        <w:t>reproduction</w:t>
      </w:r>
      <w:r w:rsidR="005065CB" w:rsidRPr="002B3D5F">
        <w:rPr>
          <w:lang w:val="en-GB"/>
        </w:rPr>
        <w:t xml:space="preserve"> or any of the other ‘core’ traits</w:t>
      </w:r>
      <w:r w:rsidR="00323B36" w:rsidRPr="002B3D5F">
        <w:rPr>
          <w:lang w:val="en-GB"/>
        </w:rPr>
        <w:t xml:space="preserve"> in any way recognisable to us. Many variables</w:t>
      </w:r>
      <w:r w:rsidR="005065CB" w:rsidRPr="002B3D5F">
        <w:rPr>
          <w:lang w:val="en-GB"/>
        </w:rPr>
        <w:t>, both known and as yet unknown,</w:t>
      </w:r>
      <w:r w:rsidR="00323B36" w:rsidRPr="002B3D5F">
        <w:rPr>
          <w:lang w:val="en-GB"/>
        </w:rPr>
        <w:t xml:space="preserve"> in the constituency and development of early life makes a dependence on any of these specific characteristics untenable.</w:t>
      </w:r>
      <w:r w:rsidR="00A230AC" w:rsidRPr="002B3D5F">
        <w:rPr>
          <w:lang w:val="en-GB"/>
        </w:rPr>
        <w:t xml:space="preserve"> </w:t>
      </w:r>
    </w:p>
    <w:p w14:paraId="28934667" w14:textId="1FC15DB6" w:rsidR="003E3B06" w:rsidRPr="002B3D5F" w:rsidRDefault="00137D0B" w:rsidP="34E4E708">
      <w:pPr>
        <w:spacing w:after="0"/>
        <w:rPr>
          <w:lang w:val="en-GB"/>
        </w:rPr>
      </w:pPr>
      <w:r w:rsidRPr="002B3D5F">
        <w:rPr>
          <w:lang w:val="en-GB"/>
        </w:rPr>
        <w:t xml:space="preserve">A change in perspective </w:t>
      </w:r>
      <w:r w:rsidR="004A160D" w:rsidRPr="002B3D5F">
        <w:rPr>
          <w:lang w:val="en-GB"/>
        </w:rPr>
        <w:t xml:space="preserve">is warranted. </w:t>
      </w:r>
      <w:r w:rsidR="00A57848" w:rsidRPr="002B3D5F">
        <w:rPr>
          <w:lang w:val="en-GB"/>
        </w:rPr>
        <w:t>L</w:t>
      </w:r>
      <w:r w:rsidR="008B49F6" w:rsidRPr="002B3D5F">
        <w:rPr>
          <w:lang w:val="en-GB"/>
        </w:rPr>
        <w:t xml:space="preserve">ife on earth </w:t>
      </w:r>
      <w:r w:rsidR="00A57848" w:rsidRPr="002B3D5F">
        <w:rPr>
          <w:lang w:val="en-GB"/>
        </w:rPr>
        <w:t>is</w:t>
      </w:r>
      <w:r w:rsidR="008B49F6" w:rsidRPr="002B3D5F">
        <w:rPr>
          <w:lang w:val="en-GB"/>
        </w:rPr>
        <w:t xml:space="preserve"> found </w:t>
      </w:r>
      <w:r w:rsidR="00A57848" w:rsidRPr="002B3D5F">
        <w:rPr>
          <w:lang w:val="en-GB"/>
        </w:rPr>
        <w:t>wherever</w:t>
      </w:r>
      <w:r w:rsidR="00971D58" w:rsidRPr="002B3D5F">
        <w:rPr>
          <w:lang w:val="en-GB"/>
        </w:rPr>
        <w:t xml:space="preserve"> there is both</w:t>
      </w:r>
      <w:r w:rsidR="00A57848" w:rsidRPr="002B3D5F">
        <w:rPr>
          <w:lang w:val="en-GB"/>
        </w:rPr>
        <w:t xml:space="preserve"> liquid</w:t>
      </w:r>
      <w:r w:rsidR="00971D58" w:rsidRPr="002B3D5F">
        <w:rPr>
          <w:lang w:val="en-GB"/>
        </w:rPr>
        <w:t xml:space="preserve"> water and an energy source </w:t>
      </w:r>
      <w:r w:rsidR="000D6B9B" w:rsidRPr="002B3D5F">
        <w:rPr>
          <w:lang w:val="en-GB"/>
        </w:rPr>
        <w:fldChar w:fldCharType="begin" w:fldLock="1"/>
      </w:r>
      <w:r w:rsidR="00977C8A"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000D6B9B" w:rsidRPr="002B3D5F">
        <w:rPr>
          <w:lang w:val="en-GB"/>
        </w:rPr>
        <w:fldChar w:fldCharType="separate"/>
      </w:r>
      <w:r w:rsidR="000D6B9B" w:rsidRPr="002B3D5F">
        <w:rPr>
          <w:noProof/>
          <w:lang w:val="en-GB"/>
        </w:rPr>
        <w:t>(Benner et al., 2004)</w:t>
      </w:r>
      <w:r w:rsidR="000D6B9B" w:rsidRPr="002B3D5F">
        <w:rPr>
          <w:lang w:val="en-GB"/>
        </w:rPr>
        <w:fldChar w:fldCharType="end"/>
      </w:r>
      <w:r w:rsidR="000C0003" w:rsidRPr="002B3D5F">
        <w:rPr>
          <w:lang w:val="en-GB"/>
        </w:rPr>
        <w:t xml:space="preserve">, suggesting a huge </w:t>
      </w:r>
      <w:r w:rsidR="00893AF3" w:rsidRPr="002B3D5F">
        <w:rPr>
          <w:lang w:val="en-GB"/>
        </w:rPr>
        <w:t>variability</w:t>
      </w:r>
      <w:r w:rsidR="000C0003" w:rsidRPr="002B3D5F">
        <w:rPr>
          <w:lang w:val="en-GB"/>
        </w:rPr>
        <w:t xml:space="preserve"> and adaptability to earth life’s functional chemistry. Currently we have not observed any reasons why life is uniquely suited for development only on planet </w:t>
      </w:r>
      <w:r w:rsidR="00B96E58" w:rsidRPr="002B3D5F">
        <w:rPr>
          <w:lang w:val="en-GB"/>
        </w:rPr>
        <w:t>E</w:t>
      </w:r>
      <w:r w:rsidR="000C0003" w:rsidRPr="002B3D5F">
        <w:rPr>
          <w:lang w:val="en-GB"/>
        </w:rPr>
        <w:t>arth</w:t>
      </w:r>
      <w:r w:rsidR="00B641B2" w:rsidRPr="002B3D5F">
        <w:rPr>
          <w:lang w:val="en-GB"/>
        </w:rPr>
        <w:t xml:space="preserve"> </w:t>
      </w:r>
      <w:r w:rsidR="00B641B2" w:rsidRPr="002B3D5F">
        <w:rPr>
          <w:lang w:val="en-GB"/>
        </w:rPr>
        <w:fldChar w:fldCharType="begin" w:fldLock="1"/>
      </w:r>
      <w:r w:rsidR="0066241D" w:rsidRPr="002B3D5F">
        <w:rPr>
          <w:lang w:val="en-GB"/>
        </w:rPr>
        <w:instrText>ADDIN CSL_CITATION {"citationItems":[{"id":"ITEM-1","itemData":{"ISBN":"0465009980","author":[{"dropping-particle":"","family":"Darling","given":"David","non-dropping-particle":"","parse-names":false,"suffix":""}],"id":"ITEM-1","issued":{"date-parts":[["2007"]]},"number-of-pages":"103","publisher":"Basic Books","title":"Life everywhere","type":"book"},"uris":["http://www.mendeley.com/documents/?uuid=cc22cec3-5921-4c27-a397-68dbae3897ca","http://www.mendeley.com/documents/?uuid=275d5438-c966-4349-b4f3-c4ace4f2dfc2"]}],"mendeley":{"formattedCitation":"(Darling, 2007)","plainTextFormattedCitation":"(Darling, 2007)","previouslyFormattedCitation":"(Darling, 2007)"},"properties":{"noteIndex":0},"schema":"https://github.com/citation-style-language/schema/raw/master/csl-citation.json"}</w:instrText>
      </w:r>
      <w:r w:rsidR="00B641B2" w:rsidRPr="002B3D5F">
        <w:rPr>
          <w:lang w:val="en-GB"/>
        </w:rPr>
        <w:fldChar w:fldCharType="separate"/>
      </w:r>
      <w:r w:rsidR="00B641B2" w:rsidRPr="002B3D5F">
        <w:rPr>
          <w:noProof/>
          <w:lang w:val="en-GB"/>
        </w:rPr>
        <w:t>(Darling, 2007)</w:t>
      </w:r>
      <w:r w:rsidR="00B641B2" w:rsidRPr="002B3D5F">
        <w:rPr>
          <w:lang w:val="en-GB"/>
        </w:rPr>
        <w:fldChar w:fldCharType="end"/>
      </w:r>
      <w:r w:rsidR="00B641B2" w:rsidRPr="002B3D5F">
        <w:rPr>
          <w:lang w:val="en-GB"/>
        </w:rPr>
        <w:t>. C</w:t>
      </w:r>
      <w:r w:rsidR="000C0003" w:rsidRPr="002B3D5F">
        <w:rPr>
          <w:lang w:val="en-GB"/>
        </w:rPr>
        <w:t>onditions</w:t>
      </w:r>
      <w:r w:rsidR="000D6B9B" w:rsidRPr="002B3D5F">
        <w:rPr>
          <w:lang w:val="en-GB"/>
        </w:rPr>
        <w:t xml:space="preserve"> </w:t>
      </w:r>
      <w:r w:rsidR="00BD1067" w:rsidRPr="002B3D5F">
        <w:rPr>
          <w:lang w:val="en-GB"/>
        </w:rPr>
        <w:t xml:space="preserve">appropriate to life’s flourishing may arise throughout the universe, although we have yet to find </w:t>
      </w:r>
      <w:r w:rsidR="000C0003" w:rsidRPr="002B3D5F">
        <w:rPr>
          <w:lang w:val="en-GB"/>
        </w:rPr>
        <w:t>these locations</w:t>
      </w:r>
      <w:r w:rsidR="00BD1067" w:rsidRPr="002B3D5F">
        <w:rPr>
          <w:lang w:val="en-GB"/>
        </w:rPr>
        <w:t xml:space="preserve">. </w:t>
      </w:r>
      <w:r w:rsidR="00E53A0C" w:rsidRPr="002B3D5F">
        <w:rPr>
          <w:lang w:val="en-GB"/>
        </w:rPr>
        <w:t xml:space="preserve">If we </w:t>
      </w:r>
      <w:r w:rsidR="007B4E7F" w:rsidRPr="002B3D5F">
        <w:rPr>
          <w:lang w:val="en-GB"/>
        </w:rPr>
        <w:t>view</w:t>
      </w:r>
      <w:r w:rsidR="00E53A0C" w:rsidRPr="002B3D5F">
        <w:rPr>
          <w:lang w:val="en-GB"/>
        </w:rPr>
        <w:t xml:space="preserve"> life as an emergent property of matter </w:t>
      </w:r>
      <w:r w:rsidR="00B641B2" w:rsidRPr="002B3D5F">
        <w:rPr>
          <w:lang w:val="en-GB"/>
        </w:rPr>
        <w:t>that arises spontaneously when</w:t>
      </w:r>
      <w:r w:rsidR="00E53A0C" w:rsidRPr="002B3D5F">
        <w:rPr>
          <w:lang w:val="en-GB"/>
        </w:rPr>
        <w:t xml:space="preserve"> some key conditions</w:t>
      </w:r>
      <w:r w:rsidR="00B641B2" w:rsidRPr="002B3D5F">
        <w:rPr>
          <w:lang w:val="en-GB"/>
        </w:rPr>
        <w:t xml:space="preserve"> are satisfied</w:t>
      </w:r>
      <w:r w:rsidR="00B96E58" w:rsidRPr="002B3D5F">
        <w:rPr>
          <w:lang w:val="en-GB"/>
        </w:rPr>
        <w:t xml:space="preserve">, </w:t>
      </w:r>
      <w:r w:rsidR="004E54AF" w:rsidRPr="002B3D5F">
        <w:rPr>
          <w:lang w:val="en-GB"/>
        </w:rPr>
        <w:t xml:space="preserve">new </w:t>
      </w:r>
      <w:r w:rsidR="008B49D3" w:rsidRPr="002B3D5F">
        <w:rPr>
          <w:lang w:val="en-GB"/>
        </w:rPr>
        <w:t>astrobiological</w:t>
      </w:r>
      <w:r w:rsidR="00B96E58" w:rsidRPr="002B3D5F">
        <w:rPr>
          <w:lang w:val="en-GB"/>
        </w:rPr>
        <w:t xml:space="preserve"> definitions</w:t>
      </w:r>
      <w:r w:rsidR="004E54AF" w:rsidRPr="002B3D5F">
        <w:rPr>
          <w:lang w:val="en-GB"/>
        </w:rPr>
        <w:t xml:space="preserve"> of life</w:t>
      </w:r>
      <w:r w:rsidR="00B96E58" w:rsidRPr="002B3D5F">
        <w:rPr>
          <w:lang w:val="en-GB"/>
        </w:rPr>
        <w:t xml:space="preserve"> arise that </w:t>
      </w:r>
      <w:r w:rsidR="004E54AF" w:rsidRPr="002B3D5F">
        <w:rPr>
          <w:lang w:val="en-GB"/>
        </w:rPr>
        <w:t>are</w:t>
      </w:r>
      <w:r w:rsidR="00D56E1B" w:rsidRPr="002B3D5F">
        <w:rPr>
          <w:lang w:val="en-GB"/>
        </w:rPr>
        <w:t xml:space="preserve"> </w:t>
      </w:r>
      <w:r w:rsidR="00B96E58" w:rsidRPr="002B3D5F">
        <w:rPr>
          <w:lang w:val="en-GB"/>
        </w:rPr>
        <w:t>aimed at defining life in the wider universe rather than focusing on the specific</w:t>
      </w:r>
      <w:r w:rsidR="008E3252" w:rsidRPr="002B3D5F">
        <w:rPr>
          <w:lang w:val="en-GB"/>
        </w:rPr>
        <w:t xml:space="preserve"> traits or biochemistry</w:t>
      </w:r>
      <w:r w:rsidR="00B96E58" w:rsidRPr="002B3D5F">
        <w:rPr>
          <w:lang w:val="en-GB"/>
        </w:rPr>
        <w:t xml:space="preserve"> of life here on earth.</w:t>
      </w:r>
    </w:p>
    <w:p w14:paraId="75D9C3C9" w14:textId="1F96AE06" w:rsidR="003E3B06" w:rsidRPr="002B3D5F" w:rsidRDefault="00373234" w:rsidP="34E4E708">
      <w:pPr>
        <w:spacing w:after="0"/>
        <w:rPr>
          <w:lang w:val="en-GB"/>
        </w:rPr>
      </w:pPr>
      <w:commentRangeStart w:id="13"/>
      <w:commentRangeStart w:id="14"/>
      <w:r w:rsidRPr="002B3D5F">
        <w:rPr>
          <w:lang w:val="en-GB"/>
        </w:rPr>
        <w:t>In 1970 Carl Sagan</w:t>
      </w:r>
      <w:r w:rsidR="00EC2C23" w:rsidRPr="002B3D5F">
        <w:rPr>
          <w:lang w:val="en-GB"/>
        </w:rPr>
        <w:t xml:space="preserve"> wrote </w:t>
      </w:r>
      <w:commentRangeEnd w:id="13"/>
      <w:r w:rsidR="00805B79">
        <w:rPr>
          <w:rStyle w:val="CommentReference"/>
        </w:rPr>
        <w:commentReference w:id="13"/>
      </w:r>
      <w:commentRangeEnd w:id="14"/>
      <w:r w:rsidR="00DF4016">
        <w:rPr>
          <w:rStyle w:val="CommentReference"/>
        </w:rPr>
        <w:commentReference w:id="14"/>
      </w:r>
      <w:r w:rsidR="005C1A8C" w:rsidRPr="002B3D5F">
        <w:rPr>
          <w:lang w:val="en-GB"/>
        </w:rPr>
        <w:t>the article on</w:t>
      </w:r>
      <w:r w:rsidR="00EC2C23" w:rsidRPr="002B3D5F">
        <w:rPr>
          <w:lang w:val="en-GB"/>
        </w:rPr>
        <w:t xml:space="preserve"> life for Encyclopaedia Britannica</w:t>
      </w:r>
      <w:r w:rsidR="0077163D" w:rsidRPr="002B3D5F">
        <w:rPr>
          <w:lang w:val="en-GB"/>
        </w:rPr>
        <w:t xml:space="preserve"> </w:t>
      </w:r>
      <w:r w:rsidR="007F20D8" w:rsidRPr="002B3D5F">
        <w:rPr>
          <w:lang w:val="en-GB"/>
        </w:rPr>
        <w:t xml:space="preserve">which </w:t>
      </w:r>
      <w:r w:rsidR="00572D7D">
        <w:rPr>
          <w:lang w:val="en-GB"/>
        </w:rPr>
        <w:t>included</w:t>
      </w:r>
      <w:r w:rsidR="005C1A8C" w:rsidRPr="002B3D5F">
        <w:rPr>
          <w:lang w:val="en-GB"/>
        </w:rPr>
        <w:t xml:space="preserve"> </w:t>
      </w:r>
      <w:r w:rsidR="00977C8A" w:rsidRPr="002B3D5F">
        <w:rPr>
          <w:lang w:val="en-GB"/>
        </w:rPr>
        <w:t>new kind</w:t>
      </w:r>
      <w:r w:rsidR="00572D7D">
        <w:rPr>
          <w:lang w:val="en-GB"/>
        </w:rPr>
        <w:t>s</w:t>
      </w:r>
      <w:r w:rsidR="00977C8A" w:rsidRPr="002B3D5F">
        <w:rPr>
          <w:lang w:val="en-GB"/>
        </w:rPr>
        <w:t xml:space="preserve"> of </w:t>
      </w:r>
      <w:r w:rsidR="005C1A8C" w:rsidRPr="002B3D5F">
        <w:rPr>
          <w:lang w:val="en-GB"/>
        </w:rPr>
        <w:t>definition</w:t>
      </w:r>
      <w:r w:rsidR="00572D7D">
        <w:rPr>
          <w:lang w:val="en-GB"/>
        </w:rPr>
        <w:t>s</w:t>
      </w:r>
      <w:r w:rsidR="005C1A8C" w:rsidRPr="002B3D5F">
        <w:rPr>
          <w:lang w:val="en-GB"/>
        </w:rPr>
        <w:t xml:space="preserve"> of life</w:t>
      </w:r>
      <w:r w:rsidR="009A379A" w:rsidRPr="002B3D5F">
        <w:rPr>
          <w:lang w:val="en-GB"/>
        </w:rPr>
        <w:t xml:space="preserve"> </w:t>
      </w:r>
      <w:r w:rsidR="009A379A" w:rsidRPr="002B3D5F">
        <w:rPr>
          <w:lang w:val="en-GB"/>
        </w:rPr>
        <w:fldChar w:fldCharType="begin" w:fldLock="1"/>
      </w:r>
      <w:r w:rsidR="008C2567" w:rsidRPr="002B3D5F">
        <w:rPr>
          <w:lang w:val="en-GB"/>
        </w:rPr>
        <w:instrText>ADDIN CSL_CITATION {"citationItems":[{"id":"ITEM-1","itemData":{"author":[{"dropping-particle":"","family":"Sagan","given":"Carl","non-dropping-particle":"","parse-names":false,"suffix":""}],"container-title":"Encyclopaedia Britannica","edition":"rev. 14th","id":"ITEM-1","issued":{"date-parts":[["1970"]]},"title":"Life","type":"entry-encyclopedia"},"uris":["http://www.mendeley.com/documents/?uuid=753d432c-db37-4426-916c-0122e5a23573"]}],"mendeley":{"formattedCitation":"(Sagan, 1970)","plainTextFormattedCitation":"(Sagan, 1970)","previouslyFormattedCitation":"(Sagan, 1970)"},"properties":{"noteIndex":0},"schema":"https://github.com/citation-style-language/schema/raw/master/csl-citation.json"}</w:instrText>
      </w:r>
      <w:r w:rsidR="009A379A" w:rsidRPr="002B3D5F">
        <w:rPr>
          <w:lang w:val="en-GB"/>
        </w:rPr>
        <w:fldChar w:fldCharType="separate"/>
      </w:r>
      <w:r w:rsidR="009A379A" w:rsidRPr="002B3D5F">
        <w:rPr>
          <w:noProof/>
          <w:lang w:val="en-GB"/>
        </w:rPr>
        <w:t>(Sagan, 1970)</w:t>
      </w:r>
      <w:r w:rsidR="009A379A" w:rsidRPr="002B3D5F">
        <w:rPr>
          <w:lang w:val="en-GB"/>
        </w:rPr>
        <w:fldChar w:fldCharType="end"/>
      </w:r>
      <w:r w:rsidR="007F20D8" w:rsidRPr="002B3D5F">
        <w:rPr>
          <w:lang w:val="en-GB"/>
        </w:rPr>
        <w:t>.</w:t>
      </w:r>
      <w:r w:rsidR="006D6E5C" w:rsidRPr="002B3D5F">
        <w:rPr>
          <w:lang w:val="en-GB"/>
        </w:rPr>
        <w:t xml:space="preserve"> He included a Metabolic, Physiological, Biochemical, Genetic</w:t>
      </w:r>
      <w:r w:rsidR="007548F4">
        <w:rPr>
          <w:lang w:val="en-GB"/>
        </w:rPr>
        <w:t>, and</w:t>
      </w:r>
      <w:r w:rsidR="006D6E5C" w:rsidRPr="002B3D5F">
        <w:rPr>
          <w:lang w:val="en-GB"/>
        </w:rPr>
        <w:t xml:space="preserve"> Thermodynamic</w:t>
      </w:r>
      <w:r w:rsidR="00572D7D">
        <w:rPr>
          <w:lang w:val="en-GB"/>
        </w:rPr>
        <w:t xml:space="preserve"> definition. A</w:t>
      </w:r>
      <w:r w:rsidR="006D6E5C" w:rsidRPr="002B3D5F">
        <w:rPr>
          <w:lang w:val="en-GB"/>
        </w:rPr>
        <w:t xml:space="preserve">n </w:t>
      </w:r>
      <w:proofErr w:type="spellStart"/>
      <w:r w:rsidR="006D6E5C" w:rsidRPr="002B3D5F">
        <w:rPr>
          <w:lang w:val="en-GB"/>
        </w:rPr>
        <w:t>Auto</w:t>
      </w:r>
      <w:r w:rsidR="0070256E" w:rsidRPr="002B3D5F">
        <w:rPr>
          <w:lang w:val="en-GB"/>
        </w:rPr>
        <w:t>poietic</w:t>
      </w:r>
      <w:proofErr w:type="spellEnd"/>
      <w:r w:rsidR="00F00909" w:rsidRPr="002B3D5F">
        <w:rPr>
          <w:lang w:val="en-GB"/>
        </w:rPr>
        <w:t xml:space="preserve"> definition</w:t>
      </w:r>
      <w:r w:rsidR="00BE430A" w:rsidRPr="002B3D5F">
        <w:rPr>
          <w:lang w:val="en-GB"/>
        </w:rPr>
        <w:t xml:space="preserve"> (meaning self-enclosing</w:t>
      </w:r>
      <w:r w:rsidR="00923AA1" w:rsidRPr="002B3D5F">
        <w:rPr>
          <w:lang w:val="en-GB"/>
        </w:rPr>
        <w:t>, -repai</w:t>
      </w:r>
      <w:r w:rsidR="009177E2" w:rsidRPr="002B3D5F">
        <w:rPr>
          <w:lang w:val="en-GB"/>
        </w:rPr>
        <w:t>ring, -maintaining</w:t>
      </w:r>
      <w:r w:rsidR="007C2072">
        <w:rPr>
          <w:lang w:val="en-GB"/>
        </w:rPr>
        <w:t>)</w:t>
      </w:r>
      <w:r w:rsidR="00B944E8" w:rsidRPr="002B3D5F">
        <w:rPr>
          <w:lang w:val="en-GB"/>
        </w:rPr>
        <w:t xml:space="preserve"> </w:t>
      </w:r>
      <w:r w:rsidR="007548F4">
        <w:rPr>
          <w:lang w:val="en-GB"/>
        </w:rPr>
        <w:t xml:space="preserve">was later </w:t>
      </w:r>
      <w:r w:rsidR="00B944E8" w:rsidRPr="002B3D5F">
        <w:rPr>
          <w:lang w:val="en-GB"/>
        </w:rPr>
        <w:t xml:space="preserve">added by his wife and </w:t>
      </w:r>
      <w:commentRangeStart w:id="15"/>
      <w:commentRangeStart w:id="16"/>
      <w:r w:rsidR="00B944E8" w:rsidRPr="002B3D5F">
        <w:rPr>
          <w:lang w:val="en-GB"/>
        </w:rPr>
        <w:t>so</w:t>
      </w:r>
      <w:r w:rsidR="007C2072">
        <w:rPr>
          <w:lang w:val="en-GB"/>
        </w:rPr>
        <w:t>n</w:t>
      </w:r>
      <w:r w:rsidR="00E514AC">
        <w:rPr>
          <w:lang w:val="en-GB"/>
        </w:rPr>
        <w:t xml:space="preserve"> </w:t>
      </w:r>
      <w:r w:rsidR="00E514AC">
        <w:rPr>
          <w:lang w:val="en-GB"/>
        </w:rPr>
        <w:fldChar w:fldCharType="begin" w:fldLock="1"/>
      </w:r>
      <w:r w:rsidR="00DF4016">
        <w:rPr>
          <w:lang w:val="en-GB"/>
        </w:rPr>
        <w:instrText>ADDIN CSL_CITATION {"citationItems":[{"id":"ITEM-1","itemData":{"author":[{"dropping-particle":"","family":"Sagan","given":"Carl","non-dropping-particle":"","parse-names":false,"suffix":""}],"container-title":"Encyclopaedia Britannica","edition":"rev. 14th","id":"ITEM-1","issued":{"date-parts":[["1970"]]},"title":"Life","type":"entry-encyclopedia"},"uris":["http://www.mendeley.com/documents/?uuid=753d432c-db37-4426-916c-0122e5a23573"]}],"mendeley":{"formattedCitation":"(Sagan, 1970)","plainTextFormattedCitation":"(Sagan, 1970)","previouslyFormattedCitation":"(Sagan, 1970)"},"properties":{"noteIndex":0},"schema":"https://github.com/citation-style-language/schema/raw/master/csl-citation.json"}</w:instrText>
      </w:r>
      <w:r w:rsidR="00E514AC">
        <w:rPr>
          <w:lang w:val="en-GB"/>
        </w:rPr>
        <w:fldChar w:fldCharType="separate"/>
      </w:r>
      <w:r w:rsidR="00E514AC" w:rsidRPr="00E514AC">
        <w:rPr>
          <w:noProof/>
          <w:lang w:val="en-GB"/>
        </w:rPr>
        <w:t>(Sagan, 1970)</w:t>
      </w:r>
      <w:r w:rsidR="00E514AC">
        <w:rPr>
          <w:lang w:val="en-GB"/>
        </w:rPr>
        <w:fldChar w:fldCharType="end"/>
      </w:r>
      <w:r w:rsidR="0070256E" w:rsidRPr="002B3D5F">
        <w:rPr>
          <w:lang w:val="en-GB"/>
        </w:rPr>
        <w:t xml:space="preserve">. </w:t>
      </w:r>
      <w:commentRangeEnd w:id="15"/>
      <w:r w:rsidR="00805B79">
        <w:rPr>
          <w:rStyle w:val="CommentReference"/>
        </w:rPr>
        <w:commentReference w:id="15"/>
      </w:r>
      <w:commentRangeEnd w:id="16"/>
      <w:r w:rsidR="00DF4016">
        <w:rPr>
          <w:rStyle w:val="CommentReference"/>
        </w:rPr>
        <w:commentReference w:id="16"/>
      </w:r>
      <w:r w:rsidR="0070256E" w:rsidRPr="002B3D5F">
        <w:rPr>
          <w:lang w:val="en-GB"/>
        </w:rPr>
        <w:t xml:space="preserve">These were the first definitions to discuss life in a much broader </w:t>
      </w:r>
      <w:r w:rsidR="006D0708" w:rsidRPr="002B3D5F">
        <w:rPr>
          <w:lang w:val="en-GB"/>
        </w:rPr>
        <w:t>sense</w:t>
      </w:r>
      <w:r w:rsidR="00557463" w:rsidRPr="002B3D5F">
        <w:rPr>
          <w:lang w:val="en-GB"/>
        </w:rPr>
        <w:t xml:space="preserve">, viewing it as a self-contained chemical system exploiting thermodynamic gradients rather than being </w:t>
      </w:r>
      <w:r w:rsidR="001D2400" w:rsidRPr="002B3D5F">
        <w:rPr>
          <w:lang w:val="en-GB"/>
        </w:rPr>
        <w:t xml:space="preserve">defined by </w:t>
      </w:r>
      <w:r w:rsidR="00B641B2" w:rsidRPr="002B3D5F">
        <w:rPr>
          <w:lang w:val="en-GB"/>
        </w:rPr>
        <w:t>a specific</w:t>
      </w:r>
      <w:r w:rsidR="005301F8" w:rsidRPr="002B3D5F">
        <w:rPr>
          <w:lang w:val="en-GB"/>
        </w:rPr>
        <w:t xml:space="preserve"> biochemistry</w:t>
      </w:r>
      <w:r w:rsidR="001D2400" w:rsidRPr="002B3D5F">
        <w:rPr>
          <w:lang w:val="en-GB"/>
        </w:rPr>
        <w:t xml:space="preserve"> or set of abilities. These definitions </w:t>
      </w:r>
      <w:r w:rsidR="006D0708" w:rsidRPr="002B3D5F">
        <w:rPr>
          <w:lang w:val="en-GB"/>
        </w:rPr>
        <w:t xml:space="preserve">have played </w:t>
      </w:r>
      <w:r w:rsidR="00DF4016">
        <w:rPr>
          <w:lang w:val="en-GB"/>
        </w:rPr>
        <w:t>an important role</w:t>
      </w:r>
      <w:commentRangeStart w:id="17"/>
      <w:commentRangeStart w:id="18"/>
      <w:r w:rsidR="006D0708" w:rsidRPr="002B3D5F">
        <w:rPr>
          <w:lang w:val="en-GB"/>
        </w:rPr>
        <w:t xml:space="preserve"> </w:t>
      </w:r>
      <w:commentRangeEnd w:id="17"/>
      <w:r w:rsidR="00805B79">
        <w:rPr>
          <w:rStyle w:val="CommentReference"/>
        </w:rPr>
        <w:commentReference w:id="17"/>
      </w:r>
      <w:commentRangeEnd w:id="18"/>
      <w:r w:rsidR="00DF4016">
        <w:rPr>
          <w:rStyle w:val="CommentReference"/>
        </w:rPr>
        <w:commentReference w:id="18"/>
      </w:r>
      <w:r w:rsidR="006D0708" w:rsidRPr="002B3D5F">
        <w:rPr>
          <w:lang w:val="en-GB"/>
        </w:rPr>
        <w:t>in the modern definition</w:t>
      </w:r>
      <w:r w:rsidR="00ED32FE" w:rsidRPr="002B3D5F">
        <w:rPr>
          <w:lang w:val="en-GB"/>
        </w:rPr>
        <w:t>s</w:t>
      </w:r>
      <w:r w:rsidR="006D0708" w:rsidRPr="002B3D5F">
        <w:rPr>
          <w:lang w:val="en-GB"/>
        </w:rPr>
        <w:t xml:space="preserve"> that I will discuss below.</w:t>
      </w:r>
    </w:p>
    <w:p w14:paraId="44C11DC3" w14:textId="5C9095AE" w:rsidR="003E3B06" w:rsidRPr="002B3D5F" w:rsidRDefault="00B908CC" w:rsidP="34E4E708">
      <w:pPr>
        <w:spacing w:after="0"/>
        <w:rPr>
          <w:lang w:val="en-GB"/>
        </w:rPr>
      </w:pPr>
      <w:r w:rsidRPr="002B3D5F">
        <w:rPr>
          <w:lang w:val="en-GB"/>
        </w:rPr>
        <w:t>Followi</w:t>
      </w:r>
      <w:r w:rsidR="00DF4016">
        <w:rPr>
          <w:lang w:val="en-GB"/>
        </w:rPr>
        <w:t>ng this</w:t>
      </w:r>
      <w:r w:rsidRPr="002B3D5F">
        <w:rPr>
          <w:lang w:val="en-GB"/>
        </w:rPr>
        <w:t xml:space="preserve"> work by Sagan, </w:t>
      </w:r>
      <w:r w:rsidR="00E5441C">
        <w:rPr>
          <w:lang w:val="en-GB"/>
        </w:rPr>
        <w:t xml:space="preserve">in the 1990’s </w:t>
      </w:r>
      <w:r w:rsidRPr="002B3D5F">
        <w:rPr>
          <w:lang w:val="en-GB"/>
        </w:rPr>
        <w:t>a</w:t>
      </w:r>
      <w:r w:rsidR="00530112" w:rsidRPr="002B3D5F">
        <w:rPr>
          <w:lang w:val="en-GB"/>
        </w:rPr>
        <w:t>n internal panel at NASA</w:t>
      </w:r>
      <w:r w:rsidR="00DF4016">
        <w:rPr>
          <w:lang w:val="en-GB"/>
        </w:rPr>
        <w:t xml:space="preserve"> convened to define</w:t>
      </w:r>
      <w:r w:rsidRPr="002B3D5F">
        <w:rPr>
          <w:lang w:val="en-GB"/>
        </w:rPr>
        <w:t xml:space="preserve"> life provisionally</w:t>
      </w:r>
      <w:r w:rsidR="00DF4016">
        <w:rPr>
          <w:lang w:val="en-GB"/>
        </w:rPr>
        <w:t>. This was done</w:t>
      </w:r>
      <w:r w:rsidR="00530112" w:rsidRPr="002B3D5F">
        <w:rPr>
          <w:lang w:val="en-GB"/>
        </w:rPr>
        <w:t xml:space="preserve"> in order to aid in the detection of </w:t>
      </w:r>
      <w:r w:rsidR="0053367A" w:rsidRPr="002B3D5F">
        <w:rPr>
          <w:lang w:val="en-GB"/>
        </w:rPr>
        <w:t>extra-terrestrial</w:t>
      </w:r>
      <w:r w:rsidR="00530112" w:rsidRPr="002B3D5F">
        <w:rPr>
          <w:lang w:val="en-GB"/>
        </w:rPr>
        <w:t xml:space="preserve"> life</w:t>
      </w:r>
      <w:r w:rsidR="00DF4016">
        <w:rPr>
          <w:lang w:val="en-GB"/>
        </w:rPr>
        <w:t xml:space="preserve"> via remote sensing space probes then in development.</w:t>
      </w:r>
      <w:r w:rsidR="00530112" w:rsidRPr="002B3D5F">
        <w:rPr>
          <w:lang w:val="en-GB"/>
        </w:rPr>
        <w:t xml:space="preserve"> They agreed on the </w:t>
      </w:r>
      <w:r w:rsidR="00DF4016">
        <w:rPr>
          <w:lang w:val="en-GB"/>
        </w:rPr>
        <w:t xml:space="preserve">following </w:t>
      </w:r>
      <w:r w:rsidR="00530112" w:rsidRPr="002B3D5F">
        <w:rPr>
          <w:lang w:val="en-GB"/>
        </w:rPr>
        <w:t>wording</w:t>
      </w:r>
      <w:r w:rsidR="00DF4016">
        <w:rPr>
          <w:lang w:val="en-GB"/>
        </w:rPr>
        <w:t>:</w:t>
      </w:r>
      <w:r w:rsidR="00530112" w:rsidRPr="002B3D5F">
        <w:rPr>
          <w:lang w:val="en-GB"/>
        </w:rPr>
        <w:t xml:space="preserve"> </w:t>
      </w:r>
      <w:r w:rsidRPr="002B3D5F">
        <w:rPr>
          <w:lang w:val="en-GB"/>
        </w:rPr>
        <w:t>‘</w:t>
      </w:r>
      <w:r w:rsidR="00530112" w:rsidRPr="002B3D5F">
        <w:rPr>
          <w:lang w:val="en-GB"/>
        </w:rPr>
        <w:t xml:space="preserve">[life is] </w:t>
      </w:r>
      <w:r w:rsidR="00242230" w:rsidRPr="002B3D5F">
        <w:rPr>
          <w:lang w:val="en-GB"/>
        </w:rPr>
        <w:t>A</w:t>
      </w:r>
      <w:r w:rsidRPr="002B3D5F">
        <w:rPr>
          <w:lang w:val="en-GB"/>
        </w:rPr>
        <w:t xml:space="preserve"> </w:t>
      </w:r>
      <w:r w:rsidR="00992752" w:rsidRPr="002B3D5F">
        <w:rPr>
          <w:lang w:val="en-GB"/>
        </w:rPr>
        <w:t>self-sustain</w:t>
      </w:r>
      <w:r w:rsidR="0055495D" w:rsidRPr="002B3D5F">
        <w:rPr>
          <w:lang w:val="en-GB"/>
        </w:rPr>
        <w:t>ing</w:t>
      </w:r>
      <w:r w:rsidR="00992752" w:rsidRPr="002B3D5F">
        <w:rPr>
          <w:lang w:val="en-GB"/>
        </w:rPr>
        <w:t xml:space="preserve"> </w:t>
      </w:r>
      <w:r w:rsidRPr="002B3D5F">
        <w:rPr>
          <w:lang w:val="en-GB"/>
        </w:rPr>
        <w:t>chemical system capable of Darwinian evolution</w:t>
      </w:r>
      <w:r w:rsidR="00242230" w:rsidRPr="002B3D5F">
        <w:rPr>
          <w:lang w:val="en-GB"/>
        </w:rPr>
        <w:t>’</w:t>
      </w:r>
      <w:r w:rsidR="00C35146" w:rsidRPr="002B3D5F">
        <w:rPr>
          <w:lang w:val="en-GB"/>
        </w:rPr>
        <w:t xml:space="preserve"> </w:t>
      </w:r>
      <w:r w:rsidR="00C35146" w:rsidRPr="002B3D5F">
        <w:rPr>
          <w:lang w:val="en-GB"/>
        </w:rPr>
        <w:fldChar w:fldCharType="begin" w:fldLock="1"/>
      </w:r>
      <w:r w:rsidR="00F57492" w:rsidRPr="002B3D5F">
        <w:rPr>
          <w:lang w:val="en-GB"/>
        </w:rPr>
        <w:instrText>ADDIN CSL_CITATION {"citationItems":[{"id":"ITEM-1","itemData":{"ISBN":"0867201819 9780867201819","author":[{"dropping-particle":"","family":"Joyce","given":"GF","non-dropping-particle":"","parse-names":false,"suffix":""},{"dropping-particle":"","family":"Young (Chair)","given":"R","non-dropping-particle":"","parse-names":false,"suffix":""},{"dropping-particle":"","family":"Chang","given":"S","non-dropping-particle":"","parse-names":false,"suffix":""},{"dropping-particle":"","family":"Clark","given":"B","non-dropping-particle":"","parse-names":false,"suffix":""},{"dropping-particle":"","family":"Deamer","given":"D","non-dropping-particle":"","parse-names":false,"suffix":""},{"dropping-particle":"","family":"DeVincenzi","given":"D","non-dropping-particle":"","parse-names":false,"suffix":""},{"dropping-particle":"","family":"Ferris","given":"J","non-dropping-particle":"","parse-names":false,"suffix":""},{"dropping-particle":"","family":"Irvine","given":"W","non-dropping-particle":"","parse-names":false,"suffix":""},{"dropping-particle":"","family":"Kasting","given":"J","non-dropping-particle":"","parse-names":false,"suffix":""},{"dropping-particle":"","family":"Kerridge","given":"J","non-dropping-particle":"","parse-names":false,"suffix":""},{"dropping-particle":"","family":"Klein","given":"H","non-dropping-particle":"","parse-names":false,"suffix":""},{"dropping-particle":"","family":"Knoll","given":"A","non-dropping-particle":"","parse-names":false,"suffix":""},{"dropping-particle":"","family":"James Walker","given":"J","non-dropping-particle":"","parse-names":false,"suffix":""}],"id":"ITEM-1","issued":{"date-parts":[["1994"]]},"language":"English","publisher":"Jones and Bartlett Publishers","publisher-place":"Boston","title":"Origins of life : the central concepts","type":"book"},"uris":["http://www.mendeley.com/documents/?uuid=404e53c9-a774-4c72-a8fa-5451603795b5"]}],"mendeley":{"formattedCitation":"(Joyce et al., 1994)","plainTextFormattedCitation":"(Joyce et al., 1994)","previouslyFormattedCitation":"(Joyce et al., 1994)"},"properties":{"noteIndex":0},"schema":"https://github.com/citation-style-language/schema/raw/master/csl-citation.json"}</w:instrText>
      </w:r>
      <w:r w:rsidR="00C35146" w:rsidRPr="002B3D5F">
        <w:rPr>
          <w:lang w:val="en-GB"/>
        </w:rPr>
        <w:fldChar w:fldCharType="separate"/>
      </w:r>
      <w:r w:rsidR="00C35146" w:rsidRPr="002B3D5F">
        <w:rPr>
          <w:noProof/>
          <w:lang w:val="en-GB"/>
        </w:rPr>
        <w:t>(Joyce et al., 1994)</w:t>
      </w:r>
      <w:r w:rsidR="00C35146" w:rsidRPr="002B3D5F">
        <w:rPr>
          <w:lang w:val="en-GB"/>
        </w:rPr>
        <w:fldChar w:fldCharType="end"/>
      </w:r>
      <w:r w:rsidR="00530112" w:rsidRPr="002B3D5F">
        <w:rPr>
          <w:lang w:val="en-GB"/>
        </w:rPr>
        <w:t>. This</w:t>
      </w:r>
      <w:r w:rsidR="00FA57DE" w:rsidRPr="002B3D5F">
        <w:rPr>
          <w:lang w:val="en-GB"/>
        </w:rPr>
        <w:t xml:space="preserve"> has become a</w:t>
      </w:r>
      <w:r w:rsidR="00AD2609" w:rsidRPr="002B3D5F">
        <w:rPr>
          <w:lang w:val="en-GB"/>
        </w:rPr>
        <w:t>n important and</w:t>
      </w:r>
      <w:r w:rsidR="00FA57DE" w:rsidRPr="002B3D5F">
        <w:rPr>
          <w:lang w:val="en-GB"/>
        </w:rPr>
        <w:t xml:space="preserve"> </w:t>
      </w:r>
      <w:r w:rsidR="00AD2609" w:rsidRPr="002B3D5F">
        <w:rPr>
          <w:lang w:val="en-GB"/>
        </w:rPr>
        <w:t>widely cited</w:t>
      </w:r>
      <w:r w:rsidR="00FA57DE" w:rsidRPr="002B3D5F">
        <w:rPr>
          <w:lang w:val="en-GB"/>
        </w:rPr>
        <w:t xml:space="preserve"> working definitio</w:t>
      </w:r>
      <w:r w:rsidR="00454EDD" w:rsidRPr="002B3D5F">
        <w:rPr>
          <w:lang w:val="en-GB"/>
        </w:rPr>
        <w:t xml:space="preserve">n </w:t>
      </w:r>
      <w:r w:rsidR="00530112" w:rsidRPr="002B3D5F">
        <w:rPr>
          <w:lang w:val="en-GB"/>
        </w:rPr>
        <w:t xml:space="preserve">discussed </w:t>
      </w:r>
      <w:r w:rsidR="00454EDD" w:rsidRPr="002B3D5F">
        <w:rPr>
          <w:lang w:val="en-GB"/>
        </w:rPr>
        <w:t>in the literature</w:t>
      </w:r>
      <w:r w:rsidR="00530112" w:rsidRPr="002B3D5F">
        <w:rPr>
          <w:lang w:val="en-GB"/>
        </w:rPr>
        <w:t xml:space="preserve"> </w:t>
      </w:r>
      <w:r w:rsidR="00530112" w:rsidRPr="002B3D5F">
        <w:rPr>
          <w:lang w:val="en-GB"/>
        </w:rPr>
        <w:fldChar w:fldCharType="begin" w:fldLock="1"/>
      </w:r>
      <w:r w:rsidR="00040AC9" w:rsidRPr="002B3D5F">
        <w:rPr>
          <w:lang w:val="en-GB"/>
        </w:rPr>
        <w:instrText>ADDIN CSL_CITATION {"citationItems":[{"id":"ITEM-1","itemData":{"DOI":"10.1089/ast.2015.1336","ISSN":"1531-1074","PMID":"26053735","author":[{"dropping-particle":"","family":"Schulze-Makuch","given":"Dirk","non-dropping-particle":"","parse-names":false,"suffix":""},{"dropping-particle":"","family":"Rummel","given":"John D.","non-dropping-particle":"","parse-names":false,"suffix":""},{"dropping-particle":"","family":"Benner","given":"Steven A.","non-dropping-particle":"","parse-names":false,"suffix":""},{"dropping-particle":"","family":"Levin","given":"Gilbert","non-dropping-particle":"","parse-names":false,"suffix":""},{"dropping-particle":"","family":"Parro","given":"Victor","non-dropping-particle":"","parse-names":false,"suffix":""},{"dropping-particle":"","family":"Kounaves","given":"Samuel","non-dropping-particle":"","parse-names":false,"suffix":""}],"container-title":"Astrobiology","id":"ITEM-1","issue":"6","issued":{"date-parts":[["2015","6"]]},"page":"413-419","title":"Nearly Forty Years after Viking: Are We Ready for a New Life-Detection Mission?","type":"article-journal","volume":"15"},"uris":["http://www.mendeley.com/documents/?uuid=6d8a4cc7-4ba4-3931-bb17-86e09d7c85f4"]},{"id":"ITEM-2","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2","issue":"10","issued":{"date-parts":[["2010","12"]]},"page":"1021-1030","title":"Defining Life","type":"article-journal","volume":"10"},"uris":["http://www.mendeley.com/documents/?uuid=8604d901-eb64-35fa-ba59-181680109544"]},{"id":"ITEM-3","itemData":{"author":[{"dropping-particle":"","family":"Cleland","given":"Carol E","non-dropping-particle":"","parse-names":false,"suffix":""},{"dropping-particle":"","family":"Chyba","given":"Christopher F","non-dropping-particle":"","parse-names":false,"suffix":""}],"container-title":"Origins of Life and Evolution of the Biosphere","id":"ITEM-3","issued":{"date-parts":[["2002"]]},"page":"387-393","title":"Defining ‘life’","type":"article-journal","volume":"32"},"uris":["http://www.mendeley.com/documents/?uuid=c1037afb-72a4-44f4-bcec-bd1582cc62e9"]},{"id":"ITEM-4","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4","issue":"2","issued":{"date-parts":[["2004"]]},"page":"137-167","title":"Many Chemistries Could Be Used to Build Living Systems","type":"article-journal","volume":"4"},"uris":["http://www.mendeley.com/documents/?uuid=792b77ce-26f8-4a64-aa06-9758926fa6fa"]}],"mendeley":{"formattedCitation":"(Bains, 2004; Benner, 2010; Cleland &amp; Chyba, 2002; Schulze-Makuch et al., 2015)","plainTextFormattedCitation":"(Bains, 2004; Benner, 2010; Cleland &amp; Chyba, 2002; Schulze-Makuch et al., 2015)","previouslyFormattedCitation":"(Bains, 2004; Benner, 2010; Cleland &amp; Chyba, 2002; Schulze-Makuch et al., 2015)"},"properties":{"noteIndex":0},"schema":"https://github.com/citation-style-language/schema/raw/master/csl-citation.json"}</w:instrText>
      </w:r>
      <w:r w:rsidR="00530112" w:rsidRPr="002B3D5F">
        <w:rPr>
          <w:lang w:val="en-GB"/>
        </w:rPr>
        <w:fldChar w:fldCharType="separate"/>
      </w:r>
      <w:r w:rsidR="00530112" w:rsidRPr="002B3D5F">
        <w:rPr>
          <w:noProof/>
          <w:lang w:val="en-GB"/>
        </w:rPr>
        <w:t>(Bains, 2004; Benner, 2010; Cleland &amp; Chyba, 2002; Schulze-Makuch et al., 2015)</w:t>
      </w:r>
      <w:r w:rsidR="00530112" w:rsidRPr="002B3D5F">
        <w:rPr>
          <w:lang w:val="en-GB"/>
        </w:rPr>
        <w:fldChar w:fldCharType="end"/>
      </w:r>
      <w:r w:rsidR="00FA57DE" w:rsidRPr="002B3D5F">
        <w:rPr>
          <w:lang w:val="en-GB"/>
        </w:rPr>
        <w:t xml:space="preserve">. </w:t>
      </w:r>
      <w:r w:rsidR="00530112" w:rsidRPr="002B3D5F">
        <w:rPr>
          <w:lang w:val="en-GB"/>
        </w:rPr>
        <w:t xml:space="preserve">Due to its central position in the field of astrobiology, </w:t>
      </w:r>
      <w:r w:rsidR="008238EC" w:rsidRPr="002B3D5F">
        <w:rPr>
          <w:lang w:val="en-GB"/>
        </w:rPr>
        <w:t>I will dis</w:t>
      </w:r>
      <w:r w:rsidR="00BB51A6">
        <w:rPr>
          <w:lang w:val="en-GB"/>
        </w:rPr>
        <w:t>sect the wording of this one-sentence definition. Below I’ve listed its</w:t>
      </w:r>
      <w:r w:rsidR="008238EC" w:rsidRPr="002B3D5F">
        <w:rPr>
          <w:lang w:val="en-GB"/>
        </w:rPr>
        <w:t xml:space="preserve"> parts</w:t>
      </w:r>
      <w:r w:rsidR="00454EDD" w:rsidRPr="002B3D5F">
        <w:rPr>
          <w:lang w:val="en-GB"/>
        </w:rPr>
        <w:t>,</w:t>
      </w:r>
      <w:r w:rsidR="00BB51A6">
        <w:rPr>
          <w:lang w:val="en-GB"/>
        </w:rPr>
        <w:t xml:space="preserve"> and I will discuss its</w:t>
      </w:r>
      <w:r w:rsidR="00454EDD" w:rsidRPr="002B3D5F">
        <w:rPr>
          <w:lang w:val="en-GB"/>
        </w:rPr>
        <w:t xml:space="preserve"> qualities</w:t>
      </w:r>
      <w:r w:rsidR="00DF4016">
        <w:rPr>
          <w:lang w:val="en-GB"/>
        </w:rPr>
        <w:t>,</w:t>
      </w:r>
      <w:r w:rsidR="00454EDD" w:rsidRPr="002B3D5F">
        <w:rPr>
          <w:lang w:val="en-GB"/>
        </w:rPr>
        <w:t xml:space="preserve"> and</w:t>
      </w:r>
      <w:r w:rsidR="00DF4016">
        <w:rPr>
          <w:lang w:val="en-GB"/>
        </w:rPr>
        <w:t xml:space="preserve"> later;</w:t>
      </w:r>
      <w:r w:rsidR="003C05EE">
        <w:rPr>
          <w:lang w:val="en-GB"/>
        </w:rPr>
        <w:t xml:space="preserve"> its</w:t>
      </w:r>
      <w:r w:rsidR="00454EDD" w:rsidRPr="002B3D5F">
        <w:rPr>
          <w:lang w:val="en-GB"/>
        </w:rPr>
        <w:t xml:space="preserve"> problems.</w:t>
      </w:r>
    </w:p>
    <w:p w14:paraId="399BEA70" w14:textId="4F5A00DC" w:rsidR="00915D8D" w:rsidRPr="002B3D5F" w:rsidRDefault="00040AC9" w:rsidP="34E4E708">
      <w:pPr>
        <w:spacing w:after="0"/>
        <w:rPr>
          <w:lang w:val="en-GB"/>
        </w:rPr>
      </w:pPr>
      <w:r w:rsidRPr="002B3D5F">
        <w:rPr>
          <w:lang w:val="en-GB"/>
        </w:rPr>
        <w:t xml:space="preserve">1. </w:t>
      </w:r>
      <w:commentRangeStart w:id="19"/>
      <w:commentRangeStart w:id="20"/>
      <w:r w:rsidR="34E4E708" w:rsidRPr="002B3D5F">
        <w:rPr>
          <w:lang w:val="en-GB"/>
        </w:rPr>
        <w:t xml:space="preserve">‘Self-sustaining’ </w:t>
      </w:r>
      <w:commentRangeEnd w:id="19"/>
      <w:r w:rsidR="00805B79">
        <w:rPr>
          <w:rStyle w:val="CommentReference"/>
        </w:rPr>
        <w:commentReference w:id="19"/>
      </w:r>
      <w:commentRangeEnd w:id="20"/>
      <w:r w:rsidR="00DF4016">
        <w:rPr>
          <w:rStyle w:val="CommentReference"/>
        </w:rPr>
        <w:commentReference w:id="20"/>
      </w:r>
      <w:r w:rsidR="34E4E708" w:rsidRPr="002B3D5F">
        <w:rPr>
          <w:lang w:val="en-GB"/>
        </w:rPr>
        <w:t xml:space="preserve">– Related to the </w:t>
      </w:r>
      <w:proofErr w:type="spellStart"/>
      <w:r w:rsidR="34E4E708" w:rsidRPr="002B3D5F">
        <w:rPr>
          <w:lang w:val="en-GB"/>
        </w:rPr>
        <w:t>Autopoietic</w:t>
      </w:r>
      <w:proofErr w:type="spellEnd"/>
      <w:r w:rsidR="34E4E708" w:rsidRPr="002B3D5F">
        <w:rPr>
          <w:lang w:val="en-GB"/>
        </w:rPr>
        <w:t xml:space="preserve"> definition, it was included because life is inherently selfish: its prime directive is to sustain itself preferentially to all other forms of matter, and it is this quality that forms an important characteristic of life. A </w:t>
      </w:r>
      <w:r w:rsidR="00BB51A6">
        <w:rPr>
          <w:lang w:val="en-GB"/>
        </w:rPr>
        <w:t>biochemical system</w:t>
      </w:r>
      <w:r w:rsidR="34E4E708" w:rsidRPr="002B3D5F">
        <w:rPr>
          <w:lang w:val="en-GB"/>
        </w:rPr>
        <w:t xml:space="preserve"> t</w:t>
      </w:r>
      <w:r w:rsidR="00D309D1">
        <w:rPr>
          <w:lang w:val="en-GB"/>
        </w:rPr>
        <w:t>hat needs external intervention to re</w:t>
      </w:r>
      <w:r w:rsidR="00BB51A6">
        <w:rPr>
          <w:lang w:val="en-GB"/>
        </w:rPr>
        <w:t>t</w:t>
      </w:r>
      <w:r w:rsidR="00D309D1">
        <w:rPr>
          <w:lang w:val="en-GB"/>
        </w:rPr>
        <w:t xml:space="preserve">ain </w:t>
      </w:r>
      <w:r w:rsidR="00BB51A6">
        <w:rPr>
          <w:lang w:val="en-GB"/>
        </w:rPr>
        <w:t>functionality</w:t>
      </w:r>
      <w:r w:rsidR="00D309D1">
        <w:rPr>
          <w:lang w:val="en-GB"/>
        </w:rPr>
        <w:t xml:space="preserve"> </w:t>
      </w:r>
      <w:r w:rsidR="34E4E708" w:rsidRPr="002B3D5F">
        <w:rPr>
          <w:lang w:val="en-GB"/>
        </w:rPr>
        <w:t>does not sustain itself, and thus does not meet the definition</w:t>
      </w:r>
      <w:r w:rsidR="00D309D1">
        <w:rPr>
          <w:lang w:val="en-GB"/>
        </w:rPr>
        <w:t xml:space="preserve"> of life</w:t>
      </w:r>
      <w:r w:rsidR="34E4E708" w:rsidRPr="002B3D5F">
        <w:rPr>
          <w:lang w:val="en-GB"/>
        </w:rPr>
        <w:t>.</w:t>
      </w:r>
    </w:p>
    <w:p w14:paraId="667252EB" w14:textId="1F378980" w:rsidR="003E3B06" w:rsidRPr="002B3D5F" w:rsidRDefault="00040AC9" w:rsidP="34E4E708">
      <w:pPr>
        <w:spacing w:after="0"/>
        <w:rPr>
          <w:lang w:val="en-GB"/>
        </w:rPr>
      </w:pPr>
      <w:r w:rsidRPr="002B3D5F">
        <w:rPr>
          <w:lang w:val="en-GB"/>
        </w:rPr>
        <w:t xml:space="preserve">2. </w:t>
      </w:r>
      <w:r w:rsidR="34E4E708" w:rsidRPr="002B3D5F">
        <w:rPr>
          <w:lang w:val="en-GB"/>
        </w:rPr>
        <w:t>‘Chemical’ – the most complex assemblies and interactions of atoms have so far been observed to always be based on electrostatic interactions</w:t>
      </w:r>
      <w:r w:rsidR="000D6670">
        <w:rPr>
          <w:lang w:val="en-GB"/>
        </w:rPr>
        <w:t>:</w:t>
      </w:r>
      <w:r w:rsidR="34E4E708" w:rsidRPr="002B3D5F">
        <w:rPr>
          <w:lang w:val="en-GB"/>
        </w:rPr>
        <w:t xml:space="preserve"> chemistry. Chemical interaction appears to allow for a </w:t>
      </w:r>
      <w:r w:rsidR="34E4E708" w:rsidRPr="002B3D5F">
        <w:rPr>
          <w:lang w:val="en-GB"/>
        </w:rPr>
        <w:lastRenderedPageBreak/>
        <w:t>great versatility in both form and function</w:t>
      </w:r>
      <w:r w:rsidR="006C0478" w:rsidRPr="002B3D5F">
        <w:rPr>
          <w:lang w:val="en-GB"/>
        </w:rPr>
        <w:t xml:space="preserve"> of matter</w:t>
      </w:r>
      <w:r w:rsidR="34E4E708" w:rsidRPr="002B3D5F">
        <w:rPr>
          <w:lang w:val="en-GB"/>
        </w:rPr>
        <w:t xml:space="preserve">. </w:t>
      </w:r>
      <w:r w:rsidR="006C0478" w:rsidRPr="002B3D5F">
        <w:rPr>
          <w:lang w:val="en-GB"/>
        </w:rPr>
        <w:t>Any life we encounter thus seems likely to be based on chemistry.</w:t>
      </w:r>
      <w:r w:rsidR="00A769B6">
        <w:rPr>
          <w:lang w:val="en-GB"/>
        </w:rPr>
        <w:t xml:space="preserve"> More exotic forms are not deemed impossible, but are instead intentionally left outside this definition’s scope.</w:t>
      </w:r>
    </w:p>
    <w:p w14:paraId="0E6C6BBF" w14:textId="32ABE0CA" w:rsidR="00E34072" w:rsidRPr="002B3D5F" w:rsidRDefault="00040AC9" w:rsidP="000F1221">
      <w:pPr>
        <w:spacing w:after="0"/>
        <w:rPr>
          <w:lang w:val="en-GB"/>
        </w:rPr>
      </w:pPr>
      <w:r w:rsidRPr="002B3D5F">
        <w:rPr>
          <w:lang w:val="en-GB"/>
        </w:rPr>
        <w:t xml:space="preserve">3. </w:t>
      </w:r>
      <w:r w:rsidR="00E34072" w:rsidRPr="002B3D5F">
        <w:rPr>
          <w:lang w:val="en-GB"/>
        </w:rPr>
        <w:t xml:space="preserve">‘System’ – </w:t>
      </w:r>
      <w:r w:rsidR="0076068D" w:rsidRPr="002B3D5F">
        <w:rPr>
          <w:lang w:val="en-GB"/>
        </w:rPr>
        <w:t>This definition applies itself to a whole system</w:t>
      </w:r>
      <w:r w:rsidR="0087755C" w:rsidRPr="002B3D5F">
        <w:rPr>
          <w:lang w:val="en-GB"/>
        </w:rPr>
        <w:t xml:space="preserve"> of life</w:t>
      </w:r>
      <w:r w:rsidR="0076068D" w:rsidRPr="002B3D5F">
        <w:rPr>
          <w:lang w:val="en-GB"/>
        </w:rPr>
        <w:t xml:space="preserve"> rather than </w:t>
      </w:r>
      <w:r w:rsidR="00E2264E" w:rsidRPr="002B3D5F">
        <w:rPr>
          <w:lang w:val="en-GB"/>
        </w:rPr>
        <w:t>one</w:t>
      </w:r>
      <w:r w:rsidR="0076068D" w:rsidRPr="002B3D5F">
        <w:rPr>
          <w:lang w:val="en-GB"/>
        </w:rPr>
        <w:t xml:space="preserve"> </w:t>
      </w:r>
      <w:r w:rsidR="004D1645" w:rsidRPr="002B3D5F">
        <w:rPr>
          <w:lang w:val="en-GB"/>
        </w:rPr>
        <w:t>entity</w:t>
      </w:r>
      <w:r w:rsidR="008F48DE" w:rsidRPr="002B3D5F">
        <w:rPr>
          <w:lang w:val="en-GB"/>
        </w:rPr>
        <w:t xml:space="preserve"> that</w:t>
      </w:r>
      <w:r w:rsidR="0076068D" w:rsidRPr="002B3D5F">
        <w:rPr>
          <w:lang w:val="en-GB"/>
        </w:rPr>
        <w:t xml:space="preserve"> </w:t>
      </w:r>
      <w:r w:rsidR="008F48DE" w:rsidRPr="002B3D5F">
        <w:rPr>
          <w:lang w:val="en-GB"/>
        </w:rPr>
        <w:t xml:space="preserve">is alive. </w:t>
      </w:r>
      <w:r w:rsidR="00E34072" w:rsidRPr="002B3D5F">
        <w:rPr>
          <w:lang w:val="en-GB"/>
        </w:rPr>
        <w:t xml:space="preserve">Chosen because an individual lifeform </w:t>
      </w:r>
      <w:r w:rsidR="001E3C47" w:rsidRPr="002B3D5F">
        <w:rPr>
          <w:lang w:val="en-GB"/>
        </w:rPr>
        <w:t xml:space="preserve">does not form a </w:t>
      </w:r>
      <w:r w:rsidR="00382447" w:rsidRPr="002B3D5F">
        <w:rPr>
          <w:lang w:val="en-GB"/>
        </w:rPr>
        <w:t>complete</w:t>
      </w:r>
      <w:r w:rsidR="00EE1384" w:rsidRPr="002B3D5F">
        <w:rPr>
          <w:lang w:val="en-GB"/>
        </w:rPr>
        <w:t xml:space="preserve"> or self-sustaining</w:t>
      </w:r>
      <w:r w:rsidR="00140628" w:rsidRPr="002B3D5F">
        <w:rPr>
          <w:lang w:val="en-GB"/>
        </w:rPr>
        <w:t xml:space="preserve"> system by </w:t>
      </w:r>
      <w:r w:rsidR="001700F5" w:rsidRPr="002B3D5F">
        <w:rPr>
          <w:lang w:val="en-GB"/>
        </w:rPr>
        <w:t>itself but</w:t>
      </w:r>
      <w:r w:rsidR="001E3C47" w:rsidRPr="002B3D5F">
        <w:rPr>
          <w:lang w:val="en-GB"/>
        </w:rPr>
        <w:t xml:space="preserve"> </w:t>
      </w:r>
      <w:r w:rsidR="00731D57" w:rsidRPr="002B3D5F">
        <w:rPr>
          <w:lang w:val="en-GB"/>
        </w:rPr>
        <w:t xml:space="preserve">is </w:t>
      </w:r>
      <w:r w:rsidR="00EE1384" w:rsidRPr="002B3D5F">
        <w:rPr>
          <w:lang w:val="en-GB"/>
        </w:rPr>
        <w:t xml:space="preserve">embedded in </w:t>
      </w:r>
      <w:r w:rsidR="00382447" w:rsidRPr="002B3D5F">
        <w:rPr>
          <w:lang w:val="en-GB"/>
        </w:rPr>
        <w:t>one</w:t>
      </w:r>
      <w:r w:rsidR="001700F5" w:rsidRPr="002B3D5F">
        <w:rPr>
          <w:lang w:val="en-GB"/>
        </w:rPr>
        <w:t xml:space="preserve">. </w:t>
      </w:r>
      <w:r w:rsidR="00BB5BAE">
        <w:rPr>
          <w:lang w:val="en-GB"/>
        </w:rPr>
        <w:t>An example: a</w:t>
      </w:r>
      <w:r w:rsidR="00096B8D" w:rsidRPr="002B3D5F">
        <w:rPr>
          <w:lang w:val="en-GB"/>
        </w:rPr>
        <w:t xml:space="preserve"> bacteri</w:t>
      </w:r>
      <w:r w:rsidR="001700F5" w:rsidRPr="002B3D5F">
        <w:rPr>
          <w:lang w:val="en-GB"/>
        </w:rPr>
        <w:t>um</w:t>
      </w:r>
      <w:r w:rsidR="00096B8D" w:rsidRPr="002B3D5F">
        <w:rPr>
          <w:lang w:val="en-GB"/>
        </w:rPr>
        <w:t xml:space="preserve"> constantly make</w:t>
      </w:r>
      <w:r w:rsidR="0037368B" w:rsidRPr="002B3D5F">
        <w:rPr>
          <w:lang w:val="en-GB"/>
        </w:rPr>
        <w:t>s</w:t>
      </w:r>
      <w:r w:rsidR="00096B8D" w:rsidRPr="002B3D5F">
        <w:rPr>
          <w:lang w:val="en-GB"/>
        </w:rPr>
        <w:t xml:space="preserve"> new copies of itself</w:t>
      </w:r>
      <w:r w:rsidR="001700F5" w:rsidRPr="002B3D5F">
        <w:rPr>
          <w:lang w:val="en-GB"/>
        </w:rPr>
        <w:t xml:space="preserve"> to persist in the environment,</w:t>
      </w:r>
      <w:r w:rsidR="00BB5BAE">
        <w:rPr>
          <w:lang w:val="en-GB"/>
        </w:rPr>
        <w:t xml:space="preserve"> but</w:t>
      </w:r>
      <w:r w:rsidR="001700F5" w:rsidRPr="002B3D5F">
        <w:rPr>
          <w:lang w:val="en-GB"/>
        </w:rPr>
        <w:t xml:space="preserve"> the one original bacterium is not the complete system</w:t>
      </w:r>
      <w:r w:rsidR="006F5849" w:rsidRPr="002B3D5F">
        <w:rPr>
          <w:lang w:val="en-GB"/>
        </w:rPr>
        <w:t>.</w:t>
      </w:r>
      <w:r w:rsidR="000824FC" w:rsidRPr="002B3D5F">
        <w:rPr>
          <w:lang w:val="en-GB"/>
        </w:rPr>
        <w:t xml:space="preserve"> </w:t>
      </w:r>
      <w:r w:rsidR="007A2826" w:rsidRPr="002B3D5F">
        <w:rPr>
          <w:lang w:val="en-GB"/>
        </w:rPr>
        <w:t>It is important to differentiate ‘Life’ from the quality of ‘</w:t>
      </w:r>
      <w:r w:rsidR="002E261A" w:rsidRPr="002B3D5F">
        <w:rPr>
          <w:lang w:val="en-GB"/>
        </w:rPr>
        <w:t>b</w:t>
      </w:r>
      <w:r w:rsidR="007A2826" w:rsidRPr="002B3D5F">
        <w:rPr>
          <w:lang w:val="en-GB"/>
        </w:rPr>
        <w:t>eing alive</w:t>
      </w:r>
      <w:r w:rsidR="00505F34" w:rsidRPr="002B3D5F">
        <w:rPr>
          <w:lang w:val="en-GB"/>
        </w:rPr>
        <w:t>’</w:t>
      </w:r>
      <w:r w:rsidR="009F5D19" w:rsidRPr="002B3D5F">
        <w:rPr>
          <w:lang w:val="en-GB"/>
        </w:rPr>
        <w:t xml:space="preserve">. </w:t>
      </w:r>
      <w:r w:rsidR="00915174" w:rsidRPr="002B3D5F">
        <w:rPr>
          <w:lang w:val="en-GB"/>
        </w:rPr>
        <w:t xml:space="preserve">A single human for example </w:t>
      </w:r>
      <w:r w:rsidR="000824FC" w:rsidRPr="002B3D5F">
        <w:rPr>
          <w:lang w:val="en-GB"/>
        </w:rPr>
        <w:t xml:space="preserve">is itself </w:t>
      </w:r>
      <w:r w:rsidR="00915174" w:rsidRPr="002B3D5F">
        <w:rPr>
          <w:lang w:val="en-GB"/>
        </w:rPr>
        <w:t>‘</w:t>
      </w:r>
      <w:r w:rsidR="000824FC" w:rsidRPr="002B3D5F">
        <w:rPr>
          <w:lang w:val="en-GB"/>
        </w:rPr>
        <w:t>alive</w:t>
      </w:r>
      <w:r w:rsidR="00915174" w:rsidRPr="002B3D5F">
        <w:rPr>
          <w:lang w:val="en-GB"/>
        </w:rPr>
        <w:t>’</w:t>
      </w:r>
      <w:r w:rsidR="000824FC" w:rsidRPr="002B3D5F">
        <w:rPr>
          <w:lang w:val="en-GB"/>
        </w:rPr>
        <w:t xml:space="preserve"> but does not exemplify </w:t>
      </w:r>
      <w:r w:rsidR="00915174" w:rsidRPr="002B3D5F">
        <w:rPr>
          <w:lang w:val="en-GB"/>
        </w:rPr>
        <w:t>‘</w:t>
      </w:r>
      <w:r w:rsidR="000824FC" w:rsidRPr="002B3D5F">
        <w:rPr>
          <w:lang w:val="en-GB"/>
        </w:rPr>
        <w:t>life</w:t>
      </w:r>
      <w:r w:rsidR="00915174" w:rsidRPr="002B3D5F">
        <w:rPr>
          <w:lang w:val="en-GB"/>
        </w:rPr>
        <w:t xml:space="preserve">’ as </w:t>
      </w:r>
      <w:r w:rsidR="00E56AB9">
        <w:rPr>
          <w:lang w:val="en-GB"/>
        </w:rPr>
        <w:t>they are</w:t>
      </w:r>
      <w:r w:rsidR="00915174" w:rsidRPr="002B3D5F">
        <w:rPr>
          <w:lang w:val="en-GB"/>
        </w:rPr>
        <w:t xml:space="preserve"> </w:t>
      </w:r>
      <w:r w:rsidR="00E56AB9">
        <w:rPr>
          <w:lang w:val="en-GB"/>
        </w:rPr>
        <w:t xml:space="preserve">not </w:t>
      </w:r>
      <w:r w:rsidR="00915174" w:rsidRPr="002B3D5F">
        <w:rPr>
          <w:lang w:val="en-GB"/>
        </w:rPr>
        <w:t xml:space="preserve">capable of sustaining </w:t>
      </w:r>
      <w:r w:rsidR="00E56AB9">
        <w:rPr>
          <w:lang w:val="en-GB"/>
        </w:rPr>
        <w:t>them</w:t>
      </w:r>
      <w:r w:rsidR="00915174" w:rsidRPr="002B3D5F">
        <w:rPr>
          <w:lang w:val="en-GB"/>
        </w:rPr>
        <w:t>sel</w:t>
      </w:r>
      <w:r w:rsidR="00E56AB9">
        <w:rPr>
          <w:lang w:val="en-GB"/>
        </w:rPr>
        <w:t>ves</w:t>
      </w:r>
      <w:r w:rsidR="00915174" w:rsidRPr="002B3D5F">
        <w:rPr>
          <w:lang w:val="en-GB"/>
        </w:rPr>
        <w:t xml:space="preserve"> </w:t>
      </w:r>
      <w:r w:rsidR="000D2E9B" w:rsidRPr="002B3D5F">
        <w:rPr>
          <w:lang w:val="en-GB"/>
        </w:rPr>
        <w:t>indefinitely or undergo</w:t>
      </w:r>
      <w:r w:rsidR="002E261A" w:rsidRPr="002B3D5F">
        <w:rPr>
          <w:lang w:val="en-GB"/>
        </w:rPr>
        <w:t>ing</w:t>
      </w:r>
      <w:r w:rsidR="000D2E9B" w:rsidRPr="002B3D5F">
        <w:rPr>
          <w:lang w:val="en-GB"/>
        </w:rPr>
        <w:t xml:space="preserve"> </w:t>
      </w:r>
      <w:r w:rsidR="00C63AB3" w:rsidRPr="002B3D5F">
        <w:rPr>
          <w:lang w:val="en-GB"/>
        </w:rPr>
        <w:t>Darwinian</w:t>
      </w:r>
      <w:r w:rsidR="000D2E9B" w:rsidRPr="002B3D5F">
        <w:rPr>
          <w:lang w:val="en-GB"/>
        </w:rPr>
        <w:t xml:space="preserve"> evolution</w:t>
      </w:r>
      <w:r w:rsidR="00416BEE" w:rsidRPr="002B3D5F">
        <w:rPr>
          <w:lang w:val="en-GB"/>
        </w:rPr>
        <w:t>.</w:t>
      </w:r>
      <w:r w:rsidR="002E266F">
        <w:rPr>
          <w:lang w:val="en-GB"/>
        </w:rPr>
        <w:t xml:space="preserve"> Mates, sex, and offspring are needed to complete that system. </w:t>
      </w:r>
    </w:p>
    <w:p w14:paraId="26CA0556" w14:textId="1B3C11E5" w:rsidR="003E3B06" w:rsidRPr="002B3D5F" w:rsidRDefault="00040AC9" w:rsidP="000F1221">
      <w:pPr>
        <w:spacing w:after="0"/>
        <w:rPr>
          <w:lang w:val="en-GB"/>
        </w:rPr>
      </w:pPr>
      <w:r w:rsidRPr="002B3D5F">
        <w:rPr>
          <w:lang w:val="en-GB"/>
        </w:rPr>
        <w:t xml:space="preserve">4. </w:t>
      </w:r>
      <w:r w:rsidR="006F5849" w:rsidRPr="002B3D5F">
        <w:rPr>
          <w:lang w:val="en-GB"/>
        </w:rPr>
        <w:t xml:space="preserve">‘Capable of’ </w:t>
      </w:r>
      <w:r w:rsidR="00CA64B4" w:rsidRPr="002B3D5F">
        <w:rPr>
          <w:lang w:val="en-GB"/>
        </w:rPr>
        <w:t xml:space="preserve">– </w:t>
      </w:r>
      <w:r w:rsidR="006077DD">
        <w:rPr>
          <w:lang w:val="en-GB"/>
        </w:rPr>
        <w:t xml:space="preserve">The distinction between being capable of Darwinian evolution and actually observing it is important. </w:t>
      </w:r>
      <w:r w:rsidR="00A53B45" w:rsidRPr="002B3D5F">
        <w:rPr>
          <w:lang w:val="en-GB"/>
        </w:rPr>
        <w:t>Demonstrating</w:t>
      </w:r>
      <w:r w:rsidR="00C145E9" w:rsidRPr="002B3D5F">
        <w:rPr>
          <w:lang w:val="en-GB"/>
        </w:rPr>
        <w:t xml:space="preserve"> Darwinian evolution in the field is not critical to recognising that something is alive,</w:t>
      </w:r>
      <w:r w:rsidR="00264F7A" w:rsidRPr="002B3D5F">
        <w:rPr>
          <w:lang w:val="en-GB"/>
        </w:rPr>
        <w:t xml:space="preserve"> and</w:t>
      </w:r>
      <w:r w:rsidR="00C145E9" w:rsidRPr="002B3D5F">
        <w:rPr>
          <w:lang w:val="en-GB"/>
        </w:rPr>
        <w:t xml:space="preserve"> on non-geological timescales this can be </w:t>
      </w:r>
      <w:r w:rsidR="00BC3000" w:rsidRPr="002B3D5F">
        <w:rPr>
          <w:lang w:val="en-GB"/>
        </w:rPr>
        <w:t xml:space="preserve">impossible to observe. </w:t>
      </w:r>
      <w:r w:rsidR="007A1CBA" w:rsidRPr="002B3D5F">
        <w:rPr>
          <w:lang w:val="en-GB"/>
        </w:rPr>
        <w:t>Thus,</w:t>
      </w:r>
      <w:r w:rsidR="00BC3000" w:rsidRPr="002B3D5F">
        <w:rPr>
          <w:lang w:val="en-GB"/>
        </w:rPr>
        <w:t xml:space="preserve"> the system</w:t>
      </w:r>
      <w:r w:rsidR="007A1CBA" w:rsidRPr="002B3D5F">
        <w:rPr>
          <w:lang w:val="en-GB"/>
        </w:rPr>
        <w:t xml:space="preserve"> </w:t>
      </w:r>
      <w:r w:rsidR="00BC3000" w:rsidRPr="002B3D5F">
        <w:rPr>
          <w:lang w:val="en-GB"/>
        </w:rPr>
        <w:t xml:space="preserve">merely </w:t>
      </w:r>
      <w:r w:rsidR="00264F7A" w:rsidRPr="002B3D5F">
        <w:rPr>
          <w:lang w:val="en-GB"/>
        </w:rPr>
        <w:t>must</w:t>
      </w:r>
      <w:r w:rsidR="00BC3000" w:rsidRPr="002B3D5F">
        <w:rPr>
          <w:lang w:val="en-GB"/>
        </w:rPr>
        <w:t xml:space="preserve"> be capable of it</w:t>
      </w:r>
      <w:r w:rsidR="007A1CBA" w:rsidRPr="002B3D5F">
        <w:rPr>
          <w:lang w:val="en-GB"/>
        </w:rPr>
        <w:t xml:space="preserve"> by design</w:t>
      </w:r>
      <w:r w:rsidR="00BC3000" w:rsidRPr="002B3D5F">
        <w:rPr>
          <w:lang w:val="en-GB"/>
        </w:rPr>
        <w:t>.</w:t>
      </w:r>
      <w:r w:rsidR="00A53B45">
        <w:rPr>
          <w:lang w:val="en-GB"/>
        </w:rPr>
        <w:t xml:space="preserve"> The system must be judged by this capability, which </w:t>
      </w:r>
      <w:r w:rsidR="00BC3000" w:rsidRPr="002B3D5F">
        <w:rPr>
          <w:lang w:val="en-GB"/>
        </w:rPr>
        <w:t>implies some form of genetic</w:t>
      </w:r>
      <w:r w:rsidR="007038F3" w:rsidRPr="002B3D5F">
        <w:rPr>
          <w:lang w:val="en-GB"/>
        </w:rPr>
        <w:t xml:space="preserve"> material </w:t>
      </w:r>
      <w:r w:rsidR="00B62DD9" w:rsidRPr="002B3D5F">
        <w:rPr>
          <w:lang w:val="en-GB"/>
        </w:rPr>
        <w:t>must</w:t>
      </w:r>
      <w:r w:rsidR="007038F3" w:rsidRPr="002B3D5F">
        <w:rPr>
          <w:lang w:val="en-GB"/>
        </w:rPr>
        <w:t xml:space="preserve"> be present and mutable</w:t>
      </w:r>
      <w:r w:rsidR="000433BC" w:rsidRPr="002B3D5F">
        <w:rPr>
          <w:lang w:val="en-GB"/>
        </w:rPr>
        <w:t>. However,</w:t>
      </w:r>
      <w:r w:rsidR="007038F3" w:rsidRPr="002B3D5F">
        <w:rPr>
          <w:lang w:val="en-GB"/>
        </w:rPr>
        <w:t xml:space="preserve"> active mutation</w:t>
      </w:r>
      <w:r w:rsidR="006B5768" w:rsidRPr="002B3D5F">
        <w:rPr>
          <w:lang w:val="en-GB"/>
        </w:rPr>
        <w:t xml:space="preserve">/selection need not be observed. </w:t>
      </w:r>
      <w:r w:rsidR="00B65626">
        <w:rPr>
          <w:lang w:val="en-GB"/>
        </w:rPr>
        <w:t xml:space="preserve">This is </w:t>
      </w:r>
      <w:r w:rsidR="00432087">
        <w:rPr>
          <w:lang w:val="en-GB"/>
        </w:rPr>
        <w:t xml:space="preserve">simply </w:t>
      </w:r>
      <w:r w:rsidR="00B65626">
        <w:rPr>
          <w:lang w:val="en-GB"/>
        </w:rPr>
        <w:t xml:space="preserve">a practical wording for </w:t>
      </w:r>
      <w:r w:rsidR="00B62DD9">
        <w:rPr>
          <w:lang w:val="en-GB"/>
        </w:rPr>
        <w:t>Life-detection missi</w:t>
      </w:r>
      <w:r w:rsidR="00B65626">
        <w:rPr>
          <w:lang w:val="en-GB"/>
        </w:rPr>
        <w:t xml:space="preserve">ons (for which the panel </w:t>
      </w:r>
      <w:r w:rsidR="00432087">
        <w:rPr>
          <w:lang w:val="en-GB"/>
        </w:rPr>
        <w:t>formulated this definition)</w:t>
      </w:r>
      <w:r w:rsidR="00B65626">
        <w:rPr>
          <w:lang w:val="en-GB"/>
        </w:rPr>
        <w:t xml:space="preserve"> </w:t>
      </w:r>
      <w:r w:rsidR="00432087">
        <w:rPr>
          <w:lang w:val="en-GB"/>
        </w:rPr>
        <w:t>which are severely time</w:t>
      </w:r>
      <w:r w:rsidR="00D748D3">
        <w:rPr>
          <w:lang w:val="en-GB"/>
        </w:rPr>
        <w:t>-</w:t>
      </w:r>
      <w:r w:rsidR="00432087">
        <w:rPr>
          <w:lang w:val="en-GB"/>
        </w:rPr>
        <w:t xml:space="preserve"> and resource constrained.</w:t>
      </w:r>
      <w:r w:rsidR="00622465" w:rsidRPr="002B3D5F">
        <w:rPr>
          <w:lang w:val="en-GB"/>
        </w:rPr>
        <w:t xml:space="preserve"> </w:t>
      </w:r>
    </w:p>
    <w:p w14:paraId="18D8238C" w14:textId="55CCD323" w:rsidR="003E3B06" w:rsidRPr="002B3D5F" w:rsidRDefault="00040AC9" w:rsidP="000F1221">
      <w:pPr>
        <w:spacing w:after="0"/>
        <w:rPr>
          <w:lang w:val="en-GB"/>
        </w:rPr>
      </w:pPr>
      <w:r w:rsidRPr="002B3D5F">
        <w:rPr>
          <w:lang w:val="en-GB"/>
        </w:rPr>
        <w:t xml:space="preserve">5. </w:t>
      </w:r>
      <w:r w:rsidR="00B0633D" w:rsidRPr="002B3D5F">
        <w:rPr>
          <w:lang w:val="en-GB"/>
        </w:rPr>
        <w:t xml:space="preserve">‘Darwinian Evolution’ </w:t>
      </w:r>
      <w:r w:rsidR="00105B27" w:rsidRPr="002B3D5F">
        <w:rPr>
          <w:lang w:val="en-GB"/>
        </w:rPr>
        <w:t>–</w:t>
      </w:r>
      <w:r w:rsidR="00840412">
        <w:rPr>
          <w:lang w:val="en-GB"/>
        </w:rPr>
        <w:t xml:space="preserve"> Evolution is the cornerstone of this definition of life, as it is </w:t>
      </w:r>
      <w:commentRangeStart w:id="21"/>
      <w:commentRangeStart w:id="22"/>
      <w:r w:rsidR="00227885" w:rsidRPr="002B3D5F">
        <w:rPr>
          <w:lang w:val="en-GB"/>
        </w:rPr>
        <w:t>the</w:t>
      </w:r>
      <w:r w:rsidR="007044FD" w:rsidRPr="002B3D5F">
        <w:rPr>
          <w:lang w:val="en-GB"/>
        </w:rPr>
        <w:t xml:space="preserve"> means by which life adapts to its surroundings</w:t>
      </w:r>
      <w:r w:rsidR="00840412">
        <w:rPr>
          <w:lang w:val="en-GB"/>
        </w:rPr>
        <w:t>.</w:t>
      </w:r>
      <w:r w:rsidR="007044FD" w:rsidRPr="002B3D5F">
        <w:rPr>
          <w:lang w:val="en-GB"/>
        </w:rPr>
        <w:t xml:space="preserve"> </w:t>
      </w:r>
      <w:r w:rsidR="00840412">
        <w:rPr>
          <w:lang w:val="en-GB"/>
        </w:rPr>
        <w:t>Natural selection and gradual mutation are</w:t>
      </w:r>
      <w:r w:rsidR="007044FD" w:rsidRPr="002B3D5F">
        <w:rPr>
          <w:lang w:val="en-GB"/>
        </w:rPr>
        <w:t xml:space="preserve"> the</w:t>
      </w:r>
      <w:r w:rsidR="00227885" w:rsidRPr="002B3D5F">
        <w:rPr>
          <w:lang w:val="en-GB"/>
        </w:rPr>
        <w:t xml:space="preserve"> primary motive force</w:t>
      </w:r>
      <w:r w:rsidR="00840412">
        <w:rPr>
          <w:lang w:val="en-GB"/>
        </w:rPr>
        <w:t>s</w:t>
      </w:r>
      <w:r w:rsidR="00227885" w:rsidRPr="002B3D5F">
        <w:rPr>
          <w:lang w:val="en-GB"/>
        </w:rPr>
        <w:t xml:space="preserve"> behind </w:t>
      </w:r>
      <w:r w:rsidR="00840412">
        <w:rPr>
          <w:lang w:val="en-GB"/>
        </w:rPr>
        <w:t>Evolution, which itself is the basis for the immense</w:t>
      </w:r>
      <w:r w:rsidR="00A87BD2" w:rsidRPr="002B3D5F">
        <w:rPr>
          <w:lang w:val="en-GB"/>
        </w:rPr>
        <w:t xml:space="preserve"> diversity and complexity of life</w:t>
      </w:r>
      <w:r w:rsidR="00840412">
        <w:rPr>
          <w:lang w:val="en-GB"/>
        </w:rPr>
        <w:t xml:space="preserve"> we observe</w:t>
      </w:r>
      <w:r w:rsidR="00A87BD2" w:rsidRPr="002B3D5F">
        <w:rPr>
          <w:lang w:val="en-GB"/>
        </w:rPr>
        <w:t>.</w:t>
      </w:r>
      <w:r w:rsidR="008D4263" w:rsidRPr="002B3D5F">
        <w:rPr>
          <w:lang w:val="en-GB"/>
        </w:rPr>
        <w:t xml:space="preserve"> </w:t>
      </w:r>
      <w:commentRangeEnd w:id="21"/>
      <w:r w:rsidR="00875042">
        <w:rPr>
          <w:rStyle w:val="CommentReference"/>
        </w:rPr>
        <w:commentReference w:id="21"/>
      </w:r>
      <w:commentRangeEnd w:id="22"/>
      <w:r w:rsidR="00BB51A6">
        <w:rPr>
          <w:rStyle w:val="CommentReference"/>
        </w:rPr>
        <w:commentReference w:id="22"/>
      </w:r>
      <w:r w:rsidR="008D4263" w:rsidRPr="002B3D5F">
        <w:rPr>
          <w:lang w:val="en-GB"/>
        </w:rPr>
        <w:t xml:space="preserve">Again, this term </w:t>
      </w:r>
      <w:r w:rsidR="00610B95" w:rsidRPr="002B3D5F">
        <w:rPr>
          <w:lang w:val="en-GB"/>
        </w:rPr>
        <w:t>implies</w:t>
      </w:r>
      <w:r w:rsidR="008D4263" w:rsidRPr="002B3D5F">
        <w:rPr>
          <w:lang w:val="en-GB"/>
        </w:rPr>
        <w:t xml:space="preserve"> the presence of some form of mutable genetic code handed down generation to generation</w:t>
      </w:r>
      <w:r w:rsidR="00610B95" w:rsidRPr="002B3D5F">
        <w:rPr>
          <w:lang w:val="en-GB"/>
        </w:rPr>
        <w:t xml:space="preserve"> where the mutations themselves are heritable and produce differing fitness leading to natural selection.</w:t>
      </w:r>
    </w:p>
    <w:p w14:paraId="29608723" w14:textId="670D996B" w:rsidR="003E3B06" w:rsidRPr="002B3D5F" w:rsidRDefault="00503F4B" w:rsidP="000F1221">
      <w:pPr>
        <w:spacing w:after="0"/>
        <w:rPr>
          <w:lang w:val="en-GB"/>
        </w:rPr>
      </w:pPr>
      <w:r w:rsidRPr="002B3D5F">
        <w:rPr>
          <w:lang w:val="en-GB"/>
        </w:rPr>
        <w:t xml:space="preserve">Although lifeforms that do not </w:t>
      </w:r>
      <w:r w:rsidR="00840C01" w:rsidRPr="002B3D5F">
        <w:rPr>
          <w:lang w:val="en-GB"/>
        </w:rPr>
        <w:t>fit this description</w:t>
      </w:r>
      <w:r w:rsidR="000656F9" w:rsidRPr="002B3D5F">
        <w:rPr>
          <w:lang w:val="en-GB"/>
        </w:rPr>
        <w:t xml:space="preserve"> </w:t>
      </w:r>
      <w:r w:rsidR="00040AC9" w:rsidRPr="002B3D5F">
        <w:rPr>
          <w:lang w:val="en-GB"/>
        </w:rPr>
        <w:t>are</w:t>
      </w:r>
      <w:r w:rsidR="006C0478" w:rsidRPr="002B3D5F">
        <w:rPr>
          <w:lang w:val="en-GB"/>
        </w:rPr>
        <w:t xml:space="preserve"> easily imagined </w:t>
      </w:r>
      <w:r w:rsidR="000656F9" w:rsidRPr="002B3D5F">
        <w:rPr>
          <w:lang w:val="en-GB"/>
        </w:rPr>
        <w:t>(non-chemical, non-</w:t>
      </w:r>
      <w:r w:rsidR="00B25270" w:rsidRPr="002B3D5F">
        <w:rPr>
          <w:lang w:val="en-GB"/>
        </w:rPr>
        <w:t>Darwinian</w:t>
      </w:r>
      <w:r w:rsidR="00F22A8B" w:rsidRPr="002B3D5F">
        <w:rPr>
          <w:lang w:val="en-GB"/>
        </w:rPr>
        <w:t>)</w:t>
      </w:r>
      <w:r w:rsidR="00040AC9" w:rsidRPr="002B3D5F">
        <w:rPr>
          <w:lang w:val="en-GB"/>
        </w:rPr>
        <w:fldChar w:fldCharType="begin" w:fldLock="1"/>
      </w:r>
      <w:r w:rsidR="00040AC9" w:rsidRPr="002B3D5F">
        <w:rPr>
          <w:lang w:val="en-GB"/>
        </w:rPr>
        <w:instrText>ADDIN CSL_CITATION {"citationItems":[{"id":"ITEM-1","itemData":{"DOI":"10.1089/ast.2015.1336","ISSN":"1531-1074","PMID":"26053735","author":[{"dropping-particle":"","family":"Schulze-Makuch","given":"Dirk","non-dropping-particle":"","parse-names":false,"suffix":""},{"dropping-particle":"","family":"Rummel","given":"John D.","non-dropping-particle":"","parse-names":false,"suffix":""},{"dropping-particle":"","family":"Benner","given":"Steven A.","non-dropping-particle":"","parse-names":false,"suffix":""},{"dropping-particle":"","family":"Levin","given":"Gilbert","non-dropping-particle":"","parse-names":false,"suffix":""},{"dropping-particle":"","family":"Parro","given":"Victor","non-dropping-particle":"","parse-names":false,"suffix":""},{"dropping-particle":"","family":"Kounaves","given":"Samuel","non-dropping-particle":"","parse-names":false,"suffix":""}],"container-title":"Astrobiology","id":"ITEM-1","issue":"6","issued":{"date-parts":[["2015","6"]]},"page":"413-419","title":"Nearly Forty Years after Viking: Are We Ready for a New Life-Detection Mission?","type":"article-journal","volume":"15"},"uris":["http://www.mendeley.com/documents/?uuid=6d8a4cc7-4ba4-3931-bb17-86e09d7c85f4"]},{"id":"ITEM-2","itemData":{"DOI":"10.1089/ast.2008.0251","ISSN":"1531-1074","author":[{"dropping-particle":"","family":"Davies","given":"Paul C.W.","non-dropping-particle":"","parse-names":false,"suffix":""},{"dropping-particle":"","family":"Benner","given":"Steven A.","non-dropping-particle":"","parse-names":false,"suffix":""},{"dropping-particle":"","family":"Cleland","given":"Carol E.","non-dropping-particle":"","parse-names":false,"suffix":""},{"dropping-particle":"","family":"Lineweaver","given":"Charles H.","non-dropping-particle":"","parse-names":false,"suffix":""},{"dropping-particle":"","family":"McKay","given":"Christopher P.","non-dropping-particle":"","parse-names":false,"suffix":""},{"dropping-particle":"","family":"Wolfe-Simon","given":"Felisa","non-dropping-particle":"","parse-names":false,"suffix":""}],"container-title":"Astrobiology","id":"ITEM-2","issue":"2","issued":{"date-parts":[["2009","3"]]},"page":"241-249","title":"Signatures of a Shadow Biosphere","type":"article-journal","volume":"9"},"uris":["http://www.mendeley.com/documents/?uuid=ad27fe81-c738-3e2b-9f73-17b4a3dbe8f3"]}],"mendeley":{"formattedCitation":"(Davies et al., 2009; Schulze-Makuch et al., 2015)","plainTextFormattedCitation":"(Davies et al., 2009; Schulze-Makuch et al., 2015)","previouslyFormattedCitation":"(Davies et al., 2009; Schulze-Makuch et al., 2015)"},"properties":{"noteIndex":0},"schema":"https://github.com/citation-style-language/schema/raw/master/csl-citation.json"}</w:instrText>
      </w:r>
      <w:r w:rsidR="00040AC9" w:rsidRPr="002B3D5F">
        <w:rPr>
          <w:lang w:val="en-GB"/>
        </w:rPr>
        <w:fldChar w:fldCharType="separate"/>
      </w:r>
      <w:r w:rsidR="00040AC9" w:rsidRPr="002B3D5F">
        <w:rPr>
          <w:noProof/>
          <w:lang w:val="en-GB"/>
        </w:rPr>
        <w:t>(Davies et al., 2009; Schulze-Makuch et al., 2015)</w:t>
      </w:r>
      <w:r w:rsidR="00040AC9" w:rsidRPr="002B3D5F">
        <w:rPr>
          <w:lang w:val="en-GB"/>
        </w:rPr>
        <w:fldChar w:fldCharType="end"/>
      </w:r>
      <w:r w:rsidR="00371353" w:rsidRPr="002B3D5F">
        <w:rPr>
          <w:lang w:val="en-GB"/>
        </w:rPr>
        <w:t>,</w:t>
      </w:r>
      <w:r w:rsidR="00F22A8B" w:rsidRPr="002B3D5F">
        <w:rPr>
          <w:lang w:val="en-GB"/>
        </w:rPr>
        <w:t xml:space="preserve"> they </w:t>
      </w:r>
      <w:r w:rsidR="00CA3B57" w:rsidRPr="002B3D5F">
        <w:rPr>
          <w:lang w:val="en-GB"/>
        </w:rPr>
        <w:t xml:space="preserve">are so far removed from </w:t>
      </w:r>
      <w:r w:rsidR="00D228E8" w:rsidRPr="002B3D5F">
        <w:rPr>
          <w:lang w:val="en-GB"/>
        </w:rPr>
        <w:t xml:space="preserve">life as we know it that </w:t>
      </w:r>
      <w:r w:rsidR="00040AC9" w:rsidRPr="002B3D5F">
        <w:rPr>
          <w:lang w:val="en-GB"/>
        </w:rPr>
        <w:t>the possibility of their</w:t>
      </w:r>
      <w:r w:rsidR="00D228E8" w:rsidRPr="002B3D5F">
        <w:rPr>
          <w:lang w:val="en-GB"/>
        </w:rPr>
        <w:t xml:space="preserve"> existence </w:t>
      </w:r>
      <w:r w:rsidR="00680BD3" w:rsidRPr="002B3D5F">
        <w:rPr>
          <w:lang w:val="en-GB"/>
        </w:rPr>
        <w:t>remains</w:t>
      </w:r>
      <w:r w:rsidR="00D228E8" w:rsidRPr="002B3D5F">
        <w:rPr>
          <w:lang w:val="en-GB"/>
        </w:rPr>
        <w:t xml:space="preserve"> highly speculative. Furthermore, </w:t>
      </w:r>
      <w:r w:rsidR="004B019E" w:rsidRPr="002B3D5F">
        <w:rPr>
          <w:lang w:val="en-GB"/>
        </w:rPr>
        <w:t xml:space="preserve">these forms </w:t>
      </w:r>
      <w:r w:rsidR="00F22A8B" w:rsidRPr="002B3D5F">
        <w:rPr>
          <w:lang w:val="en-GB"/>
        </w:rPr>
        <w:t xml:space="preserve">would seem so alien to us that even if we were to come across them, </w:t>
      </w:r>
      <w:r w:rsidR="004B019E" w:rsidRPr="002B3D5F">
        <w:rPr>
          <w:lang w:val="en-GB"/>
        </w:rPr>
        <w:t xml:space="preserve">we would encounter </w:t>
      </w:r>
      <w:r w:rsidR="008E6F19" w:rsidRPr="002B3D5F">
        <w:rPr>
          <w:lang w:val="en-GB"/>
        </w:rPr>
        <w:t>difficulties in recognising</w:t>
      </w:r>
      <w:r w:rsidR="00371353" w:rsidRPr="002B3D5F">
        <w:rPr>
          <w:lang w:val="en-GB"/>
        </w:rPr>
        <w:t xml:space="preserve"> them a</w:t>
      </w:r>
      <w:r w:rsidR="004F4F03" w:rsidRPr="002B3D5F">
        <w:rPr>
          <w:lang w:val="en-GB"/>
        </w:rPr>
        <w:t>s being alive</w:t>
      </w:r>
      <w:r w:rsidR="00040AC9" w:rsidRPr="002B3D5F">
        <w:rPr>
          <w:lang w:val="en-GB"/>
        </w:rPr>
        <w:t xml:space="preserve"> </w:t>
      </w:r>
      <w:r w:rsidR="00040AC9" w:rsidRPr="002B3D5F">
        <w:rPr>
          <w:lang w:val="en-GB"/>
        </w:rPr>
        <w:fldChar w:fldCharType="begin" w:fldLock="1"/>
      </w:r>
      <w:r w:rsidR="00C53283" w:rsidRPr="002B3D5F">
        <w:rPr>
          <w:lang w:val="en-GB"/>
        </w:rPr>
        <w:instrText>ADDIN CSL_CITATION {"citationItems":[{"id":"ITEM-1","itemData":{"DOI":"10.1089/ast.2008.0251","ISSN":"1531-1074","author":[{"dropping-particle":"","family":"Davies","given":"Paul C.W.","non-dropping-particle":"","parse-names":false,"suffix":""},{"dropping-particle":"","family":"Benner","given":"Steven A.","non-dropping-particle":"","parse-names":false,"suffix":""},{"dropping-particle":"","family":"Cleland","given":"Carol E.","non-dropping-particle":"","parse-names":false,"suffix":""},{"dropping-particle":"","family":"Lineweaver","given":"Charles H.","non-dropping-particle":"","parse-names":false,"suffix":""},{"dropping-particle":"","family":"McKay","given":"Christopher P.","non-dropping-particle":"","parse-names":false,"suffix":""},{"dropping-particle":"","family":"Wolfe-Simon","given":"Felisa","non-dropping-particle":"","parse-names":false,"suffix":""}],"container-title":"Astrobiology","id":"ITEM-1","issue":"2","issued":{"date-parts":[["2009","3"]]},"page":"241-249","title":"Signatures of a Shadow Biosphere","type":"article-journal","volume":"9"},"uris":["http://www.mendeley.com/documents/?uuid=ad27fe81-c738-3e2b-9f73-17b4a3dbe8f3"]}],"mendeley":{"formattedCitation":"(Davies et al., 2009)","plainTextFormattedCitation":"(Davies et al., 2009)","previouslyFormattedCitation":"(Davies et al., 2009)"},"properties":{"noteIndex":0},"schema":"https://github.com/citation-style-language/schema/raw/master/csl-citation.json"}</w:instrText>
      </w:r>
      <w:r w:rsidR="00040AC9" w:rsidRPr="002B3D5F">
        <w:rPr>
          <w:lang w:val="en-GB"/>
        </w:rPr>
        <w:fldChar w:fldCharType="separate"/>
      </w:r>
      <w:r w:rsidR="00040AC9" w:rsidRPr="002B3D5F">
        <w:rPr>
          <w:noProof/>
          <w:lang w:val="en-GB"/>
        </w:rPr>
        <w:t>(Davies et al., 2009)</w:t>
      </w:r>
      <w:r w:rsidR="00040AC9" w:rsidRPr="002B3D5F">
        <w:rPr>
          <w:lang w:val="en-GB"/>
        </w:rPr>
        <w:fldChar w:fldCharType="end"/>
      </w:r>
      <w:r w:rsidR="00371353" w:rsidRPr="002B3D5F">
        <w:rPr>
          <w:lang w:val="en-GB"/>
        </w:rPr>
        <w:t xml:space="preserve">. As this is a working definition put forth by a NASA panel to aid in the identification of </w:t>
      </w:r>
      <w:r w:rsidR="004F4F03" w:rsidRPr="002B3D5F">
        <w:rPr>
          <w:lang w:val="en-GB"/>
        </w:rPr>
        <w:t>extra-terrestrial</w:t>
      </w:r>
      <w:r w:rsidR="00371353" w:rsidRPr="002B3D5F">
        <w:rPr>
          <w:lang w:val="en-GB"/>
        </w:rPr>
        <w:t xml:space="preserve"> </w:t>
      </w:r>
      <w:r w:rsidR="00040AC9" w:rsidRPr="002B3D5F">
        <w:rPr>
          <w:lang w:val="en-GB"/>
        </w:rPr>
        <w:t>life</w:t>
      </w:r>
      <w:r w:rsidR="00371353" w:rsidRPr="002B3D5F">
        <w:rPr>
          <w:lang w:val="en-GB"/>
        </w:rPr>
        <w:t xml:space="preserve">, these lifeforms are </w:t>
      </w:r>
      <w:r w:rsidR="00040AC9" w:rsidRPr="002B3D5F">
        <w:rPr>
          <w:lang w:val="en-GB"/>
        </w:rPr>
        <w:t>considered to be outside the current</w:t>
      </w:r>
      <w:r w:rsidR="00371353" w:rsidRPr="002B3D5F">
        <w:rPr>
          <w:lang w:val="en-GB"/>
        </w:rPr>
        <w:t xml:space="preserve"> scope</w:t>
      </w:r>
      <w:r w:rsidR="004F4F03" w:rsidRPr="002B3D5F">
        <w:rPr>
          <w:lang w:val="en-GB"/>
        </w:rPr>
        <w:t xml:space="preserve"> of research</w:t>
      </w:r>
      <w:r w:rsidR="008E6F19" w:rsidRPr="002B3D5F">
        <w:rPr>
          <w:lang w:val="en-GB"/>
        </w:rPr>
        <w:t>.</w:t>
      </w:r>
      <w:r w:rsidR="009D5211" w:rsidRPr="002B3D5F">
        <w:rPr>
          <w:lang w:val="en-GB"/>
        </w:rPr>
        <w:t xml:space="preserve"> However, these</w:t>
      </w:r>
      <w:r w:rsidR="00053341" w:rsidRPr="002B3D5F">
        <w:rPr>
          <w:lang w:val="en-GB"/>
        </w:rPr>
        <w:t xml:space="preserve"> exceptions do demonstrate that </w:t>
      </w:r>
      <w:r w:rsidR="00C53283" w:rsidRPr="002B3D5F">
        <w:rPr>
          <w:lang w:val="en-GB"/>
        </w:rPr>
        <w:t xml:space="preserve">rather than pretending to be definitive </w:t>
      </w:r>
      <w:r w:rsidR="00C90065" w:rsidRPr="002B3D5F">
        <w:rPr>
          <w:lang w:val="en-GB"/>
        </w:rPr>
        <w:t>or complete</w:t>
      </w:r>
      <w:r w:rsidR="00040AC9" w:rsidRPr="002B3D5F">
        <w:rPr>
          <w:lang w:val="en-GB"/>
        </w:rPr>
        <w:t xml:space="preserve">, </w:t>
      </w:r>
      <w:r w:rsidR="00C53283" w:rsidRPr="002B3D5F">
        <w:rPr>
          <w:lang w:val="en-GB"/>
        </w:rPr>
        <w:t xml:space="preserve">this definition of life </w:t>
      </w:r>
      <w:r w:rsidR="00040AC9" w:rsidRPr="002B3D5F">
        <w:rPr>
          <w:lang w:val="en-GB"/>
        </w:rPr>
        <w:t>merely attempts to be useful</w:t>
      </w:r>
      <w:r w:rsidR="00C046A3">
        <w:rPr>
          <w:lang w:val="en-GB"/>
        </w:rPr>
        <w:t xml:space="preserve"> in our current search for alien life</w:t>
      </w:r>
      <w:r w:rsidR="00D073DC">
        <w:rPr>
          <w:lang w:val="en-GB"/>
        </w:rPr>
        <w:t xml:space="preserve">: it is </w:t>
      </w:r>
      <w:r w:rsidR="008F7FFD">
        <w:rPr>
          <w:lang w:val="en-GB"/>
        </w:rPr>
        <w:t xml:space="preserve">absolutely </w:t>
      </w:r>
      <w:r w:rsidR="00D073DC">
        <w:rPr>
          <w:lang w:val="en-GB"/>
        </w:rPr>
        <w:t xml:space="preserve">not </w:t>
      </w:r>
      <w:r w:rsidR="00C046A3">
        <w:rPr>
          <w:lang w:val="en-GB"/>
        </w:rPr>
        <w:t xml:space="preserve">a definition </w:t>
      </w:r>
      <w:r w:rsidR="003F695D">
        <w:rPr>
          <w:lang w:val="en-GB"/>
        </w:rPr>
        <w:t>that encompasses</w:t>
      </w:r>
      <w:r w:rsidR="00C046A3">
        <w:rPr>
          <w:lang w:val="en-GB"/>
        </w:rPr>
        <w:t xml:space="preserve"> all </w:t>
      </w:r>
      <w:r w:rsidR="003F695D">
        <w:rPr>
          <w:lang w:val="en-GB"/>
        </w:rPr>
        <w:t xml:space="preserve">potentially </w:t>
      </w:r>
      <w:r w:rsidR="00C046A3">
        <w:rPr>
          <w:lang w:val="en-GB"/>
        </w:rPr>
        <w:t>possible forms of life</w:t>
      </w:r>
      <w:r w:rsidR="00C90065" w:rsidRPr="002B3D5F">
        <w:rPr>
          <w:lang w:val="en-GB"/>
        </w:rPr>
        <w:t>.</w:t>
      </w:r>
      <w:r w:rsidR="003F695D">
        <w:rPr>
          <w:lang w:val="en-GB"/>
        </w:rPr>
        <w:t xml:space="preserve"> This also serves to show just how little we know about what life in the universe may be like, a problem that will be addressed. </w:t>
      </w:r>
      <w:r w:rsidR="006C0478" w:rsidRPr="002B3D5F">
        <w:rPr>
          <w:lang w:val="en-GB"/>
        </w:rPr>
        <w:t xml:space="preserve"> </w:t>
      </w:r>
    </w:p>
    <w:p w14:paraId="13A8E119" w14:textId="3E5696B1" w:rsidR="003E3B06" w:rsidRPr="002B3D5F" w:rsidRDefault="003F695D" w:rsidP="000F1221">
      <w:pPr>
        <w:spacing w:after="0"/>
        <w:rPr>
          <w:noProof/>
          <w:lang w:val="en-GB"/>
        </w:rPr>
      </w:pPr>
      <w:r>
        <w:rPr>
          <w:lang w:val="en-GB"/>
        </w:rPr>
        <w:t>Many o</w:t>
      </w:r>
      <w:r w:rsidR="00190C7C" w:rsidRPr="002B3D5F">
        <w:rPr>
          <w:lang w:val="en-GB"/>
        </w:rPr>
        <w:t xml:space="preserve">ther definitions </w:t>
      </w:r>
      <w:r w:rsidR="00596B83" w:rsidRPr="002B3D5F">
        <w:rPr>
          <w:lang w:val="en-GB"/>
        </w:rPr>
        <w:t xml:space="preserve">and commentaries </w:t>
      </w:r>
      <w:r w:rsidR="00190C7C" w:rsidRPr="002B3D5F">
        <w:rPr>
          <w:lang w:val="en-GB"/>
        </w:rPr>
        <w:t xml:space="preserve">have built on </w:t>
      </w:r>
      <w:r w:rsidR="00C90065" w:rsidRPr="002B3D5F">
        <w:rPr>
          <w:lang w:val="en-GB"/>
        </w:rPr>
        <w:t>the 1994 chemical-</w:t>
      </w:r>
      <w:r w:rsidR="00506150" w:rsidRPr="002B3D5F">
        <w:rPr>
          <w:lang w:val="en-GB"/>
        </w:rPr>
        <w:t>Darwinian</w:t>
      </w:r>
      <w:r w:rsidR="00C90065" w:rsidRPr="002B3D5F">
        <w:rPr>
          <w:lang w:val="en-GB"/>
        </w:rPr>
        <w:t xml:space="preserve"> definition</w:t>
      </w:r>
      <w:r w:rsidR="001E535A" w:rsidRPr="002B3D5F">
        <w:rPr>
          <w:lang w:val="en-GB"/>
        </w:rPr>
        <w:t xml:space="preserve"> </w:t>
      </w:r>
      <w:r w:rsidR="00F01A37" w:rsidRPr="002B3D5F">
        <w:rPr>
          <w:lang w:val="en-GB"/>
        </w:rPr>
        <w:fldChar w:fldCharType="begin" w:fldLock="1"/>
      </w:r>
      <w:r w:rsidR="00E514AC">
        <w:rPr>
          <w:lang w:val="en-GB"/>
        </w:rPr>
        <w:instrText>ADDIN CSL_CITATION {"citationItems":[{"id":"ITEM-1","itemData":{"author":[{"dropping-particle":"","family":"Ruiz-Mizaro","given":"KEPA","non-dropping-particle":"","parse-names":false,"suffix":""},{"dropping-particle":"","family":"Peretó","given":"JULI","non-dropping-particle":"","parse-names":false,"suffix":""},{"dropping-particle":"","family":"Moreno","given":"ALVARO","non-dropping-particle":"","parse-names":false,"suffix":""}],"container-title":"Origins ofLife and Evolution of the Biosphere","id":"ITEM-1","issue":"34","issued":{"date-parts":[["2004"]]},"page":"323-346","title":"A universal definition of life: autonomy and open-ended evolution","type":"article-journal"},"uris":["http://www.mendeley.com/documents/?uuid=fa2e6ad4-ce0c-4c34-82c0-315a7f0648e2"]},{"id":"ITEM-2","itemData":{"author":[{"dropping-particle":"","family":"Cleland","given":"Carol E","non-dropping-particle":"","parse-names":false,"suffix":""},{"dropping-particle":"","family":"Chyba","given":"Christopher F","non-dropping-particle":"","parse-names":false,"suffix":""}],"container-title":"Origins of Life and Evolution of the Biosphere","id":"ITEM-2","issued":{"date-parts":[["2002"]]},"page":"387-393","title":"Defining ‘life’","type":"article-journal","volume":"32"},"uris":["http://www.mendeley.com/documents/?uuid=c1037afb-72a4-44f4-bcec-bd1582cc62e9"]},{"id":"ITEM-3","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3","issue":"10","issued":{"date-parts":[["2010","12"]]},"page":"1021-1030","title":"Defining Life","type":"article-journal","volume":"10"},"uris":["http://www.mendeley.com/documents/?uuid=8604d901-eb64-35fa-ba59-181680109544"]},{"id":"ITEM-4","itemData":{"ISSN":"0016-6731","abstract":"Infection in Drosophila simulans with the endocellular symbiont Wolbachia pipientis results in egg lethality caused by failure to properly initiate diploid development (cytoplasmic incompatibility, CI). The relationship between Wolbachia infection and reproductive factors influencing male fitness has not been well examined. Here we compare infected and uninfected strains of D. simulans for (1) sperm production, (2) male fertility, and (3) the transfer and processing of two accessory gland proteins, Acp26Aa or Acp36De. Infected males produced significantly fewer sperm cysts than uninfected males over the first 10 days of adult life, and infected males, under varied mating conditions, had lower fertility compared to uninfected males. This fertility effect was due to neither differences between infected and uninfected males in the transfer and subsequent processing of accessory gland proteins by females nor to the presence of Wolbachia in mature sperm. We found that heat shock, which is known to decrease CI expression, increases sperm production to a greater extent in infected compared to uninfected males, suggesting a possible link between sperm production and heat shock. Given these results, the roles Wolbachia and heat shock play in mediating male gamete production may be important parameters for understanding the dynamics of infection in natural populations. ","author":[{"dropping-particle":"","family":"Snook","given":"R R","non-dropping-particle":"","parse-names":false,"suffix":""},{"dropping-particle":"","family":"Cleland","given":"S Y","non-dropping-particle":"","parse-names":false,"suffix":""},{"dropping-particle":"","family":"Wolfner","given":"M F","non-dropping-particle":"","parse-names":false,"suffix":""},{"dropping-particle":"","family":"Karr","given":"T L","non-dropping-particle":"","parse-names":false,"suffix":""}],"container-title":"Genetics","id":"ITEM-4","issue":"1","issued":{"date-parts":[["2000","5"]]},"page":"167-178","title":"Offsetting effects of Wolbachia infection and heat shock on sperm production in Drosophila simulans: analyses of fecundity, fertility and accessory gland proteins.","type":"article-journal","volume":"155"},"uris":["http://www.mendeley.com/documents/?uuid=82c3e288-32f3-48ca-8f91-1e5c8ec39d73"]},{"id":"ITEM-5","itemData":{"DOI":"10.1007/s11229-011-9879-7","author":[{"dropping-particle":"","family":"Cleland","given":"Carol E","non-dropping-particle":"","parse-names":false,"suffix":""}],"id":"ITEM-5","issue":"June 2010","issued":{"date-parts":[["2012"]]},"page":"125-144","title":"Life without definitions","type":"article-journal"},"uris":["http://www.mendeley.com/documents/?uuid=cff1686d-3c09-412f-ab94-1aabcafd8cc2"]},{"id":"ITEM-6","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6","issue":"2","issued":{"date-parts":[["2004"]]},"page":"137-167","title":"Many Chemistries Could Be Used to Build Living Systems","type":"article-journal","volume":"4"},"uris":["http://www.mendeley.com/documents/?uuid=792b77ce-26f8-4a64-aa06-9758926fa6fa"]},{"id":"ITEM-7","itemData":{"ISBN":"3540206272","author":[{"dropping-particle":"","family":"Schulze-Makuch","given":"Dirk","non-dropping-particle":"","parse-names":false,"suffix":""},{"dropping-particle":"","family":"Irwin","given":"Louis N","non-dropping-particle":"","parse-names":false,"suffix":""}],"id":"ITEM-7","issued":{"date-parts":[["2004"]]},"publisher":"Springer","title":"Life in the Universe","type":"book"},"uris":["http://www.mendeley.com/documents/?uuid=b7ccf96a-4e83-4527-8f0f-c2dfdc4a3ca9","http://www.mendeley.com/documents/?uuid=a4fd4305-59c8-4627-bf5e-1f4bd2b5aeb6"]},{"id":"ITEM-8","itemData":{"DOI":"10.3390/challe5010159","ISBN":"2078-1547","abstract":"Rational speculation about biological evolution on other worlds is one of the outstanding challenges in astrobiology. With the growing confirmation that multiplanetary systems abound in the universe, the prospect that life occurs redundantly throughout the cosmos is gaining widespread support. Given the enormous number of possible abodes for life likely to be discovered on an ongoing basis, the prospect that life could have evolved into complex, macro-organismic communities in at least some cases merits consideration. Toward that end, we here propose a Biological Complexity Index (BCI), designed to provide a quantitative estimate of the relative probability that complex, macro-organismic life forms could have emerged on other worlds. The BCI ranks planets and moons by basic, first-order characteristics detectable with available technology. By our calculation only 11 (~1.7%) of the extrasolar planets known to date have a BCI above that of Europa;  but by extrapolation, the total of such planets could exceed 100 million in our galaxy alone. This is the first quantitative assessment of the plausibility of complex life throughout the universe based on empirical data. It supports the view that the evolution of complex life on other worlds is rare in frequency but large in absolute number.","author":[{"dropping-particle":"","family":"Irwin","given":"N Louis","non-dropping-particle":"","parse-names":false,"suffix":""},{"dropping-particle":"","family":"Méndez","given":"Abel","non-dropping-particle":"","parse-names":false,"suffix":""},{"dropping-particle":"","family":"Fairén","given":"G Alberto","non-dropping-particle":"","parse-names":false,"suffix":""},{"dropping-particle":"","family":"Schulze-Makuch","given":"Dirk","non-dropping-particle":"","parse-names":false,"suffix":""}],"container-title":"Challenges ","id":"ITEM-8","issue":"1","issued":{"date-parts":[["2014"]]},"title":"Assessing the Possibility of Biological Complexity on  Other Worlds, with an Estimate of the Occurrence of  Complex Life in the Milky Way Galaxy","type":"article","volume":"5"},"uris":["http://www.mendeley.com/documents/?uuid=131509e5-e5eb-4eb6-bbf6-2760a31eee2f","http://www.mendeley.com/documents/?uuid=5c2b4b02-9ba6-420a-aeaa-960d2929d902"]}],"mendeley":{"formattedCitation":"(Bains, 2004; Benner, 2010; Cleland, 2012; Cleland &amp; Chyba, 2002; Irwin, Méndez, Fairén, &amp; Schulze-Makuch, 2014; Ruiz-Mizaro, Peretó, &amp; Moreno, 2004; Schulze-Makuch &amp; Irwin, 2004; Snook, Cleland, Wolfner, &amp; Karr, 2000)","plainTextFormattedCitation":"(Bains, 2004; Benner, 2010; Cleland, 2012; Cleland &amp; Chyba, 2002; Irwin, Méndez, Fairén, &amp; Schulze-Makuch, 2014; Ruiz-Mizaro, Peretó, &amp; Moreno, 2004; Schulze-Makuch &amp; Irwin, 2004; Snook, Cleland, Wolfner, &amp; Karr, 2000)","previouslyFormattedCitation":"(Bains, 2004; Benner, 2010; Cleland, 2012; Cleland &amp; Chyba, 2002; Irwin, Méndez, Fairén, &amp; Schulze-Makuch, 2014; Ruiz-Mizaro, Peretó, &amp; Moreno, 2004; Schulze-Makuch &amp; Irwin, 2004; Snook, Cleland, Wolfner, &amp; Karr, 2000)"},"properties":{"noteIndex":0},"schema":"https://github.com/citation-style-language/schema/raw/master/csl-citation.json"}</w:instrText>
      </w:r>
      <w:r w:rsidR="00F01A37" w:rsidRPr="002B3D5F">
        <w:rPr>
          <w:lang w:val="en-GB"/>
        </w:rPr>
        <w:fldChar w:fldCharType="separate"/>
      </w:r>
      <w:r w:rsidRPr="003F695D">
        <w:rPr>
          <w:noProof/>
          <w:lang w:val="en-GB"/>
        </w:rPr>
        <w:t>(Bains, 2004; Benner, 2010; Cleland, 2012; Cleland &amp; Chyba, 2002; Irwin, Méndez, Fairén, &amp; Schulze-Makuch, 2014; Ruiz-Mizaro, Peretó, &amp; Moreno, 2004; Schulze-Makuch &amp; Irwin, 2004; Snook, Cleland, Wolfner, &amp; Karr, 2000)</w:t>
      </w:r>
      <w:r w:rsidR="00F01A37" w:rsidRPr="002B3D5F">
        <w:rPr>
          <w:lang w:val="en-GB"/>
        </w:rPr>
        <w:fldChar w:fldCharType="end"/>
      </w:r>
      <w:r w:rsidR="00596B83" w:rsidRPr="002B3D5F">
        <w:rPr>
          <w:lang w:val="en-GB"/>
        </w:rPr>
        <w:t xml:space="preserve">. </w:t>
      </w:r>
      <w:r w:rsidR="00FB6340" w:rsidRPr="002B3D5F">
        <w:rPr>
          <w:noProof/>
          <w:lang w:val="en-GB"/>
        </w:rPr>
        <w:t xml:space="preserve">Ruiz-Mizaro, Peretó, &amp; Moreno </w:t>
      </w:r>
      <w:r w:rsidR="00316C9E" w:rsidRPr="002B3D5F">
        <w:rPr>
          <w:noProof/>
          <w:lang w:val="en-GB"/>
        </w:rPr>
        <w:t>propose</w:t>
      </w:r>
      <w:r w:rsidR="0013449C" w:rsidRPr="002B3D5F">
        <w:rPr>
          <w:noProof/>
          <w:lang w:val="en-GB"/>
        </w:rPr>
        <w:t>d</w:t>
      </w:r>
      <w:r w:rsidR="00346577" w:rsidRPr="002B3D5F">
        <w:rPr>
          <w:noProof/>
          <w:lang w:val="en-GB"/>
        </w:rPr>
        <w:t xml:space="preserve"> a universal definition</w:t>
      </w:r>
      <w:r w:rsidR="00316C9E" w:rsidRPr="002B3D5F">
        <w:rPr>
          <w:noProof/>
          <w:lang w:val="en-GB"/>
        </w:rPr>
        <w:t xml:space="preserve"> </w:t>
      </w:r>
      <w:r w:rsidR="00346577" w:rsidRPr="002B3D5F">
        <w:rPr>
          <w:noProof/>
          <w:lang w:val="en-GB"/>
        </w:rPr>
        <w:t>of</w:t>
      </w:r>
      <w:r w:rsidR="00E94FF9" w:rsidRPr="002B3D5F">
        <w:rPr>
          <w:lang w:val="en-GB"/>
        </w:rPr>
        <w:t xml:space="preserve"> living beings </w:t>
      </w:r>
      <w:r w:rsidR="006C0478" w:rsidRPr="002B3D5F">
        <w:rPr>
          <w:lang w:val="en-GB"/>
        </w:rPr>
        <w:t xml:space="preserve">in 2004 </w:t>
      </w:r>
      <w:r w:rsidR="00E94FF9" w:rsidRPr="002B3D5F">
        <w:rPr>
          <w:lang w:val="en-GB"/>
        </w:rPr>
        <w:t xml:space="preserve">as autonomous systems </w:t>
      </w:r>
      <w:r w:rsidR="00346577" w:rsidRPr="002B3D5F">
        <w:rPr>
          <w:lang w:val="en-GB"/>
        </w:rPr>
        <w:t>capable of</w:t>
      </w:r>
      <w:r w:rsidR="00E94FF9" w:rsidRPr="002B3D5F">
        <w:rPr>
          <w:lang w:val="en-GB"/>
        </w:rPr>
        <w:t xml:space="preserve"> open-ended evolution</w:t>
      </w:r>
      <w:r w:rsidR="006C0478" w:rsidRPr="002B3D5F">
        <w:rPr>
          <w:lang w:val="en-GB"/>
        </w:rPr>
        <w:t>. They</w:t>
      </w:r>
      <w:r w:rsidR="00E94FF9" w:rsidRPr="002B3D5F">
        <w:rPr>
          <w:lang w:val="en-GB"/>
        </w:rPr>
        <w:t xml:space="preserve"> </w:t>
      </w:r>
      <w:r w:rsidR="006C0478" w:rsidRPr="002B3D5F">
        <w:rPr>
          <w:lang w:val="en-GB"/>
        </w:rPr>
        <w:t>posit</w:t>
      </w:r>
      <w:r w:rsidR="00E94FF9" w:rsidRPr="002B3D5F">
        <w:rPr>
          <w:lang w:val="en-GB"/>
        </w:rPr>
        <w:t xml:space="preserve"> that </w:t>
      </w:r>
      <w:r w:rsidR="004512EE" w:rsidRPr="002B3D5F">
        <w:rPr>
          <w:lang w:val="en-GB"/>
        </w:rPr>
        <w:t>these</w:t>
      </w:r>
      <w:r w:rsidR="00E94FF9" w:rsidRPr="002B3D5F">
        <w:rPr>
          <w:lang w:val="en-GB"/>
        </w:rPr>
        <w:t xml:space="preserve"> systems must have a </w:t>
      </w:r>
      <w:r w:rsidR="008F7322">
        <w:rPr>
          <w:lang w:val="en-GB"/>
        </w:rPr>
        <w:t>set of specific</w:t>
      </w:r>
      <w:r w:rsidR="00157F4E" w:rsidRPr="002B3D5F">
        <w:rPr>
          <w:lang w:val="en-GB"/>
        </w:rPr>
        <w:t xml:space="preserve"> characteristics. Firstly, a </w:t>
      </w:r>
      <w:r w:rsidR="00E94FF9" w:rsidRPr="002B3D5F">
        <w:rPr>
          <w:lang w:val="en-GB"/>
        </w:rPr>
        <w:t xml:space="preserve">semi-permeable active boundary </w:t>
      </w:r>
      <w:r w:rsidR="00157F4E" w:rsidRPr="002B3D5F">
        <w:rPr>
          <w:lang w:val="en-GB"/>
        </w:rPr>
        <w:t xml:space="preserve">(such as a cell membrane). Secondly, </w:t>
      </w:r>
      <w:r w:rsidR="00E94FF9" w:rsidRPr="002B3D5F">
        <w:rPr>
          <w:lang w:val="en-GB"/>
        </w:rPr>
        <w:t>an energy transduction apparatus (</w:t>
      </w:r>
      <w:r w:rsidR="003039A9" w:rsidRPr="002B3D5F">
        <w:rPr>
          <w:lang w:val="en-GB"/>
        </w:rPr>
        <w:t>such as</w:t>
      </w:r>
      <w:r w:rsidR="001070D2" w:rsidRPr="002B3D5F">
        <w:rPr>
          <w:lang w:val="en-GB"/>
        </w:rPr>
        <w:t xml:space="preserve"> </w:t>
      </w:r>
      <w:r w:rsidR="003039A9" w:rsidRPr="002B3D5F">
        <w:rPr>
          <w:lang w:val="en-GB"/>
        </w:rPr>
        <w:t>the citric acid cycle)</w:t>
      </w:r>
      <w:r w:rsidR="00157F4E" w:rsidRPr="002B3D5F">
        <w:rPr>
          <w:lang w:val="en-GB"/>
        </w:rPr>
        <w:t xml:space="preserve">. Finally, </w:t>
      </w:r>
      <w:r w:rsidR="00E94FF9" w:rsidRPr="002B3D5F">
        <w:rPr>
          <w:lang w:val="en-GB"/>
        </w:rPr>
        <w:t>two</w:t>
      </w:r>
      <w:r w:rsidR="003039A9" w:rsidRPr="002B3D5F">
        <w:rPr>
          <w:lang w:val="en-GB"/>
        </w:rPr>
        <w:t xml:space="preserve"> or more</w:t>
      </w:r>
      <w:r w:rsidR="00E94FF9" w:rsidRPr="002B3D5F">
        <w:rPr>
          <w:lang w:val="en-GB"/>
        </w:rPr>
        <w:t xml:space="preserve"> types of </w:t>
      </w:r>
      <w:r w:rsidR="00F65DAA" w:rsidRPr="002B3D5F">
        <w:rPr>
          <w:lang w:val="en-GB"/>
        </w:rPr>
        <w:t>‘</w:t>
      </w:r>
      <w:r w:rsidR="00E94FF9" w:rsidRPr="002B3D5F">
        <w:rPr>
          <w:lang w:val="en-GB"/>
        </w:rPr>
        <w:t>functionally interdependent macromolecular components</w:t>
      </w:r>
      <w:r w:rsidR="00F65DAA" w:rsidRPr="002B3D5F">
        <w:rPr>
          <w:lang w:val="en-GB"/>
        </w:rPr>
        <w:t>’</w:t>
      </w:r>
      <w:r w:rsidR="00E94FF9" w:rsidRPr="002B3D5F">
        <w:rPr>
          <w:lang w:val="en-GB"/>
        </w:rPr>
        <w:t xml:space="preserve"> (</w:t>
      </w:r>
      <w:r w:rsidR="00157F4E" w:rsidRPr="002B3D5F">
        <w:rPr>
          <w:lang w:val="en-GB"/>
        </w:rPr>
        <w:t>such as DNA, RNA and Enzymes</w:t>
      </w:r>
      <w:r w:rsidR="00E94FF9" w:rsidRPr="002B3D5F">
        <w:rPr>
          <w:lang w:val="en-GB"/>
        </w:rPr>
        <w:t>)</w:t>
      </w:r>
      <w:r w:rsidR="00157F4E" w:rsidRPr="002B3D5F">
        <w:rPr>
          <w:lang w:val="en-GB"/>
        </w:rPr>
        <w:t xml:space="preserve"> are needed</w:t>
      </w:r>
      <w:r w:rsidR="00E94FF9" w:rsidRPr="002B3D5F">
        <w:rPr>
          <w:lang w:val="en-GB"/>
        </w:rPr>
        <w:t>.</w:t>
      </w:r>
      <w:r w:rsidR="00E467BE" w:rsidRPr="002B3D5F">
        <w:rPr>
          <w:noProof/>
          <w:lang w:val="en-GB"/>
        </w:rPr>
        <w:t xml:space="preserve"> </w:t>
      </w:r>
      <w:r w:rsidR="00E94FF9" w:rsidRPr="002B3D5F">
        <w:rPr>
          <w:noProof/>
          <w:lang w:val="en-GB"/>
        </w:rPr>
        <w:fldChar w:fldCharType="begin" w:fldLock="1"/>
      </w:r>
      <w:r w:rsidR="00D61B4B" w:rsidRPr="002B3D5F">
        <w:rPr>
          <w:noProof/>
          <w:lang w:val="en-GB"/>
        </w:rPr>
        <w:instrText>ADDIN CSL_CITATION {"citationItems":[{"id":"ITEM-1","itemData":{"author":[{"dropping-particle":"","family":"Ruiz-Mizaro","given":"KEPA","non-dropping-particle":"","parse-names":false,"suffix":""},{"dropping-particle":"","family":"Peretó","given":"JULI","non-dropping-particle":"","parse-names":false,"suffix":""},{"dropping-particle":"","family":"Moreno","given":"ALVARO","non-dropping-particle":"","parse-names":false,"suffix":""}],"container-title":"Origins ofLife and Evolution of the Biosphere","id":"ITEM-1","issue":"34","issued":{"date-parts":[["2004"]]},"page":"323-346","title":"A universal definition of life: autonomy and open-ended evolution","type":"article-journal"},"uris":["http://www.mendeley.com/documents/?uuid=fa2e6ad4-ce0c-4c34-82c0-315a7f0648e2"]}],"mendeley":{"formattedCitation":"(Ruiz-Mizaro et al., 2004)","plainTextFormattedCitation":"(Ruiz-Mizaro et al., 2004)","previouslyFormattedCitation":"(Ruiz-Mizaro et al., 2004)"},"properties":{"noteIndex":0},"schema":"https://github.com/citation-style-language/schema/raw/master/csl-citation.json"}</w:instrText>
      </w:r>
      <w:r w:rsidR="00E94FF9" w:rsidRPr="002B3D5F">
        <w:rPr>
          <w:noProof/>
          <w:lang w:val="en-GB"/>
        </w:rPr>
        <w:fldChar w:fldCharType="separate"/>
      </w:r>
      <w:r w:rsidR="00E94FF9" w:rsidRPr="002B3D5F">
        <w:rPr>
          <w:noProof/>
          <w:lang w:val="en-GB"/>
        </w:rPr>
        <w:t>(Ruiz-Mizaro et al., 2004)</w:t>
      </w:r>
      <w:r w:rsidR="00E94FF9" w:rsidRPr="002B3D5F">
        <w:rPr>
          <w:noProof/>
          <w:lang w:val="en-GB"/>
        </w:rPr>
        <w:fldChar w:fldCharType="end"/>
      </w:r>
      <w:r w:rsidR="0072141C" w:rsidRPr="002B3D5F">
        <w:rPr>
          <w:noProof/>
          <w:lang w:val="en-GB"/>
        </w:rPr>
        <w:t xml:space="preserve">. In effect, it combines the NASA definition and the autopoietic definition discussed before, with </w:t>
      </w:r>
      <w:r w:rsidR="000207C6" w:rsidRPr="002B3D5F">
        <w:rPr>
          <w:noProof/>
          <w:lang w:val="en-GB"/>
        </w:rPr>
        <w:t xml:space="preserve">some </w:t>
      </w:r>
      <w:r w:rsidR="00471F86" w:rsidRPr="002B3D5F">
        <w:rPr>
          <w:noProof/>
          <w:lang w:val="en-GB"/>
        </w:rPr>
        <w:t>a</w:t>
      </w:r>
      <w:r w:rsidR="0072141C" w:rsidRPr="002B3D5F">
        <w:rPr>
          <w:noProof/>
          <w:lang w:val="en-GB"/>
        </w:rPr>
        <w:t>lteration</w:t>
      </w:r>
      <w:r w:rsidR="00471F86" w:rsidRPr="002B3D5F">
        <w:rPr>
          <w:noProof/>
          <w:lang w:val="en-GB"/>
        </w:rPr>
        <w:t>s</w:t>
      </w:r>
      <w:r w:rsidR="0072141C" w:rsidRPr="002B3D5F">
        <w:rPr>
          <w:noProof/>
          <w:lang w:val="en-GB"/>
        </w:rPr>
        <w:t>.</w:t>
      </w:r>
      <w:r w:rsidR="00984D44" w:rsidRPr="002B3D5F">
        <w:rPr>
          <w:noProof/>
          <w:lang w:val="en-GB"/>
        </w:rPr>
        <w:t xml:space="preserve"> While a </w:t>
      </w:r>
      <w:r w:rsidR="00157F4E" w:rsidRPr="002B3D5F">
        <w:rPr>
          <w:noProof/>
          <w:lang w:val="en-GB"/>
        </w:rPr>
        <w:t xml:space="preserve">fully accurate </w:t>
      </w:r>
      <w:r w:rsidR="00984D44" w:rsidRPr="002B3D5F">
        <w:rPr>
          <w:noProof/>
          <w:lang w:val="en-GB"/>
        </w:rPr>
        <w:t>definition</w:t>
      </w:r>
      <w:r w:rsidR="00157F4E" w:rsidRPr="002B3D5F">
        <w:rPr>
          <w:noProof/>
          <w:lang w:val="en-GB"/>
        </w:rPr>
        <w:t xml:space="preserve"> remains elusive</w:t>
      </w:r>
      <w:r w:rsidR="00984D44" w:rsidRPr="002B3D5F">
        <w:rPr>
          <w:noProof/>
          <w:lang w:val="en-GB"/>
        </w:rPr>
        <w:t>, other authors have pointed out that the very definition of life itself may as yet be impossible</w:t>
      </w:r>
      <w:r w:rsidR="00263C12" w:rsidRPr="002B3D5F">
        <w:rPr>
          <w:noProof/>
          <w:lang w:val="en-GB"/>
        </w:rPr>
        <w:t>, as there might be very fundamental problems with trying to define something as intangible as life</w:t>
      </w:r>
      <w:r w:rsidR="00984D44" w:rsidRPr="002B3D5F">
        <w:rPr>
          <w:noProof/>
          <w:lang w:val="en-GB"/>
        </w:rPr>
        <w:t>.</w:t>
      </w:r>
    </w:p>
    <w:p w14:paraId="01A58AE3" w14:textId="46CDE99A" w:rsidR="0053367A" w:rsidRPr="002B3D5F" w:rsidRDefault="0053367A" w:rsidP="000F1221">
      <w:pPr>
        <w:spacing w:after="0"/>
        <w:rPr>
          <w:noProof/>
          <w:lang w:val="en-GB"/>
        </w:rPr>
      </w:pPr>
    </w:p>
    <w:p w14:paraId="64878931" w14:textId="77777777" w:rsidR="0053367A" w:rsidRPr="002B3D5F" w:rsidRDefault="0053367A" w:rsidP="000F1221">
      <w:pPr>
        <w:spacing w:after="0"/>
        <w:rPr>
          <w:noProof/>
          <w:lang w:val="en-GB"/>
        </w:rPr>
      </w:pPr>
    </w:p>
    <w:p w14:paraId="671790F7" w14:textId="7F3DDBB6" w:rsidR="00DB6BF9" w:rsidRPr="002B3D5F" w:rsidRDefault="00C36245" w:rsidP="005B0AA4">
      <w:pPr>
        <w:pStyle w:val="Heading1"/>
        <w:rPr>
          <w:lang w:val="en-GB"/>
        </w:rPr>
      </w:pPr>
      <w:bookmarkStart w:id="23" w:name="_Toc16602888"/>
      <w:r w:rsidRPr="002B3D5F">
        <w:rPr>
          <w:lang w:val="en-GB"/>
        </w:rPr>
        <w:t>Problems with definition</w:t>
      </w:r>
      <w:r w:rsidR="007B6D6F">
        <w:rPr>
          <w:lang w:val="en-GB"/>
        </w:rPr>
        <w:t>s of life</w:t>
      </w:r>
      <w:bookmarkEnd w:id="23"/>
    </w:p>
    <w:p w14:paraId="72909F87" w14:textId="0F1E1589" w:rsidR="008F4CD0" w:rsidRPr="002B3D5F" w:rsidRDefault="00DB6BF9" w:rsidP="00431B9A">
      <w:pPr>
        <w:spacing w:after="0"/>
        <w:rPr>
          <w:lang w:val="en-GB"/>
        </w:rPr>
      </w:pPr>
      <w:r w:rsidRPr="002B3D5F">
        <w:rPr>
          <w:lang w:val="en-GB"/>
        </w:rPr>
        <w:t>In trying to define life, we are immediately confronted by our limited knowledge</w:t>
      </w:r>
      <w:r w:rsidR="0053367A" w:rsidRPr="002B3D5F">
        <w:rPr>
          <w:lang w:val="en-GB"/>
        </w:rPr>
        <w:t xml:space="preserve"> about life in the wider scope of the universe</w:t>
      </w:r>
      <w:r w:rsidRPr="002B3D5F">
        <w:rPr>
          <w:lang w:val="en-GB"/>
        </w:rPr>
        <w:t>. Since all</w:t>
      </w:r>
      <w:r w:rsidR="0053367A" w:rsidRPr="002B3D5F">
        <w:rPr>
          <w:lang w:val="en-GB"/>
        </w:rPr>
        <w:t xml:space="preserve"> currently</w:t>
      </w:r>
      <w:r w:rsidRPr="002B3D5F">
        <w:rPr>
          <w:lang w:val="en-GB"/>
        </w:rPr>
        <w:t xml:space="preserve"> known life derives from a common ancestor, life as we know it can be considered as only a single sample. </w:t>
      </w:r>
      <w:r w:rsidR="00326042" w:rsidRPr="002B3D5F">
        <w:rPr>
          <w:lang w:val="en-GB"/>
        </w:rPr>
        <w:t>Consequently, i</w:t>
      </w:r>
      <w:r w:rsidRPr="002B3D5F">
        <w:rPr>
          <w:lang w:val="en-GB"/>
        </w:rPr>
        <w:t xml:space="preserve">n his book </w:t>
      </w:r>
      <w:r w:rsidR="00421C50" w:rsidRPr="002B3D5F">
        <w:rPr>
          <w:lang w:val="en-GB"/>
        </w:rPr>
        <w:t>“</w:t>
      </w:r>
      <w:r w:rsidRPr="002B3D5F">
        <w:rPr>
          <w:lang w:val="en-GB"/>
        </w:rPr>
        <w:t>Life as we do not know it’’ Peter Ward argue</w:t>
      </w:r>
      <w:r w:rsidR="00B615ED" w:rsidRPr="002B3D5F">
        <w:rPr>
          <w:lang w:val="en-GB"/>
        </w:rPr>
        <w:t>s</w:t>
      </w:r>
      <w:r w:rsidRPr="002B3D5F">
        <w:rPr>
          <w:lang w:val="en-GB"/>
        </w:rPr>
        <w:t xml:space="preserve"> for classification of all earth life under a single taxon</w:t>
      </w:r>
      <w:r w:rsidR="0053367A" w:rsidRPr="002B3D5F">
        <w:rPr>
          <w:lang w:val="en-GB"/>
        </w:rPr>
        <w:t xml:space="preserve"> </w:t>
      </w:r>
      <w:r w:rsidRPr="002B3D5F">
        <w:rPr>
          <w:lang w:val="en-GB"/>
        </w:rPr>
        <w:fldChar w:fldCharType="begin" w:fldLock="1"/>
      </w:r>
      <w:r w:rsidR="0066241D" w:rsidRPr="002B3D5F">
        <w:rPr>
          <w:lang w:val="en-GB"/>
        </w:rPr>
        <w:instrText>ADDIN CSL_CITATION {"citationItems":[{"id":"ITEM-1","itemData":{"ISBN":"0143038494","author":[{"dropping-particle":"","family":"Ward","given":"Peter","non-dropping-particle":"","parse-names":false,"suffix":""}],"id":"ITEM-1","issued":{"date-parts":[["2007"]]},"publisher":"Penguin","title":"Life as we do not know it: the NASA search for (and synthesis of) alien life","type":"book"},"uris":["http://www.mendeley.com/documents/?uuid=0bc0de06-69fd-42bf-841e-a2a1d863509f"]}],"mendeley":{"formattedCitation":"(Ward, 2007)","plainTextFormattedCitation":"(Ward, 2007)","previouslyFormattedCitation":"(Ward, 2007)"},"properties":{"noteIndex":0},"schema":"https://github.com/citation-style-language/schema/raw/master/csl-citation.json"}</w:instrText>
      </w:r>
      <w:r w:rsidRPr="002B3D5F">
        <w:rPr>
          <w:lang w:val="en-GB"/>
        </w:rPr>
        <w:fldChar w:fldCharType="separate"/>
      </w:r>
      <w:r w:rsidRPr="002B3D5F">
        <w:rPr>
          <w:noProof/>
          <w:lang w:val="en-GB"/>
        </w:rPr>
        <w:t>(Ward, 2007)</w:t>
      </w:r>
      <w:r w:rsidRPr="002B3D5F">
        <w:rPr>
          <w:lang w:val="en-GB"/>
        </w:rPr>
        <w:fldChar w:fldCharType="end"/>
      </w:r>
      <w:r w:rsidRPr="002B3D5F">
        <w:rPr>
          <w:lang w:val="en-GB"/>
        </w:rPr>
        <w:t>. Non-</w:t>
      </w:r>
      <w:proofErr w:type="spellStart"/>
      <w:r w:rsidRPr="002B3D5F">
        <w:rPr>
          <w:lang w:val="en-GB"/>
        </w:rPr>
        <w:t>terran</w:t>
      </w:r>
      <w:proofErr w:type="spellEnd"/>
      <w:r w:rsidRPr="002B3D5F">
        <w:rPr>
          <w:lang w:val="en-GB"/>
        </w:rPr>
        <w:t xml:space="preserve"> </w:t>
      </w:r>
      <w:proofErr w:type="spellStart"/>
      <w:r w:rsidRPr="002B3D5F">
        <w:rPr>
          <w:lang w:val="en-GB"/>
        </w:rPr>
        <w:t>biologies</w:t>
      </w:r>
      <w:proofErr w:type="spellEnd"/>
      <w:r w:rsidRPr="002B3D5F">
        <w:rPr>
          <w:lang w:val="en-GB"/>
        </w:rPr>
        <w:t xml:space="preserve">, such as those not based on DNA or Carbon chemistry, would then constitute other clades life. </w:t>
      </w:r>
      <w:r w:rsidR="00326042" w:rsidRPr="002B3D5F">
        <w:rPr>
          <w:lang w:val="en-GB"/>
        </w:rPr>
        <w:t xml:space="preserve"> This example serves to illustrate </w:t>
      </w:r>
      <w:r w:rsidR="008F4CD0" w:rsidRPr="002B3D5F">
        <w:rPr>
          <w:lang w:val="en-GB"/>
        </w:rPr>
        <w:t>the</w:t>
      </w:r>
      <w:r w:rsidR="008C607C" w:rsidRPr="002B3D5F">
        <w:rPr>
          <w:lang w:val="en-GB"/>
        </w:rPr>
        <w:t xml:space="preserve"> lack of </w:t>
      </w:r>
      <w:r w:rsidR="0000540A" w:rsidRPr="002B3D5F">
        <w:rPr>
          <w:lang w:val="en-GB"/>
        </w:rPr>
        <w:t>generality in our knowledge of life</w:t>
      </w:r>
      <w:r w:rsidR="008F4CD0" w:rsidRPr="002B3D5F">
        <w:rPr>
          <w:lang w:val="en-GB"/>
        </w:rPr>
        <w:t>, a fact that</w:t>
      </w:r>
      <w:r w:rsidR="0000540A" w:rsidRPr="002B3D5F">
        <w:rPr>
          <w:lang w:val="en-GB"/>
        </w:rPr>
        <w:t xml:space="preserve"> was already commented on by Carl Sagan in the 1970’s</w:t>
      </w:r>
      <w:r w:rsidR="0053367A" w:rsidRPr="002B3D5F">
        <w:rPr>
          <w:lang w:val="en-GB"/>
        </w:rPr>
        <w:t xml:space="preserve"> when he introduced the term Carbon Chauvinism to describe our preconceived notion that extra-terrestrial life is likely to be Carbon based</w:t>
      </w:r>
      <w:r w:rsidR="00F76BA2" w:rsidRPr="002B3D5F">
        <w:rPr>
          <w:lang w:val="en-GB"/>
        </w:rPr>
        <w:t xml:space="preserve"> like we are</w:t>
      </w:r>
      <w:r w:rsidR="0066241D" w:rsidRPr="002B3D5F">
        <w:rPr>
          <w:lang w:val="en-GB"/>
        </w:rPr>
        <w:t xml:space="preserve"> </w:t>
      </w:r>
      <w:r w:rsidR="0066241D" w:rsidRPr="002B3D5F">
        <w:rPr>
          <w:lang w:val="en-GB"/>
        </w:rPr>
        <w:fldChar w:fldCharType="begin" w:fldLock="1"/>
      </w:r>
      <w:r w:rsidR="00A31521" w:rsidRPr="002B3D5F">
        <w:rPr>
          <w:lang w:val="en-GB"/>
        </w:rPr>
        <w:instrText>ADDIN CSL_CITATION {"citationItems":[{"id":"ITEM-1","itemData":{"author":[{"dropping-particle":"","family":"Sagan","given":"Carl","non-dropping-particle":"","parse-names":false,"suffix":""}],"id":"ITEM-1","issued":{"date-parts":[["1974"]]},"number-of-pages":"184","title":"the cosmic connection: an extraterrestrial perspective","type":"book"},"uris":["http://www.mendeley.com/documents/?uuid=965e0935-8546-4321-99d4-cd9bf77595c5"]}],"mendeley":{"formattedCitation":"(Sagan, 1974)","plainTextFormattedCitation":"(Sagan, 1974)","previouslyFormattedCitation":"(Sagan, 1974)"},"properties":{"noteIndex":0},"schema":"https://github.com/citation-style-language/schema/raw/master/csl-citation.json"}</w:instrText>
      </w:r>
      <w:r w:rsidR="0066241D" w:rsidRPr="002B3D5F">
        <w:rPr>
          <w:lang w:val="en-GB"/>
        </w:rPr>
        <w:fldChar w:fldCharType="separate"/>
      </w:r>
      <w:r w:rsidR="0066241D" w:rsidRPr="002B3D5F">
        <w:rPr>
          <w:noProof/>
          <w:lang w:val="en-GB"/>
        </w:rPr>
        <w:t>(Sagan, 1974)</w:t>
      </w:r>
      <w:r w:rsidR="0066241D" w:rsidRPr="002B3D5F">
        <w:rPr>
          <w:lang w:val="en-GB"/>
        </w:rPr>
        <w:fldChar w:fldCharType="end"/>
      </w:r>
      <w:r w:rsidR="0066241D" w:rsidRPr="002B3D5F">
        <w:rPr>
          <w:lang w:val="en-GB"/>
        </w:rPr>
        <w:t>.</w:t>
      </w:r>
    </w:p>
    <w:p w14:paraId="4A597EB9" w14:textId="5BAC0D8C" w:rsidR="00B13BA1" w:rsidRPr="002B3D5F" w:rsidRDefault="00C36245" w:rsidP="00431B9A">
      <w:pPr>
        <w:spacing w:after="0"/>
        <w:rPr>
          <w:lang w:val="en-GB"/>
        </w:rPr>
      </w:pPr>
      <w:r w:rsidRPr="002B3D5F">
        <w:rPr>
          <w:lang w:val="en-GB"/>
        </w:rPr>
        <w:t xml:space="preserve">Philosophers of science </w:t>
      </w:r>
      <w:r w:rsidR="00B13BA1" w:rsidRPr="002B3D5F">
        <w:rPr>
          <w:lang w:val="en-GB"/>
        </w:rPr>
        <w:t xml:space="preserve">Cleland and </w:t>
      </w:r>
      <w:proofErr w:type="spellStart"/>
      <w:r w:rsidR="00B13BA1" w:rsidRPr="002B3D5F">
        <w:rPr>
          <w:lang w:val="en-GB"/>
        </w:rPr>
        <w:t>Chyba</w:t>
      </w:r>
      <w:proofErr w:type="spellEnd"/>
      <w:r w:rsidR="00B13BA1" w:rsidRPr="002B3D5F">
        <w:rPr>
          <w:lang w:val="en-GB"/>
        </w:rPr>
        <w:t xml:space="preserve"> argue that all current definitions of life face problems because any definition is connected to a supporting theory that gives it its meaning </w:t>
      </w:r>
      <w:r w:rsidR="00B13BA1" w:rsidRPr="002B3D5F">
        <w:rPr>
          <w:lang w:val="en-GB"/>
        </w:rPr>
        <w:fldChar w:fldCharType="begin" w:fldLock="1"/>
      </w:r>
      <w:r w:rsidR="00B13BA1" w:rsidRPr="002B3D5F">
        <w:rPr>
          <w:lang w:val="en-GB"/>
        </w:rPr>
        <w:instrText>ADDIN CSL_CITATION {"citationItems":[{"id":"ITEM-1","itemData":{"author":[{"dropping-particle":"","family":"Cleland","given":"Carol E","non-dropping-particle":"","parse-names":false,"suffix":""},{"dropping-particle":"","family":"Chyba","given":"Christopher F","non-dropping-particle":"","parse-names":false,"suffix":""}],"container-title":"Origins of Life and Evolution of the Biosphere","id":"ITEM-1","issued":{"date-parts":[["2002"]]},"page":"387-393","title":"Defining ‘life’","type":"article-journal","volume":"32"},"uris":["http://www.mendeley.com/documents/?uuid=c1037afb-72a4-44f4-bcec-bd1582cc62e9"]}],"mendeley":{"formattedCitation":"(Cleland &amp; Chyba, 2002)","plainTextFormattedCitation":"(Cleland &amp; Chyba, 2002)","previouslyFormattedCitation":"(Cleland &amp; Chyba, 2002)"},"properties":{"noteIndex":0},"schema":"https://github.com/citation-style-language/schema/raw/master/csl-citation.json"}</w:instrText>
      </w:r>
      <w:r w:rsidR="00B13BA1" w:rsidRPr="002B3D5F">
        <w:rPr>
          <w:lang w:val="en-GB"/>
        </w:rPr>
        <w:fldChar w:fldCharType="separate"/>
      </w:r>
      <w:r w:rsidR="00B13BA1" w:rsidRPr="002B3D5F">
        <w:rPr>
          <w:noProof/>
          <w:lang w:val="en-GB"/>
        </w:rPr>
        <w:t>(Cleland &amp; Chyba, 2002)</w:t>
      </w:r>
      <w:r w:rsidR="00B13BA1" w:rsidRPr="002B3D5F">
        <w:rPr>
          <w:lang w:val="en-GB"/>
        </w:rPr>
        <w:fldChar w:fldCharType="end"/>
      </w:r>
      <w:r w:rsidR="00B13BA1" w:rsidRPr="002B3D5F">
        <w:rPr>
          <w:lang w:val="en-GB"/>
        </w:rPr>
        <w:t xml:space="preserve">. In the same way that ‘Water’ cannot be defined precisely without a supporting molecular theory (allowing for </w:t>
      </w:r>
      <w:r w:rsidR="00D616E4" w:rsidRPr="002B3D5F">
        <w:rPr>
          <w:lang w:val="en-GB"/>
        </w:rPr>
        <w:t xml:space="preserve">a </w:t>
      </w:r>
      <w:r w:rsidR="00B13BA1" w:rsidRPr="002B3D5F">
        <w:rPr>
          <w:lang w:val="en-GB"/>
        </w:rPr>
        <w:t>defin</w:t>
      </w:r>
      <w:r w:rsidR="00D616E4" w:rsidRPr="002B3D5F">
        <w:rPr>
          <w:lang w:val="en-GB"/>
        </w:rPr>
        <w:t>ition of</w:t>
      </w:r>
      <w:r w:rsidR="00B13BA1" w:rsidRPr="002B3D5F">
        <w:rPr>
          <w:lang w:val="en-GB"/>
        </w:rPr>
        <w:t xml:space="preserve"> water as ‘H</w:t>
      </w:r>
      <w:r w:rsidR="00B13BA1" w:rsidRPr="002B3D5F">
        <w:rPr>
          <w:vertAlign w:val="subscript"/>
          <w:lang w:val="en-GB"/>
        </w:rPr>
        <w:t>2</w:t>
      </w:r>
      <w:r w:rsidR="00B13BA1" w:rsidRPr="002B3D5F">
        <w:rPr>
          <w:lang w:val="en-GB"/>
        </w:rPr>
        <w:t xml:space="preserve">O’), ‘life’ cannot be defined in precise terms without a supporting biological theory of life. </w:t>
      </w:r>
      <w:r w:rsidR="003914A6" w:rsidRPr="002B3D5F">
        <w:rPr>
          <w:lang w:val="en-GB"/>
        </w:rPr>
        <w:t>As</w:t>
      </w:r>
      <w:r w:rsidR="00B13BA1" w:rsidRPr="002B3D5F">
        <w:rPr>
          <w:lang w:val="en-GB"/>
        </w:rPr>
        <w:t xml:space="preserve"> we lack this </w:t>
      </w:r>
      <w:r w:rsidR="003914A6" w:rsidRPr="002B3D5F">
        <w:rPr>
          <w:lang w:val="en-GB"/>
        </w:rPr>
        <w:t>‘</w:t>
      </w:r>
      <w:r w:rsidR="00B13BA1" w:rsidRPr="002B3D5F">
        <w:rPr>
          <w:lang w:val="en-GB"/>
        </w:rPr>
        <w:t>theory</w:t>
      </w:r>
      <w:r w:rsidR="003914A6" w:rsidRPr="002B3D5F">
        <w:rPr>
          <w:lang w:val="en-GB"/>
        </w:rPr>
        <w:t xml:space="preserve"> of life’</w:t>
      </w:r>
      <w:r w:rsidR="00B13BA1" w:rsidRPr="002B3D5F">
        <w:rPr>
          <w:lang w:val="en-GB"/>
        </w:rPr>
        <w:t xml:space="preserve">, the concept of </w:t>
      </w:r>
      <w:r w:rsidR="00566CD8" w:rsidRPr="002B3D5F">
        <w:rPr>
          <w:lang w:val="en-GB"/>
        </w:rPr>
        <w:t>l</w:t>
      </w:r>
      <w:r w:rsidR="00B13BA1" w:rsidRPr="002B3D5F">
        <w:rPr>
          <w:lang w:val="en-GB"/>
        </w:rPr>
        <w:t>ife may be inherently ambiguous. A universal non-anthropocentric theory-definition of life might not be possible at all.</w:t>
      </w:r>
    </w:p>
    <w:p w14:paraId="12CCD9FD" w14:textId="65DDD160" w:rsidR="00F76BA2" w:rsidRPr="002B3D5F" w:rsidRDefault="00B13BA1" w:rsidP="00431B9A">
      <w:pPr>
        <w:spacing w:after="0"/>
        <w:rPr>
          <w:lang w:val="en-GB"/>
        </w:rPr>
      </w:pPr>
      <w:r w:rsidRPr="002B3D5F">
        <w:rPr>
          <w:lang w:val="en-GB"/>
        </w:rPr>
        <w:t>Steven Benner points out that</w:t>
      </w:r>
      <w:r w:rsidR="00C36245" w:rsidRPr="002B3D5F">
        <w:rPr>
          <w:lang w:val="en-GB"/>
        </w:rPr>
        <w:t xml:space="preserve"> it is</w:t>
      </w:r>
      <w:r w:rsidRPr="002B3D5F">
        <w:rPr>
          <w:lang w:val="en-GB"/>
        </w:rPr>
        <w:t xml:space="preserve"> the implicit theories </w:t>
      </w:r>
      <w:r w:rsidR="004C4DF8" w:rsidRPr="002B3D5F">
        <w:rPr>
          <w:lang w:val="en-GB"/>
        </w:rPr>
        <w:t xml:space="preserve">of </w:t>
      </w:r>
      <w:r w:rsidRPr="002B3D5F">
        <w:rPr>
          <w:lang w:val="en-GB"/>
        </w:rPr>
        <w:t xml:space="preserve">life </w:t>
      </w:r>
      <w:r w:rsidR="00C36245" w:rsidRPr="002B3D5F">
        <w:rPr>
          <w:lang w:val="en-GB"/>
        </w:rPr>
        <w:t>that we collectively hold which</w:t>
      </w:r>
      <w:r w:rsidRPr="002B3D5F">
        <w:rPr>
          <w:lang w:val="en-GB"/>
        </w:rPr>
        <w:t xml:space="preserve"> determine what </w:t>
      </w:r>
      <w:r w:rsidR="00C36245" w:rsidRPr="002B3D5F">
        <w:rPr>
          <w:lang w:val="en-GB"/>
        </w:rPr>
        <w:t>we</w:t>
      </w:r>
      <w:r w:rsidRPr="002B3D5F">
        <w:rPr>
          <w:lang w:val="en-GB"/>
        </w:rPr>
        <w:t xml:space="preserve"> look for in </w:t>
      </w:r>
      <w:r w:rsidR="00C36245" w:rsidRPr="002B3D5F">
        <w:rPr>
          <w:lang w:val="en-GB"/>
        </w:rPr>
        <w:t>our</w:t>
      </w:r>
      <w:r w:rsidRPr="002B3D5F">
        <w:rPr>
          <w:lang w:val="en-GB"/>
        </w:rPr>
        <w:t xml:space="preserve"> search for extra-terrestrial life </w:t>
      </w:r>
      <w:r w:rsidRPr="002B3D5F">
        <w:rPr>
          <w:lang w:val="en-GB"/>
        </w:rPr>
        <w:fldChar w:fldCharType="begin" w:fldLock="1"/>
      </w:r>
      <w:r w:rsidRPr="002B3D5F">
        <w:rPr>
          <w:lang w:val="en-GB"/>
        </w:rPr>
        <w:instrText>ADDIN CSL_CITATION {"citationItems":[{"id":"ITEM-1","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1","issue":"10","issued":{"date-parts":[["2010","12"]]},"page":"1021-1030","title":"Defining Life","type":"article-journal","volume":"10"},"uris":["http://www.mendeley.com/documents/?uuid=8604d901-eb64-35fa-ba59-181680109544"]}],"mendeley":{"formattedCitation":"(Benner, 2010)","plainTextFormattedCitation":"(Benner, 2010)","previouslyFormattedCitation":"(Benner, 2010)"},"properties":{"noteIndex":0},"schema":"https://github.com/citation-style-language/schema/raw/master/csl-citation.json"}</w:instrText>
      </w:r>
      <w:r w:rsidRPr="002B3D5F">
        <w:rPr>
          <w:lang w:val="en-GB"/>
        </w:rPr>
        <w:fldChar w:fldCharType="separate"/>
      </w:r>
      <w:r w:rsidRPr="002B3D5F">
        <w:rPr>
          <w:noProof/>
          <w:lang w:val="en-GB"/>
        </w:rPr>
        <w:t>(Benner, 2010)</w:t>
      </w:r>
      <w:r w:rsidRPr="002B3D5F">
        <w:rPr>
          <w:lang w:val="en-GB"/>
        </w:rPr>
        <w:fldChar w:fldCharType="end"/>
      </w:r>
      <w:r w:rsidRPr="002B3D5F">
        <w:rPr>
          <w:lang w:val="en-GB"/>
        </w:rPr>
        <w:t xml:space="preserve">. </w:t>
      </w:r>
      <w:commentRangeStart w:id="24"/>
      <w:commentRangeStart w:id="25"/>
      <w:r w:rsidRPr="002B3D5F">
        <w:rPr>
          <w:lang w:val="en-GB"/>
        </w:rPr>
        <w:t>If we appreciate chemical metabolisms as a key feature of life, as we do now, we will exclude all lifeforms that do not exhibit chemical metabolisms from our definition</w:t>
      </w:r>
      <w:commentRangeEnd w:id="24"/>
      <w:r w:rsidR="005E2591">
        <w:rPr>
          <w:rStyle w:val="CommentReference"/>
        </w:rPr>
        <w:commentReference w:id="24"/>
      </w:r>
      <w:commentRangeEnd w:id="25"/>
      <w:r w:rsidR="00840412">
        <w:rPr>
          <w:rStyle w:val="CommentReference"/>
        </w:rPr>
        <w:commentReference w:id="25"/>
      </w:r>
      <w:r w:rsidRPr="002B3D5F">
        <w:rPr>
          <w:lang w:val="en-GB"/>
        </w:rPr>
        <w:t xml:space="preserve">. Similarly, in using the </w:t>
      </w:r>
      <w:r w:rsidR="00C36245" w:rsidRPr="002B3D5F">
        <w:rPr>
          <w:lang w:val="en-GB"/>
        </w:rPr>
        <w:t xml:space="preserve">1994 </w:t>
      </w:r>
      <w:r w:rsidRPr="002B3D5F">
        <w:rPr>
          <w:lang w:val="en-GB"/>
        </w:rPr>
        <w:t xml:space="preserve">NASA </w:t>
      </w:r>
      <w:r w:rsidR="00C36245" w:rsidRPr="002B3D5F">
        <w:rPr>
          <w:lang w:val="en-GB"/>
        </w:rPr>
        <w:t xml:space="preserve">working </w:t>
      </w:r>
      <w:r w:rsidRPr="002B3D5F">
        <w:rPr>
          <w:lang w:val="en-GB"/>
        </w:rPr>
        <w:t xml:space="preserve">definition of life, we will automatically exclude all lifeforms that are </w:t>
      </w:r>
      <w:r w:rsidRPr="002B3D5F">
        <w:rPr>
          <w:i/>
          <w:lang w:val="en-GB"/>
        </w:rPr>
        <w:t>not</w:t>
      </w:r>
      <w:r w:rsidRPr="002B3D5F">
        <w:rPr>
          <w:lang w:val="en-GB"/>
        </w:rPr>
        <w:t xml:space="preserve"> self-sustaining chemical systems capable of Darwinian evolution from being considered life, and thus from being targeted for detection. </w:t>
      </w:r>
      <w:r w:rsidR="008A2155" w:rsidRPr="002B3D5F">
        <w:rPr>
          <w:lang w:val="en-GB"/>
        </w:rPr>
        <w:t xml:space="preserve">The </w:t>
      </w:r>
      <w:r w:rsidR="00C36245" w:rsidRPr="002B3D5F">
        <w:rPr>
          <w:lang w:val="en-GB"/>
        </w:rPr>
        <w:t xml:space="preserve">instruments we build to detect life on mars are designed to test the theories we hold, so any form of life that does not </w:t>
      </w:r>
      <w:r w:rsidR="008A2155" w:rsidRPr="002B3D5F">
        <w:rPr>
          <w:lang w:val="en-GB"/>
        </w:rPr>
        <w:t>exhibit signs of life appreciated by</w:t>
      </w:r>
      <w:r w:rsidR="00C36245" w:rsidRPr="002B3D5F">
        <w:rPr>
          <w:lang w:val="en-GB"/>
        </w:rPr>
        <w:t xml:space="preserve"> the theory </w:t>
      </w:r>
      <w:r w:rsidR="008A2155" w:rsidRPr="002B3D5F">
        <w:rPr>
          <w:lang w:val="en-GB"/>
        </w:rPr>
        <w:t>w</w:t>
      </w:r>
      <w:r w:rsidR="00C36245" w:rsidRPr="002B3D5F">
        <w:rPr>
          <w:lang w:val="en-GB"/>
        </w:rPr>
        <w:t xml:space="preserve">ill not have its presence noticed by these instruments. </w:t>
      </w:r>
      <w:r w:rsidRPr="002B3D5F">
        <w:rPr>
          <w:lang w:val="en-GB"/>
        </w:rPr>
        <w:t xml:space="preserve">Again, the conclusion here is that anthropocentrism is inherent and unavoidable in the current stage of researching and defining life in a broader scope. </w:t>
      </w:r>
      <w:r w:rsidR="00FD107E" w:rsidRPr="002B3D5F">
        <w:rPr>
          <w:lang w:val="en-GB"/>
        </w:rPr>
        <w:t>In accepting that our working definition is inherently flawed</w:t>
      </w:r>
      <w:r w:rsidR="00F335AF" w:rsidRPr="002B3D5F">
        <w:rPr>
          <w:lang w:val="en-GB"/>
        </w:rPr>
        <w:t xml:space="preserve">, </w:t>
      </w:r>
      <w:r w:rsidR="007046C3" w:rsidRPr="002B3D5F">
        <w:rPr>
          <w:lang w:val="en-GB"/>
        </w:rPr>
        <w:t>it is important to note that</w:t>
      </w:r>
      <w:r w:rsidRPr="002B3D5F">
        <w:rPr>
          <w:lang w:val="en-GB"/>
        </w:rPr>
        <w:t xml:space="preserve"> chang</w:t>
      </w:r>
      <w:r w:rsidR="007046C3" w:rsidRPr="002B3D5F">
        <w:rPr>
          <w:lang w:val="en-GB"/>
        </w:rPr>
        <w:t>ing</w:t>
      </w:r>
      <w:r w:rsidRPr="002B3D5F">
        <w:rPr>
          <w:lang w:val="en-GB"/>
        </w:rPr>
        <w:t xml:space="preserve"> </w:t>
      </w:r>
      <w:r w:rsidR="007046C3" w:rsidRPr="002B3D5F">
        <w:rPr>
          <w:lang w:val="en-GB"/>
        </w:rPr>
        <w:t>it</w:t>
      </w:r>
      <w:r w:rsidRPr="002B3D5F">
        <w:rPr>
          <w:lang w:val="en-GB"/>
        </w:rPr>
        <w:t xml:space="preserve"> in favour of one that</w:t>
      </w:r>
      <w:r w:rsidR="007046C3" w:rsidRPr="002B3D5F">
        <w:rPr>
          <w:lang w:val="en-GB"/>
        </w:rPr>
        <w:t xml:space="preserve"> </w:t>
      </w:r>
      <w:r w:rsidRPr="002B3D5F">
        <w:rPr>
          <w:lang w:val="en-GB"/>
        </w:rPr>
        <w:t>include</w:t>
      </w:r>
      <w:r w:rsidR="007046C3" w:rsidRPr="002B3D5F">
        <w:rPr>
          <w:lang w:val="en-GB"/>
        </w:rPr>
        <w:t>s</w:t>
      </w:r>
      <w:r w:rsidRPr="002B3D5F">
        <w:rPr>
          <w:lang w:val="en-GB"/>
        </w:rPr>
        <w:t xml:space="preserve"> more exotic lifeforms</w:t>
      </w:r>
      <w:r w:rsidR="00F83876" w:rsidRPr="002B3D5F">
        <w:rPr>
          <w:lang w:val="en-GB"/>
        </w:rPr>
        <w:t xml:space="preserve"> is not feasible at this point</w:t>
      </w:r>
      <w:r w:rsidR="007D3EB4" w:rsidRPr="002B3D5F">
        <w:rPr>
          <w:lang w:val="en-GB"/>
        </w:rPr>
        <w:t>.</w:t>
      </w:r>
      <w:r w:rsidR="00F83876" w:rsidRPr="002B3D5F">
        <w:rPr>
          <w:lang w:val="en-GB"/>
        </w:rPr>
        <w:t xml:space="preserve"> </w:t>
      </w:r>
      <w:r w:rsidR="007D3EB4" w:rsidRPr="002B3D5F">
        <w:rPr>
          <w:lang w:val="en-GB"/>
        </w:rPr>
        <w:t xml:space="preserve">This is </w:t>
      </w:r>
      <w:r w:rsidRPr="002B3D5F">
        <w:rPr>
          <w:lang w:val="en-GB"/>
        </w:rPr>
        <w:t xml:space="preserve">because we currently </w:t>
      </w:r>
      <w:r w:rsidR="00F83876" w:rsidRPr="002B3D5F">
        <w:rPr>
          <w:lang w:val="en-GB"/>
        </w:rPr>
        <w:t>have no evidence whatsoever</w:t>
      </w:r>
      <w:r w:rsidRPr="002B3D5F">
        <w:rPr>
          <w:lang w:val="en-GB"/>
        </w:rPr>
        <w:t xml:space="preserve"> that they exist </w:t>
      </w:r>
      <w:r w:rsidRPr="002B3D5F">
        <w:rPr>
          <w:lang w:val="en-GB"/>
        </w:rPr>
        <w:fldChar w:fldCharType="begin" w:fldLock="1"/>
      </w:r>
      <w:r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Pr="002B3D5F">
        <w:rPr>
          <w:lang w:val="en-GB"/>
        </w:rPr>
        <w:fldChar w:fldCharType="separate"/>
      </w:r>
      <w:r w:rsidRPr="002B3D5F">
        <w:rPr>
          <w:noProof/>
          <w:lang w:val="en-GB"/>
        </w:rPr>
        <w:t>(Benner et al., 2004)</w:t>
      </w:r>
      <w:r w:rsidRPr="002B3D5F">
        <w:rPr>
          <w:lang w:val="en-GB"/>
        </w:rPr>
        <w:fldChar w:fldCharType="end"/>
      </w:r>
      <w:r w:rsidRPr="002B3D5F">
        <w:rPr>
          <w:lang w:val="en-GB"/>
        </w:rPr>
        <w:t xml:space="preserve">. </w:t>
      </w:r>
      <w:r w:rsidR="00F83876" w:rsidRPr="002B3D5F">
        <w:rPr>
          <w:lang w:val="en-GB"/>
        </w:rPr>
        <w:t xml:space="preserve">We must simply acquire more </w:t>
      </w:r>
      <w:r w:rsidR="0020150C" w:rsidRPr="002B3D5F">
        <w:rPr>
          <w:lang w:val="en-GB"/>
        </w:rPr>
        <w:t xml:space="preserve">and more </w:t>
      </w:r>
      <w:r w:rsidR="00F83876" w:rsidRPr="002B3D5F">
        <w:rPr>
          <w:lang w:val="en-GB"/>
        </w:rPr>
        <w:t>knowledge about the nature of life in the universe in order to be able to exp</w:t>
      </w:r>
      <w:r w:rsidR="00A71C38" w:rsidRPr="002B3D5F">
        <w:rPr>
          <w:lang w:val="en-GB"/>
        </w:rPr>
        <w:t>a</w:t>
      </w:r>
      <w:r w:rsidR="00F83876" w:rsidRPr="002B3D5F">
        <w:rPr>
          <w:lang w:val="en-GB"/>
        </w:rPr>
        <w:t>nd our working definition</w:t>
      </w:r>
      <w:r w:rsidR="0020150C" w:rsidRPr="002B3D5F">
        <w:rPr>
          <w:lang w:val="en-GB"/>
        </w:rPr>
        <w:t xml:space="preserve">, which might someday lead us to construct a comprehensive Theory of Life. </w:t>
      </w:r>
    </w:p>
    <w:p w14:paraId="75913461" w14:textId="72D81F69" w:rsidR="00B13BA1" w:rsidRPr="002B3D5F" w:rsidRDefault="00F76BA2" w:rsidP="00431B9A">
      <w:pPr>
        <w:spacing w:after="0"/>
        <w:rPr>
          <w:lang w:val="en-GB"/>
        </w:rPr>
      </w:pPr>
      <w:r w:rsidRPr="002B3D5F">
        <w:rPr>
          <w:lang w:val="en-GB"/>
        </w:rPr>
        <w:t xml:space="preserve">Our current understanding of what life is does not appear to reflect any absolute truths, but rather a </w:t>
      </w:r>
      <w:r w:rsidR="0046225E">
        <w:rPr>
          <w:lang w:val="en-GB"/>
        </w:rPr>
        <w:t>single point</w:t>
      </w:r>
      <w:r w:rsidRPr="002B3D5F">
        <w:rPr>
          <w:lang w:val="en-GB"/>
        </w:rPr>
        <w:t xml:space="preserve"> in a timeline of increasing understanding of the complex phenomenon of life. What w</w:t>
      </w:r>
      <w:r w:rsidR="00B13BA1" w:rsidRPr="002B3D5F">
        <w:rPr>
          <w:lang w:val="en-GB"/>
        </w:rPr>
        <w:t xml:space="preserve">e look for when we look for life is only a reflection of what our human minds </w:t>
      </w:r>
      <w:r w:rsidRPr="002B3D5F">
        <w:rPr>
          <w:lang w:val="en-GB"/>
        </w:rPr>
        <w:t xml:space="preserve">currently </w:t>
      </w:r>
      <w:r w:rsidR="00B13BA1" w:rsidRPr="002B3D5F">
        <w:rPr>
          <w:lang w:val="en-GB"/>
        </w:rPr>
        <w:t xml:space="preserve">perceive as </w:t>
      </w:r>
      <w:r w:rsidRPr="002B3D5F">
        <w:rPr>
          <w:lang w:val="en-GB"/>
        </w:rPr>
        <w:t>such</w:t>
      </w:r>
      <w:r w:rsidR="00B13BA1" w:rsidRPr="002B3D5F">
        <w:rPr>
          <w:lang w:val="en-GB"/>
        </w:rPr>
        <w:t>. This may be a very constrained set indeed, but</w:t>
      </w:r>
      <w:r w:rsidR="00C026E4" w:rsidRPr="002B3D5F">
        <w:rPr>
          <w:lang w:val="en-GB"/>
        </w:rPr>
        <w:t xml:space="preserve"> I will accept it</w:t>
      </w:r>
      <w:r w:rsidR="006D7F67" w:rsidRPr="002B3D5F">
        <w:rPr>
          <w:lang w:val="en-GB"/>
        </w:rPr>
        <w:t>.</w:t>
      </w:r>
      <w:r w:rsidR="00B13BA1" w:rsidRPr="002B3D5F">
        <w:rPr>
          <w:lang w:val="en-GB"/>
        </w:rPr>
        <w:t xml:space="preserve"> </w:t>
      </w:r>
      <w:r w:rsidR="006D7F67" w:rsidRPr="002B3D5F">
        <w:rPr>
          <w:lang w:val="en-GB"/>
        </w:rPr>
        <w:t>In</w:t>
      </w:r>
      <w:r w:rsidR="00B13BA1" w:rsidRPr="002B3D5F">
        <w:rPr>
          <w:lang w:val="en-GB"/>
        </w:rPr>
        <w:t xml:space="preserve"> this thesis I will </w:t>
      </w:r>
      <w:r w:rsidR="00C026E4" w:rsidRPr="002B3D5F">
        <w:rPr>
          <w:lang w:val="en-GB"/>
        </w:rPr>
        <w:t>li</w:t>
      </w:r>
      <w:r w:rsidR="0035227E" w:rsidRPr="002B3D5F">
        <w:rPr>
          <w:lang w:val="en-GB"/>
        </w:rPr>
        <w:t xml:space="preserve">mit myself to </w:t>
      </w:r>
      <w:r w:rsidR="00B13BA1" w:rsidRPr="002B3D5F">
        <w:rPr>
          <w:lang w:val="en-GB"/>
        </w:rPr>
        <w:t>explor</w:t>
      </w:r>
      <w:r w:rsidR="0035227E" w:rsidRPr="002B3D5F">
        <w:rPr>
          <w:lang w:val="en-GB"/>
        </w:rPr>
        <w:t>ing</w:t>
      </w:r>
      <w:r w:rsidR="00B13BA1" w:rsidRPr="002B3D5F">
        <w:rPr>
          <w:lang w:val="en-GB"/>
        </w:rPr>
        <w:t xml:space="preserve"> </w:t>
      </w:r>
      <w:r w:rsidR="00AA638E" w:rsidRPr="002B3D5F">
        <w:rPr>
          <w:lang w:val="en-GB"/>
        </w:rPr>
        <w:t>several</w:t>
      </w:r>
      <w:r w:rsidR="00B13BA1" w:rsidRPr="002B3D5F">
        <w:rPr>
          <w:lang w:val="en-GB"/>
        </w:rPr>
        <w:t xml:space="preserve"> potentialities of life</w:t>
      </w:r>
      <w:r w:rsidR="00DE5650" w:rsidRPr="002B3D5F">
        <w:rPr>
          <w:lang w:val="en-GB"/>
        </w:rPr>
        <w:t xml:space="preserve"> </w:t>
      </w:r>
      <w:r w:rsidR="00B13BA1" w:rsidRPr="002B3D5F">
        <w:rPr>
          <w:lang w:val="en-GB"/>
        </w:rPr>
        <w:t>as a self-sustaining chemical system capable of Darwinian evolution.</w:t>
      </w:r>
    </w:p>
    <w:p w14:paraId="5AB03BB0" w14:textId="18E1947F" w:rsidR="00431B9A" w:rsidRPr="002B3D5F" w:rsidRDefault="00431B9A" w:rsidP="0080794B">
      <w:pPr>
        <w:rPr>
          <w:lang w:val="en-GB"/>
        </w:rPr>
      </w:pPr>
    </w:p>
    <w:p w14:paraId="229732F9" w14:textId="77777777" w:rsidR="005B0AA4" w:rsidRPr="002B3D5F" w:rsidRDefault="005B0AA4" w:rsidP="0080794B">
      <w:pPr>
        <w:rPr>
          <w:lang w:val="en-GB"/>
        </w:rPr>
      </w:pPr>
    </w:p>
    <w:p w14:paraId="4ADCD74C" w14:textId="170D875C" w:rsidR="007F3F85" w:rsidRDefault="00FB5F88" w:rsidP="00604E5A">
      <w:pPr>
        <w:pStyle w:val="Heading1"/>
        <w:rPr>
          <w:lang w:val="en-GB"/>
        </w:rPr>
      </w:pPr>
      <w:bookmarkStart w:id="26" w:name="_Toc16602889"/>
      <w:r w:rsidRPr="002B3D5F">
        <w:rPr>
          <w:lang w:val="en-GB"/>
        </w:rPr>
        <w:lastRenderedPageBreak/>
        <w:t>Life Facilitating Conditions</w:t>
      </w:r>
      <w:bookmarkEnd w:id="26"/>
    </w:p>
    <w:p w14:paraId="7D0E8918" w14:textId="77777777" w:rsidR="00604E5A" w:rsidRPr="00604E5A" w:rsidRDefault="00604E5A" w:rsidP="00604E5A">
      <w:pPr>
        <w:rPr>
          <w:lang w:val="en-GB"/>
        </w:rPr>
      </w:pPr>
    </w:p>
    <w:p w14:paraId="460D16D7" w14:textId="7277D5A8" w:rsidR="00F05293" w:rsidRPr="002B3D5F" w:rsidRDefault="00F05293" w:rsidP="00E44DA5">
      <w:pPr>
        <w:rPr>
          <w:lang w:val="en-GB"/>
        </w:rPr>
      </w:pPr>
      <w:r w:rsidRPr="002B3D5F">
        <w:rPr>
          <w:lang w:val="en-GB"/>
        </w:rPr>
        <w:t>To explore where life might find footholds to develop, we must understand what conditions are required for the emergence and development of life. Although ou</w:t>
      </w:r>
      <w:r w:rsidR="00FF6DD4" w:rsidRPr="002B3D5F">
        <w:rPr>
          <w:lang w:val="en-GB"/>
        </w:rPr>
        <w:t>r perspective</w:t>
      </w:r>
      <w:r w:rsidR="008718D7" w:rsidRPr="002B3D5F">
        <w:rPr>
          <w:lang w:val="en-GB"/>
        </w:rPr>
        <w:t>s on this matter have</w:t>
      </w:r>
      <w:r w:rsidR="00FF6DD4" w:rsidRPr="002B3D5F">
        <w:rPr>
          <w:lang w:val="en-GB"/>
        </w:rPr>
        <w:t xml:space="preserve"> already been shown to be </w:t>
      </w:r>
      <w:r w:rsidRPr="002B3D5F">
        <w:rPr>
          <w:lang w:val="en-GB"/>
        </w:rPr>
        <w:t>terracentric, s</w:t>
      </w:r>
      <w:r w:rsidR="00863FED" w:rsidRPr="002B3D5F">
        <w:rPr>
          <w:lang w:val="en-GB"/>
        </w:rPr>
        <w:t>everal</w:t>
      </w:r>
      <w:r w:rsidRPr="002B3D5F">
        <w:rPr>
          <w:lang w:val="en-GB"/>
        </w:rPr>
        <w:t xml:space="preserve"> broad requirements can </w:t>
      </w:r>
      <w:r w:rsidR="00FF6DD4" w:rsidRPr="002B3D5F">
        <w:rPr>
          <w:lang w:val="en-GB"/>
        </w:rPr>
        <w:t xml:space="preserve">still </w:t>
      </w:r>
      <w:r w:rsidRPr="002B3D5F">
        <w:rPr>
          <w:lang w:val="en-GB"/>
        </w:rPr>
        <w:t xml:space="preserve">be laid down with some confidence </w:t>
      </w:r>
      <w:r w:rsidRPr="002B3D5F">
        <w:rPr>
          <w:lang w:val="en-GB"/>
        </w:rPr>
        <w:fldChar w:fldCharType="begin" w:fldLock="1"/>
      </w:r>
      <w:r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Pr="002B3D5F">
        <w:rPr>
          <w:lang w:val="en-GB"/>
        </w:rPr>
        <w:fldChar w:fldCharType="separate"/>
      </w:r>
      <w:r w:rsidRPr="002B3D5F">
        <w:rPr>
          <w:noProof/>
          <w:lang w:val="en-GB"/>
        </w:rPr>
        <w:t>(Benner et al., 2004)</w:t>
      </w:r>
      <w:r w:rsidRPr="002B3D5F">
        <w:rPr>
          <w:lang w:val="en-GB"/>
        </w:rPr>
        <w:fldChar w:fldCharType="end"/>
      </w:r>
      <w:r w:rsidRPr="002B3D5F">
        <w:rPr>
          <w:lang w:val="en-GB"/>
        </w:rPr>
        <w:t xml:space="preserve">. </w:t>
      </w:r>
      <w:r w:rsidR="009E31CB" w:rsidRPr="002B3D5F">
        <w:rPr>
          <w:lang w:val="en-GB"/>
        </w:rPr>
        <w:t>Because it is the</w:t>
      </w:r>
      <w:r w:rsidRPr="002B3D5F">
        <w:rPr>
          <w:lang w:val="en-GB"/>
        </w:rPr>
        <w:t xml:space="preserve"> only</w:t>
      </w:r>
      <w:r w:rsidR="009E31CB" w:rsidRPr="002B3D5F">
        <w:rPr>
          <w:lang w:val="en-GB"/>
        </w:rPr>
        <w:t xml:space="preserve"> known</w:t>
      </w:r>
      <w:r w:rsidRPr="002B3D5F">
        <w:rPr>
          <w:lang w:val="en-GB"/>
        </w:rPr>
        <w:t xml:space="preserve"> example of life emerging,</w:t>
      </w:r>
      <w:r w:rsidR="00634DE3" w:rsidRPr="002B3D5F">
        <w:rPr>
          <w:lang w:val="en-GB"/>
        </w:rPr>
        <w:t xml:space="preserve"> understanding the </w:t>
      </w:r>
      <w:r w:rsidRPr="002B3D5F">
        <w:rPr>
          <w:lang w:val="en-GB"/>
        </w:rPr>
        <w:t xml:space="preserve">early </w:t>
      </w:r>
      <w:r w:rsidR="00634DE3" w:rsidRPr="002B3D5F">
        <w:rPr>
          <w:lang w:val="en-GB"/>
        </w:rPr>
        <w:t>E</w:t>
      </w:r>
      <w:r w:rsidRPr="002B3D5F">
        <w:rPr>
          <w:lang w:val="en-GB"/>
        </w:rPr>
        <w:t>arth can help us understand how life can come into being. Current research views the Origin of Life (</w:t>
      </w:r>
      <w:proofErr w:type="spellStart"/>
      <w:r w:rsidRPr="002B3D5F">
        <w:rPr>
          <w:lang w:val="en-GB"/>
        </w:rPr>
        <w:t>OoL</w:t>
      </w:r>
      <w:proofErr w:type="spellEnd"/>
      <w:r w:rsidRPr="002B3D5F">
        <w:rPr>
          <w:lang w:val="en-GB"/>
        </w:rPr>
        <w:t xml:space="preserve">) as a slow rise in complexity of a chemical system capable of sustaining itself in the harsh environment of early </w:t>
      </w:r>
      <w:r w:rsidR="00AD2F36" w:rsidRPr="002B3D5F">
        <w:rPr>
          <w:lang w:val="en-GB"/>
        </w:rPr>
        <w:t>E</w:t>
      </w:r>
      <w:r w:rsidRPr="002B3D5F">
        <w:rPr>
          <w:lang w:val="en-GB"/>
        </w:rPr>
        <w:t xml:space="preserve">arth. This initially very simple geochemical process gradually acquired more and more characteristics of life, leading to the very first simple lifeforms </w:t>
      </w:r>
      <w:r w:rsidRPr="002B3D5F">
        <w:rPr>
          <w:lang w:val="en-GB"/>
        </w:rPr>
        <w:fldChar w:fldCharType="begin" w:fldLock="1"/>
      </w:r>
      <w:r w:rsidRPr="002B3D5F">
        <w:rPr>
          <w:lang w:val="en-GB"/>
        </w:rPr>
        <w:instrText>ADDIN CSL_CITATION {"citationItems":[{"id":"ITEM-1","itemData":{"abstract":"NASA’s strategic objective in planetary science is to determine the content, origin, and evolution of the Solar System and the potential for life elsewhere (2014 NASA Science Plan). Astrobiology research sponsored by NASA focuses on three basic questions: How does life begin and evolve? Does life exist elsewhere in the Universe? What is the future of life on Earth and beyond? Over the past 50 years, astrobiologists have uncovered a myriad of clues to answering these Big Questions...","author":[{"dropping-particle":"","family":"Hays","given":"Lindsay","non-dropping-particle":"","parse-names":false,"suffix":""},{"dropping-particle":"","family":"Achenbach","given":"Laurie","non-dropping-particle":"","parse-names":false,"suffix":""},{"dropping-particle":"","family":"Bailey","given":"Jake","non-dropping-particle":"","parse-names":false,"suffix":""},{"dropping-particle":"","family":"Barnes","given":"Rory K.","non-dropping-particle":"","parse-names":false,"suffix":""},{"dropping-particle":"","family":"Baross","given":"John A.","non-dropping-particle":"","parse-names":false,"suffix":""},{"dropping-particle":"","family":"Bertka","given":"Connie","non-dropping-particle":"","parse-names":false,"suffix":""},{"dropping-particle":"","family":"Boston","given":"Penny","non-dropping-particle":"","parse-names":false,"suffix":""},{"dropping-particle":"","family":"Boyd","given":"Eric","non-dropping-particle":"","parse-names":false,"suffix":""},{"dropping-particle":"","family":"Cable","given":"Morgan","non-dropping-particle":"","parse-names":false,"suffix":""},{"dropping-particle":"","family":"Chen","given":"Irene","non-dropping-particle":"","parse-names":false,"suffix":""},{"dropping-particle":"","family":"Ciesla","given":"Fred J.","non-dropping-particle":"","parse-names":false,"suffix":""},{"dropping-particle":"","family":"Marais","given":"David J","non-dropping-particle":"Des","parse-names":false,"suffix":""},{"dropping-particle":"","family":"Domagal-Goldman","given":"Shawn D.","non-dropping-particle":"","parse-names":false,"suffix":""},{"dropping-particle":"","family":"Cook","given":"Jamie Elsila","non-dropping-particle":"","parse-names":false,"suffix":""},{"dropping-particle":"","family":"Goldman","given":"Aaron","non-dropping-particle":"","parse-names":false,"suffix":""},{"dropping-particle":"","family":"Hud","given":"Nick","non-dropping-particle":"","parse-names":false,"suffix":""},{"dropping-particle":"","family":"Laine","given":"Pauli","non-dropping-particle":"","parse-names":false,"suffix":""},{"dropping-particle":"","family":"Lloyd","given":"Karen","non-dropping-particle":"","parse-names":false,"suffix":""},{"dropping-particle":"","family":"Lyons","given":"Tim","non-dropping-particle":"","parse-names":false,"suffix":""},{"dropping-particle":"","family":"Meadows","given":"Victoria S.","non-dropping-particle":"","parse-names":false,"suffix":""},{"dropping-particle":"","family":"Mix","given":"Lucas","non-dropping-particle":"","parse-names":false,"suffix":""},{"dropping-particle":"","family":"Mojzsis","given":"Stephen J.","non-dropping-particle":"","parse-names":false,"suffix":""},{"dropping-particle":"","family":"Muller","given":"Uli","non-dropping-particle":"","parse-names":false,"suffix":""},{"dropping-particle":"","family":"Pasek","given":"Matt","non-dropping-particle":"","parse-names":false,"suffix":""},{"dropping-particle":"","family":"Powell","given":"Matthew","non-dropping-particle":"","parse-names":false,"suffix":""},{"dropping-particle":"","family":"Robinson","given":"Tyler","non-dropping-particle":"","parse-names":false,"suffix":""},{"dropping-particle":"","family":"Rosenzweig","given":"Frank","non-dropping-particle":"","parse-names":false,"suffix":""},{"dropping-particle":"","family":"Schmidt","given":"Britney","non-dropping-particle":"","parse-names":false,"suffix":""},{"dropping-particle":"","family":"Seelig","given":"Burckhard","non-dropping-particle":"","parse-names":false,"suffix":""},{"dropping-particle":"","family":"Springsteen","given":"Greg","non-dropping-particle":"","parse-names":false,"suffix":""},{"dropping-particle":"","family":"Vance","given":"Steve","non-dropping-particle":"","parse-names":false,"suffix":""},{"dropping-particle":"","family":"Welander","given":"Paula","non-dropping-particle":"","parse-names":false,"suffix":""},{"dropping-particle":"","family":"Williams","given":"Loren","non-dropping-particle":"","parse-names":false,"suffix":""},{"dropping-particle":"","family":"Wordsworth","given":"Robin D.","non-dropping-particle":"","parse-names":false,"suffix":""}],"id":"ITEM-1","issued":{"date-parts":[["2015"]]},"number-of-pages":"257","title":"NASA ASTROBIOLOGY STRATEGY 2015","type":"report"},"uris":["http://www.mendeley.com/documents/?uuid=c4c70cd9-ec75-40e3-be1c-cb92938f8ff5"]}],"mendeley":{"formattedCitation":"(Hays et al., 2015)","plainTextFormattedCitation":"(Hays et al., 2015)","previouslyFormattedCitation":"(Hays et al., 2015)"},"properties":{"noteIndex":0},"schema":"https://github.com/citation-style-language/schema/raw/master/csl-citation.json"}</w:instrText>
      </w:r>
      <w:r w:rsidRPr="002B3D5F">
        <w:rPr>
          <w:lang w:val="en-GB"/>
        </w:rPr>
        <w:fldChar w:fldCharType="separate"/>
      </w:r>
      <w:r w:rsidRPr="002B3D5F">
        <w:rPr>
          <w:noProof/>
          <w:lang w:val="en-GB"/>
        </w:rPr>
        <w:t>(Hays et al., 2015)</w:t>
      </w:r>
      <w:r w:rsidRPr="002B3D5F">
        <w:rPr>
          <w:lang w:val="en-GB"/>
        </w:rPr>
        <w:fldChar w:fldCharType="end"/>
      </w:r>
      <w:r w:rsidRPr="002B3D5F">
        <w:rPr>
          <w:lang w:val="en-GB"/>
        </w:rPr>
        <w:t xml:space="preserve">. </w:t>
      </w:r>
      <w:r w:rsidR="00057274">
        <w:rPr>
          <w:lang w:val="en-GB"/>
        </w:rPr>
        <w:t>N</w:t>
      </w:r>
      <w:r w:rsidR="00D660AE" w:rsidRPr="002B3D5F">
        <w:rPr>
          <w:lang w:val="en-GB"/>
        </w:rPr>
        <w:t>ote that</w:t>
      </w:r>
      <w:r w:rsidRPr="002B3D5F">
        <w:rPr>
          <w:lang w:val="en-GB"/>
        </w:rPr>
        <w:t xml:space="preserve"> defining the point at which a process becomes </w:t>
      </w:r>
      <w:r w:rsidR="00057274">
        <w:rPr>
          <w:lang w:val="en-GB"/>
        </w:rPr>
        <w:t>‘</w:t>
      </w:r>
      <w:r w:rsidRPr="002B3D5F">
        <w:rPr>
          <w:lang w:val="en-GB"/>
        </w:rPr>
        <w:t>living</w:t>
      </w:r>
      <w:r w:rsidR="00057274">
        <w:rPr>
          <w:lang w:val="en-GB"/>
        </w:rPr>
        <w:t>’</w:t>
      </w:r>
      <w:r w:rsidRPr="002B3D5F">
        <w:rPr>
          <w:lang w:val="en-GB"/>
        </w:rPr>
        <w:t xml:space="preserve"> is </w:t>
      </w:r>
      <w:r w:rsidR="00AD2F36" w:rsidRPr="002B3D5F">
        <w:rPr>
          <w:lang w:val="en-GB"/>
        </w:rPr>
        <w:t>difficult</w:t>
      </w:r>
      <w:r w:rsidR="00027075">
        <w:rPr>
          <w:lang w:val="en-GB"/>
        </w:rPr>
        <w:t>, if not impossible</w:t>
      </w:r>
      <w:r w:rsidRPr="002B3D5F">
        <w:rPr>
          <w:lang w:val="en-GB"/>
        </w:rPr>
        <w:t xml:space="preserve"> to </w:t>
      </w:r>
      <w:r w:rsidR="001F559E" w:rsidRPr="002B3D5F">
        <w:rPr>
          <w:lang w:val="en-GB"/>
        </w:rPr>
        <w:t>do</w:t>
      </w:r>
      <w:r w:rsidRPr="002B3D5F">
        <w:rPr>
          <w:lang w:val="en-GB"/>
        </w:rPr>
        <w:t>, but</w:t>
      </w:r>
      <w:r w:rsidR="00D660AE" w:rsidRPr="002B3D5F">
        <w:rPr>
          <w:lang w:val="en-GB"/>
        </w:rPr>
        <w:t xml:space="preserve"> in general</w:t>
      </w:r>
      <w:r w:rsidRPr="002B3D5F">
        <w:rPr>
          <w:lang w:val="en-GB"/>
        </w:rPr>
        <w:t xml:space="preserve"> the advent of life can be described as a gradual emergence of complex structure from simple abiotic chemistry. Here, I</w:t>
      </w:r>
      <w:r w:rsidR="008718D7" w:rsidRPr="002B3D5F">
        <w:rPr>
          <w:lang w:val="en-GB"/>
        </w:rPr>
        <w:t xml:space="preserve"> will lay down and explain the Core C</w:t>
      </w:r>
      <w:r w:rsidRPr="002B3D5F">
        <w:rPr>
          <w:lang w:val="en-GB"/>
        </w:rPr>
        <w:t>oncepts</w:t>
      </w:r>
      <w:r w:rsidR="008718D7" w:rsidRPr="002B3D5F">
        <w:rPr>
          <w:lang w:val="en-GB"/>
        </w:rPr>
        <w:t xml:space="preserve"> </w:t>
      </w:r>
      <w:r w:rsidRPr="002B3D5F">
        <w:rPr>
          <w:lang w:val="en-GB"/>
        </w:rPr>
        <w:t>that are currently viewed a</w:t>
      </w:r>
      <w:r w:rsidR="007014E4" w:rsidRPr="002B3D5F">
        <w:rPr>
          <w:lang w:val="en-GB"/>
        </w:rPr>
        <w:t>s the basis for the functioning of</w:t>
      </w:r>
      <w:r w:rsidRPr="002B3D5F">
        <w:rPr>
          <w:lang w:val="en-GB"/>
        </w:rPr>
        <w:t xml:space="preserve"> life and </w:t>
      </w:r>
      <w:r w:rsidR="007014E4" w:rsidRPr="002B3D5F">
        <w:rPr>
          <w:lang w:val="en-GB"/>
        </w:rPr>
        <w:t xml:space="preserve">are </w:t>
      </w:r>
      <w:r w:rsidRPr="002B3D5F">
        <w:rPr>
          <w:lang w:val="en-GB"/>
        </w:rPr>
        <w:t xml:space="preserve">essential for </w:t>
      </w:r>
      <w:r w:rsidR="007014E4" w:rsidRPr="002B3D5F">
        <w:rPr>
          <w:lang w:val="en-GB"/>
        </w:rPr>
        <w:t>its emergence</w:t>
      </w:r>
      <w:r w:rsidRPr="002B3D5F">
        <w:rPr>
          <w:lang w:val="en-GB"/>
        </w:rPr>
        <w:t>.</w:t>
      </w:r>
      <w:r w:rsidR="008718D7" w:rsidRPr="002B3D5F">
        <w:rPr>
          <w:lang w:val="en-GB"/>
        </w:rPr>
        <w:t xml:space="preserve"> I have identified four main Core Concepts following literature </w:t>
      </w:r>
      <w:r w:rsidR="002925C7" w:rsidRPr="002B3D5F">
        <w:rPr>
          <w:lang w:val="en-GB"/>
        </w:rPr>
        <w:fldChar w:fldCharType="begin" w:fldLock="1"/>
      </w:r>
      <w:r w:rsidR="00617FFD" w:rsidRPr="002B3D5F">
        <w:rPr>
          <w:lang w:val="en-GB"/>
        </w:rPr>
        <w:instrText>ADDIN CSL_CITATION {"citationItems":[{"id":"ITEM-1","itemData":{"ISBN":"0309179564","author":[{"dropping-particle":"","family":"National Research Council","given":"","non-dropping-particle":"","parse-names":false,"suffix":""}],"id":"ITEM-1","issued":{"date-parts":[["2007"]]},"publisher":"National Academies Press","title":"The limits of organic life in planetary systems","type":"book"},"uris":["http://www.mendeley.com/documents/?uuid=fab8bfbd-9000-4fb1-b5f9-be77c9f6c191"]}],"mendeley":{"formattedCitation":"(National Research Council, 2007)","plainTextFormattedCitation":"(National Research Council, 2007)","previouslyFormattedCitation":"(National Research Council, 2007)"},"properties":{"noteIndex":0},"schema":"https://github.com/citation-style-language/schema/raw/master/csl-citation.json"}</w:instrText>
      </w:r>
      <w:r w:rsidR="002925C7" w:rsidRPr="002B3D5F">
        <w:rPr>
          <w:lang w:val="en-GB"/>
        </w:rPr>
        <w:fldChar w:fldCharType="separate"/>
      </w:r>
      <w:r w:rsidR="002925C7" w:rsidRPr="002B3D5F">
        <w:rPr>
          <w:noProof/>
          <w:lang w:val="en-GB"/>
        </w:rPr>
        <w:t>(National Research Council, 2007)</w:t>
      </w:r>
      <w:r w:rsidR="002925C7" w:rsidRPr="002B3D5F">
        <w:rPr>
          <w:lang w:val="en-GB"/>
        </w:rPr>
        <w:fldChar w:fldCharType="end"/>
      </w:r>
      <w:r w:rsidR="002925C7" w:rsidRPr="002B3D5F">
        <w:rPr>
          <w:lang w:val="en-GB"/>
        </w:rPr>
        <w:t xml:space="preserve"> and </w:t>
      </w:r>
      <w:r w:rsidR="0037030C">
        <w:rPr>
          <w:lang w:val="en-GB"/>
        </w:rPr>
        <w:t xml:space="preserve">I </w:t>
      </w:r>
      <w:r w:rsidR="002925C7" w:rsidRPr="002B3D5F">
        <w:rPr>
          <w:lang w:val="en-GB"/>
        </w:rPr>
        <w:t xml:space="preserve">will </w:t>
      </w:r>
      <w:r w:rsidR="0037030C">
        <w:rPr>
          <w:lang w:val="en-GB"/>
        </w:rPr>
        <w:t xml:space="preserve">then </w:t>
      </w:r>
      <w:r w:rsidR="002925C7" w:rsidRPr="002B3D5F">
        <w:rPr>
          <w:lang w:val="en-GB"/>
        </w:rPr>
        <w:t xml:space="preserve">use these </w:t>
      </w:r>
      <w:r w:rsidR="0037030C">
        <w:rPr>
          <w:lang w:val="en-GB"/>
        </w:rPr>
        <w:t>co</w:t>
      </w:r>
      <w:r w:rsidR="00217169">
        <w:rPr>
          <w:lang w:val="en-GB"/>
        </w:rPr>
        <w:t xml:space="preserve">ncepts </w:t>
      </w:r>
      <w:r w:rsidR="002925C7" w:rsidRPr="002B3D5F">
        <w:rPr>
          <w:lang w:val="en-GB"/>
        </w:rPr>
        <w:t xml:space="preserve">to </w:t>
      </w:r>
      <w:r w:rsidR="0023539B">
        <w:rPr>
          <w:lang w:val="en-GB"/>
        </w:rPr>
        <w:t>study</w:t>
      </w:r>
      <w:r w:rsidR="002925C7" w:rsidRPr="002B3D5F">
        <w:rPr>
          <w:lang w:val="en-GB"/>
        </w:rPr>
        <w:t xml:space="preserve"> </w:t>
      </w:r>
      <w:r w:rsidR="0023539B">
        <w:rPr>
          <w:lang w:val="en-GB"/>
        </w:rPr>
        <w:t>a universal b</w:t>
      </w:r>
      <w:r w:rsidR="002925C7" w:rsidRPr="002B3D5F">
        <w:rPr>
          <w:lang w:val="en-GB"/>
        </w:rPr>
        <w:t xml:space="preserve">asic </w:t>
      </w:r>
      <w:r w:rsidR="0023539B">
        <w:rPr>
          <w:lang w:val="en-GB"/>
        </w:rPr>
        <w:t>p</w:t>
      </w:r>
      <w:r w:rsidR="002925C7" w:rsidRPr="002B3D5F">
        <w:rPr>
          <w:lang w:val="en-GB"/>
        </w:rPr>
        <w:t>ropert</w:t>
      </w:r>
      <w:r w:rsidR="0023539B">
        <w:rPr>
          <w:lang w:val="en-GB"/>
        </w:rPr>
        <w:t>y of life</w:t>
      </w:r>
      <w:r w:rsidR="00217169">
        <w:rPr>
          <w:lang w:val="en-GB"/>
        </w:rPr>
        <w:t xml:space="preserve"> more</w:t>
      </w:r>
      <w:r w:rsidR="0023539B">
        <w:rPr>
          <w:lang w:val="en-GB"/>
        </w:rPr>
        <w:t xml:space="preserve"> in-depth</w:t>
      </w:r>
      <w:r w:rsidR="002925C7" w:rsidRPr="002B3D5F">
        <w:rPr>
          <w:lang w:val="en-GB"/>
        </w:rPr>
        <w:t>.</w:t>
      </w:r>
    </w:p>
    <w:p w14:paraId="2E31ED76" w14:textId="1CB683EE" w:rsidR="007F3F85" w:rsidRPr="007F3F85" w:rsidRDefault="00547A46" w:rsidP="007F3F85">
      <w:pPr>
        <w:pStyle w:val="Heading2"/>
        <w:rPr>
          <w:lang w:val="en-GB"/>
        </w:rPr>
      </w:pPr>
      <w:bookmarkStart w:id="27" w:name="_Toc16602890"/>
      <w:r w:rsidRPr="002B3D5F">
        <w:rPr>
          <w:lang w:val="en-GB"/>
        </w:rPr>
        <w:t>Core</w:t>
      </w:r>
      <w:r w:rsidR="00261B09" w:rsidRPr="002B3D5F">
        <w:rPr>
          <w:lang w:val="en-GB"/>
        </w:rPr>
        <w:t xml:space="preserve"> Concepts</w:t>
      </w:r>
      <w:bookmarkEnd w:id="27"/>
    </w:p>
    <w:p w14:paraId="19230CF0" w14:textId="51D85142" w:rsidR="00FB5F88" w:rsidRPr="002B3D5F" w:rsidRDefault="007F3F85" w:rsidP="00461904">
      <w:pPr>
        <w:pStyle w:val="Heading3"/>
        <w:rPr>
          <w:lang w:val="en-GB"/>
        </w:rPr>
      </w:pPr>
      <w:bookmarkStart w:id="28" w:name="_Toc16602891"/>
      <w:r>
        <w:rPr>
          <w:lang w:val="en-GB"/>
        </w:rPr>
        <w:t xml:space="preserve">1: </w:t>
      </w:r>
      <w:r w:rsidR="00FB5F88" w:rsidRPr="002B3D5F">
        <w:rPr>
          <w:lang w:val="en-GB"/>
        </w:rPr>
        <w:t>Thermodynamic disequilibrium</w:t>
      </w:r>
      <w:bookmarkEnd w:id="28"/>
    </w:p>
    <w:p w14:paraId="75653231" w14:textId="301EBC7D" w:rsidR="00060AA1" w:rsidRPr="002B3D5F" w:rsidRDefault="00F05293" w:rsidP="00060AA1">
      <w:pPr>
        <w:spacing w:after="0"/>
        <w:rPr>
          <w:lang w:val="en-GB"/>
        </w:rPr>
      </w:pPr>
      <w:r w:rsidRPr="002B3D5F">
        <w:rPr>
          <w:lang w:val="en-GB"/>
        </w:rPr>
        <w:t>Physical and chemical processes occurring in nature only happen when energy of some form is dissipated. Imagine a river, which flows and sculpts its banks because water gains momentum from flowing down. If water were not continually inserted into the river at the beginning of its course (a high-energy state) via rain or glacial melting, it would run dry. The lake or sea at the river’s mouth is characterised by a lack of flow</w:t>
      </w:r>
      <w:r w:rsidR="00010D59">
        <w:rPr>
          <w:lang w:val="en-GB"/>
        </w:rPr>
        <w:t xml:space="preserve">: </w:t>
      </w:r>
      <w:r w:rsidRPr="002B3D5F">
        <w:rPr>
          <w:lang w:val="en-GB"/>
        </w:rPr>
        <w:t>a state of lowest possible energy (if it weren’t for heating and evaporation induced by sunlight: another high-energy state causing flow). Without input of some form of higher energy, be it rain, sunlight, or heat from inside the earth, these processes would eventually dissipate all energy and reach their lowest possible energy state where everything is evened out and levelled, like a dead sea. Thus a trend emerges: a flow from a high to low energy state is characterised by a dynamic process</w:t>
      </w:r>
      <w:r w:rsidR="00D817A4">
        <w:rPr>
          <w:lang w:val="en-GB"/>
        </w:rPr>
        <w:t xml:space="preserve"> (flowing river)</w:t>
      </w:r>
      <w:r w:rsidRPr="002B3D5F">
        <w:rPr>
          <w:lang w:val="en-GB"/>
        </w:rPr>
        <w:t xml:space="preserve"> that can create ‘complexity’ in an environment, such as an intricately patterned river delta, while a steady-state system such as a dead sea is more evened-out or featureless, and has a low ’complexity’. We call this ’dead’ state in which no net flow of energy occurs Thermodynamic Equilibrium, and we call this measure of ‘complexity’ Entropy, where the universe moves naturally to </w:t>
      </w:r>
      <w:r w:rsidR="00E378B5">
        <w:rPr>
          <w:lang w:val="en-GB"/>
        </w:rPr>
        <w:t>‘</w:t>
      </w:r>
      <w:r w:rsidRPr="002B3D5F">
        <w:rPr>
          <w:lang w:val="en-GB"/>
        </w:rPr>
        <w:t>chao</w:t>
      </w:r>
      <w:r w:rsidR="001B2CCE">
        <w:rPr>
          <w:lang w:val="en-GB"/>
        </w:rPr>
        <w:t>s</w:t>
      </w:r>
      <w:r w:rsidR="00E378B5">
        <w:rPr>
          <w:lang w:val="en-GB"/>
        </w:rPr>
        <w:t>’</w:t>
      </w:r>
      <w:r w:rsidR="001B2CCE">
        <w:rPr>
          <w:lang w:val="en-GB"/>
        </w:rPr>
        <w:t>,</w:t>
      </w:r>
      <w:r w:rsidRPr="002B3D5F">
        <w:rPr>
          <w:lang w:val="en-GB"/>
        </w:rPr>
        <w:t xml:space="preserve"> </w:t>
      </w:r>
      <w:r w:rsidR="001B2CCE">
        <w:rPr>
          <w:lang w:val="en-GB"/>
        </w:rPr>
        <w:t xml:space="preserve">or </w:t>
      </w:r>
      <w:r w:rsidRPr="002B3D5F">
        <w:rPr>
          <w:lang w:val="en-GB"/>
        </w:rPr>
        <w:t>high</w:t>
      </w:r>
      <w:r w:rsidR="00E378B5">
        <w:rPr>
          <w:lang w:val="en-GB"/>
        </w:rPr>
        <w:t xml:space="preserve"> </w:t>
      </w:r>
      <w:r w:rsidRPr="002B3D5F">
        <w:rPr>
          <w:lang w:val="en-GB"/>
        </w:rPr>
        <w:t xml:space="preserve">entropy </w:t>
      </w:r>
      <w:r w:rsidRPr="002B3D5F">
        <w:rPr>
          <w:lang w:val="en-GB"/>
        </w:rPr>
        <w:fldChar w:fldCharType="begin" w:fldLock="1"/>
      </w:r>
      <w:r w:rsidRPr="002B3D5F">
        <w:rPr>
          <w:lang w:val="en-GB"/>
        </w:rPr>
        <w:instrText>ADDIN CSL_CITATION {"citationItems":[{"id":"ITEM-1","itemData":{"author":[{"dropping-particle":"","family":"Clausius","given":"Rudolf","non-dropping-particle":"","parse-names":false,"suffix":""}],"id":"ITEM-1","issued":{"date-parts":[["1867"]]},"publisher":"J. van Voorst","title":"The mechanical theory of heat: with its applications to the steam-engine and to the physical properties of bodies","type":"book"},"uris":["http://www.mendeley.com/documents/?uuid=b3332e41-3407-48fa-ab1f-6042a8930009"]}],"mendeley":{"formattedCitation":"(Clausius, 1867)","plainTextFormattedCitation":"(Clausius, 1867)","previouslyFormattedCitation":"(Clausius, 1867)"},"properties":{"noteIndex":0},"schema":"https://github.com/citation-style-language/schema/raw/master/csl-citation.json"}</w:instrText>
      </w:r>
      <w:r w:rsidRPr="002B3D5F">
        <w:rPr>
          <w:lang w:val="en-GB"/>
        </w:rPr>
        <w:fldChar w:fldCharType="separate"/>
      </w:r>
      <w:r w:rsidRPr="002B3D5F">
        <w:rPr>
          <w:noProof/>
          <w:lang w:val="en-GB"/>
        </w:rPr>
        <w:t>(Clausius, 1867)</w:t>
      </w:r>
      <w:r w:rsidRPr="002B3D5F">
        <w:rPr>
          <w:lang w:val="en-GB"/>
        </w:rPr>
        <w:fldChar w:fldCharType="end"/>
      </w:r>
      <w:r w:rsidRPr="002B3D5F">
        <w:rPr>
          <w:lang w:val="en-GB"/>
        </w:rPr>
        <w:t xml:space="preserve">. An energy flow (from low to high entropy) can reduce </w:t>
      </w:r>
      <w:r w:rsidR="00C16011">
        <w:rPr>
          <w:lang w:val="en-GB"/>
        </w:rPr>
        <w:t xml:space="preserve">local </w:t>
      </w:r>
      <w:r w:rsidRPr="002B3D5F">
        <w:rPr>
          <w:lang w:val="en-GB"/>
        </w:rPr>
        <w:t xml:space="preserve">entropy </w:t>
      </w:r>
      <w:r w:rsidR="00C16011">
        <w:rPr>
          <w:lang w:val="en-GB"/>
        </w:rPr>
        <w:t xml:space="preserve">(river valley) </w:t>
      </w:r>
      <w:r w:rsidRPr="002B3D5F">
        <w:rPr>
          <w:lang w:val="en-GB"/>
        </w:rPr>
        <w:t>and thus increase complexity. Because a net flow occur</w:t>
      </w:r>
      <w:r w:rsidR="00DC549F">
        <w:rPr>
          <w:lang w:val="en-GB"/>
        </w:rPr>
        <w:t>s</w:t>
      </w:r>
      <w:r w:rsidRPr="002B3D5F">
        <w:rPr>
          <w:lang w:val="en-GB"/>
        </w:rPr>
        <w:t xml:space="preserve">, this flow of energy is said to be at thermodynamic disequilibrium. </w:t>
      </w:r>
    </w:p>
    <w:p w14:paraId="249384B3" w14:textId="2BC62053" w:rsidR="00604E5A" w:rsidRPr="002B3D5F" w:rsidRDefault="00F05293" w:rsidP="00604E5A">
      <w:pPr>
        <w:rPr>
          <w:lang w:val="en-GB"/>
        </w:rPr>
      </w:pPr>
      <w:r w:rsidRPr="002B3D5F">
        <w:rPr>
          <w:lang w:val="en-GB"/>
        </w:rPr>
        <w:t xml:space="preserve">Thermodynamic disequilibria are important: on earth life exists wherever there is a thermodynamic disequilibrium, and indeed all earth-life requires this disequilibrium to function </w:t>
      </w:r>
      <w:r w:rsidRPr="002B3D5F">
        <w:rPr>
          <w:lang w:val="en-GB"/>
        </w:rPr>
        <w:fldChar w:fldCharType="begin" w:fldLock="1"/>
      </w:r>
      <w:r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Pr="002B3D5F">
        <w:rPr>
          <w:lang w:val="en-GB"/>
        </w:rPr>
        <w:fldChar w:fldCharType="separate"/>
      </w:r>
      <w:r w:rsidRPr="002B3D5F">
        <w:rPr>
          <w:noProof/>
          <w:lang w:val="en-GB"/>
        </w:rPr>
        <w:t>(Benner et al., 2004)</w:t>
      </w:r>
      <w:r w:rsidRPr="002B3D5F">
        <w:rPr>
          <w:lang w:val="en-GB"/>
        </w:rPr>
        <w:fldChar w:fldCharType="end"/>
      </w:r>
      <w:r w:rsidRPr="002B3D5F">
        <w:rPr>
          <w:lang w:val="en-GB"/>
        </w:rPr>
        <w:t xml:space="preserve">. The steepness of the thermodynamic gradient defines the amount of flow, and thus the amount of energy harvestable, in the same way that a ball accelerates faster down a steep slope than a shallow one. </w:t>
      </w:r>
      <w:r w:rsidR="00AB2235" w:rsidRPr="002B3D5F">
        <w:rPr>
          <w:lang w:val="en-GB"/>
        </w:rPr>
        <w:t>Two core characteristic of life are</w:t>
      </w:r>
      <w:r w:rsidR="00165271" w:rsidRPr="002B3D5F">
        <w:rPr>
          <w:lang w:val="en-GB"/>
        </w:rPr>
        <w:t xml:space="preserve"> thus</w:t>
      </w:r>
      <w:r w:rsidRPr="002B3D5F">
        <w:rPr>
          <w:lang w:val="en-GB"/>
        </w:rPr>
        <w:t xml:space="preserve"> that </w:t>
      </w:r>
      <w:r w:rsidR="00165271" w:rsidRPr="002B3D5F">
        <w:rPr>
          <w:lang w:val="en-GB"/>
        </w:rPr>
        <w:t>firstly:</w:t>
      </w:r>
      <w:r w:rsidR="00AB2235" w:rsidRPr="002B3D5F">
        <w:rPr>
          <w:lang w:val="en-GB"/>
        </w:rPr>
        <w:t xml:space="preserve"> </w:t>
      </w:r>
      <w:r w:rsidRPr="002B3D5F">
        <w:rPr>
          <w:lang w:val="en-GB"/>
        </w:rPr>
        <w:t>it is a highly-organised low-entropy state of matter</w:t>
      </w:r>
      <w:r w:rsidR="00165271" w:rsidRPr="002B3D5F">
        <w:rPr>
          <w:lang w:val="en-GB"/>
        </w:rPr>
        <w:t>,</w:t>
      </w:r>
      <w:r w:rsidR="00AB2235" w:rsidRPr="002B3D5F">
        <w:rPr>
          <w:lang w:val="en-GB"/>
        </w:rPr>
        <w:t xml:space="preserve"> and </w:t>
      </w:r>
      <w:r w:rsidR="00165271" w:rsidRPr="002B3D5F">
        <w:rPr>
          <w:lang w:val="en-GB"/>
        </w:rPr>
        <w:t>secondly:</w:t>
      </w:r>
      <w:r w:rsidR="00AB2235" w:rsidRPr="002B3D5F">
        <w:rPr>
          <w:lang w:val="en-GB"/>
        </w:rPr>
        <w:t xml:space="preserve"> that it requires a flow of </w:t>
      </w:r>
      <w:r w:rsidR="00165271" w:rsidRPr="002B3D5F">
        <w:rPr>
          <w:lang w:val="en-GB"/>
        </w:rPr>
        <w:t>energy to organise this material</w:t>
      </w:r>
      <w:r w:rsidR="00AB2235" w:rsidRPr="002B3D5F">
        <w:rPr>
          <w:lang w:val="en-GB"/>
        </w:rPr>
        <w:t xml:space="preserve"> </w:t>
      </w:r>
      <w:r w:rsidR="00AB2235" w:rsidRPr="002B3D5F">
        <w:rPr>
          <w:lang w:val="en-GB"/>
        </w:rPr>
        <w:fldChar w:fldCharType="begin" w:fldLock="1"/>
      </w:r>
      <w:r w:rsidR="00BF76B3" w:rsidRPr="002B3D5F">
        <w:rPr>
          <w:lang w:val="en-GB"/>
        </w:rPr>
        <w:instrText>ADDIN CSL_CITATION {"citationItems":[{"id":"ITEM-1","itemData":{"author":[{"dropping-particle":"","family":"Morowitz","given":"Harold J","non-dropping-particle":"","parse-names":false,"suffix":""}],"id":"ITEM-1","issued":{"date-parts":[["1968"]]},"publisher":"Academic Press","title":"Energy flow in biology; biological organization as a problem in thermal physics","type":"book"},"uris":["http://www.mendeley.com/documents/?uuid=e0f31ba4-3379-459f-ac43-423facab6c67"]}],"mendeley":{"formattedCitation":"(Morowitz, 1968)","plainTextFormattedCitation":"(Morowitz, 1968)","previouslyFormattedCitation":"(Morowitz, 1968)"},"properties":{"noteIndex":0},"schema":"https://github.com/citation-style-language/schema/raw/master/csl-citation.json"}</w:instrText>
      </w:r>
      <w:r w:rsidR="00AB2235" w:rsidRPr="002B3D5F">
        <w:rPr>
          <w:lang w:val="en-GB"/>
        </w:rPr>
        <w:fldChar w:fldCharType="separate"/>
      </w:r>
      <w:r w:rsidR="00AB2235" w:rsidRPr="002B3D5F">
        <w:rPr>
          <w:noProof/>
          <w:lang w:val="en-GB"/>
        </w:rPr>
        <w:t>(Morowitz, 1968)</w:t>
      </w:r>
      <w:r w:rsidR="00AB2235" w:rsidRPr="002B3D5F">
        <w:rPr>
          <w:lang w:val="en-GB"/>
        </w:rPr>
        <w:fldChar w:fldCharType="end"/>
      </w:r>
      <w:r w:rsidRPr="002B3D5F">
        <w:rPr>
          <w:lang w:val="en-GB"/>
        </w:rPr>
        <w:t xml:space="preserve">. </w:t>
      </w:r>
      <w:r w:rsidR="00165271" w:rsidRPr="002B3D5F">
        <w:rPr>
          <w:lang w:val="en-GB"/>
        </w:rPr>
        <w:t xml:space="preserve">Because </w:t>
      </w:r>
      <w:r w:rsidRPr="002B3D5F">
        <w:rPr>
          <w:lang w:val="en-GB"/>
        </w:rPr>
        <w:t xml:space="preserve">places with a large net flow of energy provide the means to </w:t>
      </w:r>
      <w:r w:rsidR="00165271" w:rsidRPr="002B3D5F">
        <w:rPr>
          <w:lang w:val="en-GB"/>
        </w:rPr>
        <w:t>locally supress entropy levels,</w:t>
      </w:r>
      <w:r w:rsidRPr="002B3D5F">
        <w:rPr>
          <w:lang w:val="en-GB"/>
        </w:rPr>
        <w:t xml:space="preserve"> life </w:t>
      </w:r>
      <w:r w:rsidR="00165271" w:rsidRPr="002B3D5F">
        <w:rPr>
          <w:lang w:val="en-GB"/>
        </w:rPr>
        <w:t>is more</w:t>
      </w:r>
      <w:r w:rsidRPr="002B3D5F">
        <w:rPr>
          <w:lang w:val="en-GB"/>
        </w:rPr>
        <w:t xml:space="preserve"> likely </w:t>
      </w:r>
      <w:r w:rsidR="00165271" w:rsidRPr="002B3D5F">
        <w:rPr>
          <w:lang w:val="en-GB"/>
        </w:rPr>
        <w:t xml:space="preserve">to </w:t>
      </w:r>
      <w:r w:rsidRPr="002B3D5F">
        <w:rPr>
          <w:lang w:val="en-GB"/>
        </w:rPr>
        <w:t>be found in locations</w:t>
      </w:r>
      <w:r w:rsidR="00346FC6">
        <w:rPr>
          <w:lang w:val="en-GB"/>
        </w:rPr>
        <w:t xml:space="preserve"> with a large energy flow</w:t>
      </w:r>
      <w:r w:rsidRPr="002B3D5F">
        <w:rPr>
          <w:lang w:val="en-GB"/>
        </w:rPr>
        <w:t>.</w:t>
      </w:r>
    </w:p>
    <w:p w14:paraId="70B42143" w14:textId="1F13FA62" w:rsidR="00FB5F88" w:rsidRPr="002B3D5F" w:rsidRDefault="007F3F85" w:rsidP="00060AA1">
      <w:pPr>
        <w:pStyle w:val="Heading3"/>
        <w:rPr>
          <w:lang w:val="en-GB"/>
        </w:rPr>
      </w:pPr>
      <w:bookmarkStart w:id="29" w:name="_Toc16602892"/>
      <w:r>
        <w:rPr>
          <w:lang w:val="en-GB"/>
        </w:rPr>
        <w:lastRenderedPageBreak/>
        <w:t xml:space="preserve">2: </w:t>
      </w:r>
      <w:r w:rsidR="00FB5F88" w:rsidRPr="002B3D5F">
        <w:rPr>
          <w:lang w:val="en-GB"/>
        </w:rPr>
        <w:t>Temperature</w:t>
      </w:r>
      <w:bookmarkEnd w:id="29"/>
      <w:r w:rsidR="00FB5F88" w:rsidRPr="002B3D5F">
        <w:rPr>
          <w:lang w:val="en-GB"/>
        </w:rPr>
        <w:t xml:space="preserve"> </w:t>
      </w:r>
    </w:p>
    <w:p w14:paraId="124756C9" w14:textId="541798C7" w:rsidR="00060AA1" w:rsidRPr="002B3D5F" w:rsidRDefault="00F05293" w:rsidP="00060AA1">
      <w:pPr>
        <w:spacing w:after="0"/>
        <w:rPr>
          <w:lang w:val="en-GB"/>
        </w:rPr>
      </w:pPr>
      <w:r w:rsidRPr="002B3D5F">
        <w:rPr>
          <w:lang w:val="en-GB"/>
        </w:rPr>
        <w:t xml:space="preserve">If life needed nothing but a large energy flow to spontaneously emerge, we would expect to find most life not on planets but on stars, as </w:t>
      </w:r>
      <w:r w:rsidR="00F965BA">
        <w:rPr>
          <w:lang w:val="en-GB"/>
        </w:rPr>
        <w:t>stars</w:t>
      </w:r>
      <w:r w:rsidRPr="002B3D5F">
        <w:rPr>
          <w:lang w:val="en-GB"/>
        </w:rPr>
        <w:t xml:space="preserve"> </w:t>
      </w:r>
      <w:r w:rsidR="00F965BA">
        <w:rPr>
          <w:lang w:val="en-GB"/>
        </w:rPr>
        <w:t xml:space="preserve">release </w:t>
      </w:r>
      <w:r w:rsidRPr="002B3D5F">
        <w:rPr>
          <w:lang w:val="en-GB"/>
        </w:rPr>
        <w:t xml:space="preserve">huge </w:t>
      </w:r>
      <w:r w:rsidR="00F965BA">
        <w:rPr>
          <w:lang w:val="en-GB"/>
        </w:rPr>
        <w:t xml:space="preserve">amounts of </w:t>
      </w:r>
      <w:r w:rsidRPr="002B3D5F">
        <w:rPr>
          <w:lang w:val="en-GB"/>
        </w:rPr>
        <w:t>energy to lower states. However, the extremely high temperatures associated with these environments precludes a rise in complexity</w:t>
      </w:r>
      <w:r w:rsidR="00B13116">
        <w:rPr>
          <w:lang w:val="en-GB"/>
        </w:rPr>
        <w:t>.</w:t>
      </w:r>
      <w:r w:rsidRPr="002B3D5F">
        <w:rPr>
          <w:lang w:val="en-GB"/>
        </w:rPr>
        <w:t xml:space="preserve"> </w:t>
      </w:r>
      <w:r w:rsidR="00B13116">
        <w:rPr>
          <w:lang w:val="en-GB"/>
        </w:rPr>
        <w:t>Th</w:t>
      </w:r>
      <w:r w:rsidRPr="002B3D5F">
        <w:rPr>
          <w:lang w:val="en-GB"/>
        </w:rPr>
        <w:t xml:space="preserve">e kinetic energy of individual </w:t>
      </w:r>
      <w:r w:rsidR="00B13116">
        <w:rPr>
          <w:lang w:val="en-GB"/>
        </w:rPr>
        <w:t>atoms in most stars</w:t>
      </w:r>
      <w:r w:rsidRPr="002B3D5F">
        <w:rPr>
          <w:lang w:val="en-GB"/>
        </w:rPr>
        <w:t xml:space="preserve"> is high enough to smash any </w:t>
      </w:r>
      <w:r w:rsidR="00B13116">
        <w:rPr>
          <w:lang w:val="en-GB"/>
        </w:rPr>
        <w:t xml:space="preserve">chemical </w:t>
      </w:r>
      <w:r w:rsidRPr="002B3D5F">
        <w:rPr>
          <w:lang w:val="en-GB"/>
        </w:rPr>
        <w:t>structures. This is why molecules</w:t>
      </w:r>
      <w:r w:rsidR="00B42AA8">
        <w:rPr>
          <w:lang w:val="en-GB"/>
        </w:rPr>
        <w:t xml:space="preserve"> </w:t>
      </w:r>
      <w:r w:rsidRPr="002B3D5F">
        <w:rPr>
          <w:lang w:val="en-GB"/>
        </w:rPr>
        <w:t xml:space="preserve">only occur in the coolest of stars </w:t>
      </w:r>
      <w:r w:rsidRPr="002B3D5F">
        <w:rPr>
          <w:lang w:val="en-GB"/>
        </w:rPr>
        <w:fldChar w:fldCharType="begin" w:fldLock="1"/>
      </w:r>
      <w:r w:rsidRPr="002B3D5F">
        <w:rPr>
          <w:lang w:val="en-GB"/>
        </w:rPr>
        <w:instrText>ADDIN CSL_CITATION {"citationItems":[{"id":"ITEM-1","itemData":{"abstract":"In order to analyse \"warm\" stars (G-type, K or M) spectra -mostly optical-, astronomers need specific and accurate molecular lists, which include, at least, their wavelengths and loggf. A non-negligible number of laboratory data and tools already exist in literature, but it is necessary to convert into format useful for stellar spectroscopists. After addressing the recent progress in the field and illustrating them with astronomical applications, I also mention the remaining needs.","author":[{"dropping-particle":"","family":"Masseron","given":"T","non-dropping-particle":"","parse-names":false,"suffix":""}],"container-title":"SF2A-2015: Proceedings of the Annual meeting of the French Society of Astronomy and Astrophysics.","id":"ITEM-1","issued":{"date-parts":[["2015"]]},"title":"Molecules in Stellar Atmospheres","type":"article-journal"},"uris":["http://www.mendeley.com/documents/?uuid=fc7fc7b2-19cb-4d3f-8b96-b1ec42ea7e89"]}],"mendeley":{"formattedCitation":"(Masseron, 2015)","plainTextFormattedCitation":"(Masseron, 2015)","previouslyFormattedCitation":"(Masseron, 2015)"},"properties":{"noteIndex":0},"schema":"https://github.com/citation-style-language/schema/raw/master/csl-citation.json"}</w:instrText>
      </w:r>
      <w:r w:rsidRPr="002B3D5F">
        <w:rPr>
          <w:lang w:val="en-GB"/>
        </w:rPr>
        <w:fldChar w:fldCharType="separate"/>
      </w:r>
      <w:r w:rsidRPr="002B3D5F">
        <w:rPr>
          <w:noProof/>
          <w:lang w:val="en-GB"/>
        </w:rPr>
        <w:t>(Masseron, 2015)</w:t>
      </w:r>
      <w:r w:rsidRPr="002B3D5F">
        <w:rPr>
          <w:lang w:val="en-GB"/>
        </w:rPr>
        <w:fldChar w:fldCharType="end"/>
      </w:r>
      <w:r w:rsidRPr="002B3D5F">
        <w:rPr>
          <w:lang w:val="en-GB"/>
        </w:rPr>
        <w:t xml:space="preserve">. Besides a source of energy, life as we have defined it requires an environment that facilitates a rise in complexity when given a flow of energy. This complexity can arise from chemical bonding: a ‘chemical system’. </w:t>
      </w:r>
      <w:r w:rsidR="00927AA9" w:rsidRPr="002B3D5F">
        <w:rPr>
          <w:lang w:val="en-GB"/>
        </w:rPr>
        <w:t xml:space="preserve">The chemical bonding allows for the formation of large, complex, and stable structures. Depending on ambient temperatures, different modes of chemical bonding suit the needs of life. Carbon-Carbon bonds are excessively stable and would be virtually unbreakable at temperatures lower than those on earth. Thus, any lifeform living at low (compared to us) temperatures </w:t>
      </w:r>
      <w:r w:rsidR="00060AA1" w:rsidRPr="002B3D5F">
        <w:rPr>
          <w:lang w:val="en-GB"/>
        </w:rPr>
        <w:t xml:space="preserve">based on C-C covalent bonds would find it hard to have an active metabolism due to an inability to break or form bonds. Instead, such a lifeform </w:t>
      </w:r>
      <w:r w:rsidR="00927AA9" w:rsidRPr="002B3D5F">
        <w:rPr>
          <w:lang w:val="en-GB"/>
        </w:rPr>
        <w:t xml:space="preserve">might make use of hydrogen bonds which are much less stable. </w:t>
      </w:r>
      <w:r w:rsidR="00060AA1" w:rsidRPr="002B3D5F">
        <w:rPr>
          <w:lang w:val="en-GB"/>
        </w:rPr>
        <w:t>At 300 kelvin these</w:t>
      </w:r>
      <w:r w:rsidR="00E1777A">
        <w:rPr>
          <w:lang w:val="en-GB"/>
        </w:rPr>
        <w:t xml:space="preserve"> hydrogen</w:t>
      </w:r>
      <w:r w:rsidR="00060AA1" w:rsidRPr="002B3D5F">
        <w:rPr>
          <w:lang w:val="en-GB"/>
        </w:rPr>
        <w:t xml:space="preserve"> bonds are so unstable that any structure built from them quickly disintegrates. However, at lower temperatures hydrogen bonds or a different polarity-based bonding might provide a similar balance between stability and reactivity as that </w:t>
      </w:r>
      <w:r w:rsidR="007A1B93" w:rsidRPr="002B3D5F">
        <w:rPr>
          <w:lang w:val="en-GB"/>
        </w:rPr>
        <w:t>which carbon</w:t>
      </w:r>
      <w:r w:rsidR="00060AA1" w:rsidRPr="002B3D5F">
        <w:rPr>
          <w:lang w:val="en-GB"/>
        </w:rPr>
        <w:t xml:space="preserve">-carbon bonds provide for </w:t>
      </w:r>
      <w:r w:rsidR="00927AA9" w:rsidRPr="002B3D5F">
        <w:rPr>
          <w:lang w:val="en-GB"/>
        </w:rPr>
        <w:t>Life</w:t>
      </w:r>
      <w:r w:rsidR="00060AA1" w:rsidRPr="002B3D5F">
        <w:rPr>
          <w:lang w:val="en-GB"/>
        </w:rPr>
        <w:t xml:space="preserve"> on the relatively hot earth. Life</w:t>
      </w:r>
      <w:r w:rsidR="00927AA9" w:rsidRPr="002B3D5F">
        <w:rPr>
          <w:lang w:val="en-GB"/>
        </w:rPr>
        <w:t xml:space="preserve"> may depend on a variety of covalent and non-covalent bonding for proper functioning</w:t>
      </w:r>
      <w:r w:rsidR="00060AA1" w:rsidRPr="002B3D5F">
        <w:rPr>
          <w:lang w:val="en-GB"/>
        </w:rPr>
        <w:t xml:space="preserve"> depending on many </w:t>
      </w:r>
      <w:r w:rsidR="009E6EEC" w:rsidRPr="002B3D5F">
        <w:rPr>
          <w:lang w:val="en-GB"/>
        </w:rPr>
        <w:t>factors</w:t>
      </w:r>
      <w:r w:rsidR="009E6EEC">
        <w:rPr>
          <w:lang w:val="en-GB"/>
        </w:rPr>
        <w:t>, but</w:t>
      </w:r>
      <w:r w:rsidR="00B16D4C">
        <w:rPr>
          <w:lang w:val="en-GB"/>
        </w:rPr>
        <w:t xml:space="preserve"> note that all these bonds are chemical</w:t>
      </w:r>
      <w:r w:rsidR="00927AA9" w:rsidRPr="002B3D5F">
        <w:rPr>
          <w:lang w:val="en-GB"/>
        </w:rPr>
        <w:t xml:space="preserve">. </w:t>
      </w:r>
    </w:p>
    <w:p w14:paraId="75C0F6C6" w14:textId="04272613" w:rsidR="004E5630" w:rsidRPr="002B3D5F" w:rsidRDefault="00F05293" w:rsidP="00EE3A02">
      <w:pPr>
        <w:rPr>
          <w:lang w:val="en-GB"/>
        </w:rPr>
      </w:pPr>
      <w:r w:rsidRPr="002B3D5F">
        <w:rPr>
          <w:lang w:val="en-GB"/>
        </w:rPr>
        <w:t xml:space="preserve">If we search for </w:t>
      </w:r>
      <w:r w:rsidR="0034125A" w:rsidRPr="002B3D5F">
        <w:rPr>
          <w:lang w:val="en-GB"/>
        </w:rPr>
        <w:t>places</w:t>
      </w:r>
      <w:r w:rsidRPr="002B3D5F">
        <w:rPr>
          <w:lang w:val="en-GB"/>
        </w:rPr>
        <w:t xml:space="preserve"> with temperatures consistent with chemical bonding, but which still retain a large thermodynamic flow</w:t>
      </w:r>
      <w:r w:rsidR="0034125A">
        <w:rPr>
          <w:lang w:val="en-GB"/>
        </w:rPr>
        <w:t>,</w:t>
      </w:r>
      <w:r w:rsidRPr="002B3D5F">
        <w:rPr>
          <w:lang w:val="en-GB"/>
        </w:rPr>
        <w:t xml:space="preserve"> we are quickly drawn to the space immediately surrounding stars and the planets that orbit </w:t>
      </w:r>
      <w:r w:rsidR="0034125A">
        <w:rPr>
          <w:lang w:val="en-GB"/>
        </w:rPr>
        <w:t>there</w:t>
      </w:r>
      <w:r w:rsidRPr="002B3D5F">
        <w:rPr>
          <w:lang w:val="en-GB"/>
        </w:rPr>
        <w:t>. Here</w:t>
      </w:r>
      <w:r w:rsidR="00B0795E">
        <w:rPr>
          <w:lang w:val="en-GB"/>
        </w:rPr>
        <w:t xml:space="preserve"> we find</w:t>
      </w:r>
      <w:r w:rsidRPr="002B3D5F">
        <w:rPr>
          <w:lang w:val="en-GB"/>
        </w:rPr>
        <w:t xml:space="preserve"> plenty of energy, a range of starting material and varying temperatures</w:t>
      </w:r>
      <w:r w:rsidR="00B0795E">
        <w:rPr>
          <w:lang w:val="en-GB"/>
        </w:rPr>
        <w:t xml:space="preserve"> which combine to</w:t>
      </w:r>
      <w:r w:rsidRPr="002B3D5F">
        <w:rPr>
          <w:lang w:val="en-GB"/>
        </w:rPr>
        <w:t xml:space="preserve"> create a </w:t>
      </w:r>
      <w:r w:rsidR="00B0795E">
        <w:rPr>
          <w:lang w:val="en-GB"/>
        </w:rPr>
        <w:t>‘</w:t>
      </w:r>
      <w:r w:rsidRPr="002B3D5F">
        <w:rPr>
          <w:lang w:val="en-GB"/>
        </w:rPr>
        <w:t>hotspot</w:t>
      </w:r>
      <w:r w:rsidR="00B0795E">
        <w:rPr>
          <w:lang w:val="en-GB"/>
        </w:rPr>
        <w:t>’</w:t>
      </w:r>
      <w:r w:rsidRPr="002B3D5F">
        <w:rPr>
          <w:lang w:val="en-GB"/>
        </w:rPr>
        <w:t xml:space="preserve"> for diversity of matter, as evidenced by the diversity in</w:t>
      </w:r>
      <w:r w:rsidR="00233133">
        <w:rPr>
          <w:lang w:val="en-GB"/>
        </w:rPr>
        <w:t xml:space="preserve"> </w:t>
      </w:r>
      <w:r w:rsidR="00633715" w:rsidRPr="002B3D5F">
        <w:rPr>
          <w:lang w:val="en-GB"/>
        </w:rPr>
        <w:t>composition</w:t>
      </w:r>
      <w:r w:rsidRPr="002B3D5F">
        <w:rPr>
          <w:lang w:val="en-GB"/>
        </w:rPr>
        <w:t>,</w:t>
      </w:r>
      <w:r w:rsidR="00633715" w:rsidRPr="00633715">
        <w:rPr>
          <w:lang w:val="en-GB"/>
        </w:rPr>
        <w:t xml:space="preserve"> </w:t>
      </w:r>
      <w:r w:rsidR="00633715" w:rsidRPr="002B3D5F">
        <w:rPr>
          <w:lang w:val="en-GB"/>
        </w:rPr>
        <w:t>size</w:t>
      </w:r>
      <w:r w:rsidRPr="002B3D5F">
        <w:rPr>
          <w:lang w:val="en-GB"/>
        </w:rPr>
        <w:t xml:space="preserve">, </w:t>
      </w:r>
      <w:r w:rsidR="00633715" w:rsidRPr="002B3D5F">
        <w:rPr>
          <w:lang w:val="en-GB"/>
        </w:rPr>
        <w:t>shape</w:t>
      </w:r>
      <w:r w:rsidRPr="002B3D5F">
        <w:rPr>
          <w:lang w:val="en-GB"/>
        </w:rPr>
        <w:t>, configuration and</w:t>
      </w:r>
      <w:r w:rsidR="00233133">
        <w:rPr>
          <w:lang w:val="en-GB"/>
        </w:rPr>
        <w:t xml:space="preserve"> </w:t>
      </w:r>
      <w:r w:rsidR="00233133" w:rsidRPr="002B3D5F">
        <w:rPr>
          <w:lang w:val="en-GB"/>
        </w:rPr>
        <w:t>colour</w:t>
      </w:r>
      <w:r w:rsidRPr="002B3D5F">
        <w:rPr>
          <w:lang w:val="en-GB"/>
        </w:rPr>
        <w:t xml:space="preserve"> of the objects </w:t>
      </w:r>
      <w:r w:rsidR="00633715">
        <w:rPr>
          <w:lang w:val="en-GB"/>
        </w:rPr>
        <w:t xml:space="preserve">that </w:t>
      </w:r>
      <w:r w:rsidRPr="002B3D5F">
        <w:rPr>
          <w:lang w:val="en-GB"/>
        </w:rPr>
        <w:t xml:space="preserve">we find in both our solar system and </w:t>
      </w:r>
      <w:r w:rsidR="00633715">
        <w:rPr>
          <w:lang w:val="en-GB"/>
        </w:rPr>
        <w:t>beyond</w:t>
      </w:r>
      <w:r w:rsidRPr="002B3D5F">
        <w:rPr>
          <w:lang w:val="en-GB"/>
        </w:rPr>
        <w:t xml:space="preserve">. </w:t>
      </w:r>
    </w:p>
    <w:p w14:paraId="496CEB85" w14:textId="020CCB74" w:rsidR="00FB5F88" w:rsidRPr="002B3D5F" w:rsidRDefault="007F3F85" w:rsidP="00461904">
      <w:pPr>
        <w:pStyle w:val="Heading3"/>
        <w:rPr>
          <w:lang w:val="en-GB"/>
        </w:rPr>
      </w:pPr>
      <w:bookmarkStart w:id="30" w:name="_Toc16602893"/>
      <w:r>
        <w:rPr>
          <w:lang w:val="en-GB"/>
        </w:rPr>
        <w:t xml:space="preserve">3: </w:t>
      </w:r>
      <w:r w:rsidR="0019313B" w:rsidRPr="002B3D5F">
        <w:rPr>
          <w:lang w:val="en-GB"/>
        </w:rPr>
        <w:t>Fluid</w:t>
      </w:r>
      <w:r w:rsidR="000E4969" w:rsidRPr="002B3D5F">
        <w:rPr>
          <w:lang w:val="en-GB"/>
        </w:rPr>
        <w:t>s</w:t>
      </w:r>
      <w:bookmarkEnd w:id="30"/>
    </w:p>
    <w:p w14:paraId="4479FA80" w14:textId="752131DE" w:rsidR="003E3B06" w:rsidRPr="002B3D5F" w:rsidRDefault="003E3B06" w:rsidP="003E3B06">
      <w:pPr>
        <w:rPr>
          <w:lang w:val="en-GB"/>
        </w:rPr>
      </w:pPr>
      <w:r w:rsidRPr="002B3D5F">
        <w:rPr>
          <w:lang w:val="en-GB"/>
        </w:rPr>
        <w:t xml:space="preserve">A diverse supply of material in non-equilibrium state, exposed to an external energy source can generate complex geochemistry </w:t>
      </w:r>
      <w:r w:rsidRPr="002B3D5F">
        <w:rPr>
          <w:lang w:val="en-GB"/>
        </w:rPr>
        <w:fldChar w:fldCharType="begin" w:fldLock="1"/>
      </w:r>
      <w:r w:rsidR="00AB2235" w:rsidRPr="002B3D5F">
        <w:rPr>
          <w:lang w:val="en-GB"/>
        </w:rPr>
        <w:instrText>ADDIN CSL_CITATION {"citationItems":[{"id":"ITEM-1","itemData":{"ISSN":"2169-9100","abstract":"Recent observations of the Martian surface by the Phoenix lander and the Sample Analysis at Mars indicate the presence of perchlorate (ClO4 – ). The abundance and isotopic composition of these perchlorates suggest that the mechanisms responsible for their formation in the Martian environment may be unique in our solar system. With this in mind, we propose a potential mechanism for the production of Martian perchlorate: the radiolysis of the Martian surface by galactic cosmic rays, followed by the sublimation of chlorine oxides into the atmosphere and their subsequent synthesis to form perchloric acid (HClO4) in the atmosphere, and the surface deposition and subsequent mineralization of HClO4 in the regolith to form surface perchlorates. To evaluate the viability of this mechanism, we employ a one-dimensional chemical model, examining chlorine chemistry in the context of Martian atmospheric chemistry. Considering the chlorine oxide, OClO, we find that an OClO flux as low as 3.2 × 107 molecules cm–2 s –1 sublimated into the atmosphere from the surface could produce sufficient HClO4 to explain the perchlorate concentration on Mars, assuming an accumulation depth of 30 cm and integrated over the Amazonian period. Radiolysis provides an efficient pathway for the oxidation of chlorine, bypassing the efficient Cl/HCl recycling mechanism that characterizes HClO4 formation mechanisms proposed for the Earth but not Mars.","author":[{"dropping-particle":"","family":"Wilson","given":"Eric H","non-dropping-particle":"","parse-names":false,"suffix":""},{"dropping-particle":"","family":"Atreya","given":"Sushil K","non-dropping-particle":"","parse-names":false,"suffix":""},{"dropping-particle":"","family":"Kaiser","given":"Ralf I","non-dropping-particle":"","parse-names":false,"suffix":""},{"dropping-particle":"","family":"Mahaffy","given":"Paul R","non-dropping-particle":"","parse-names":false,"suffix":""}],"container-title":"Journal of Geophysical Research: Planets","id":"ITEM-1","issue":"8","issued":{"date-parts":[["2016"]]},"page":"1472-1487","publisher":"Wiley Online Library","title":"Perchlorate formation on Mars through surface radiolysis‐initiated atmospheric chemistry: A potential mechanism","type":"article-journal","volume":"121"},"uris":["http://www.mendeley.com/documents/?uuid=18f10907-2bd4-4d01-b86a-d69b00e7c0dd"]}],"mendeley":{"formattedCitation":"(Wilson, Atreya, Kaiser, &amp; Mahaffy, 2016)","plainTextFormattedCitation":"(Wilson, Atreya, Kaiser, &amp; Mahaffy, 2016)","previouslyFormattedCitation":"(Wilson, Atreya, Kaiser, &amp; Mahaffy, 2016)"},"properties":{"noteIndex":0},"schema":"https://github.com/citation-style-language/schema/raw/master/csl-citation.json"}</w:instrText>
      </w:r>
      <w:r w:rsidRPr="002B3D5F">
        <w:rPr>
          <w:lang w:val="en-GB"/>
        </w:rPr>
        <w:fldChar w:fldCharType="separate"/>
      </w:r>
      <w:r w:rsidRPr="002B3D5F">
        <w:rPr>
          <w:noProof/>
          <w:lang w:val="en-GB"/>
        </w:rPr>
        <w:t>(Wilson, Atreya, Kaiser, &amp; Mahaffy, 2016)</w:t>
      </w:r>
      <w:r w:rsidRPr="002B3D5F">
        <w:rPr>
          <w:lang w:val="en-GB"/>
        </w:rPr>
        <w:fldChar w:fldCharType="end"/>
      </w:r>
      <w:r w:rsidRPr="002B3D5F">
        <w:rPr>
          <w:lang w:val="en-GB"/>
        </w:rPr>
        <w:t>. Th</w:t>
      </w:r>
      <w:r w:rsidR="0007163E" w:rsidRPr="002B3D5F">
        <w:rPr>
          <w:lang w:val="en-GB"/>
        </w:rPr>
        <w:t>e rate of</w:t>
      </w:r>
      <w:r w:rsidRPr="002B3D5F">
        <w:rPr>
          <w:lang w:val="en-GB"/>
        </w:rPr>
        <w:t xml:space="preserve"> chemi</w:t>
      </w:r>
      <w:r w:rsidR="003F20AB" w:rsidRPr="002B3D5F">
        <w:rPr>
          <w:lang w:val="en-GB"/>
        </w:rPr>
        <w:t>cal interactions</w:t>
      </w:r>
      <w:r w:rsidRPr="002B3D5F">
        <w:rPr>
          <w:lang w:val="en-GB"/>
        </w:rPr>
        <w:t xml:space="preserve"> can be greatly facilitated by </w:t>
      </w:r>
      <w:r w:rsidR="003A032F" w:rsidRPr="002B3D5F">
        <w:rPr>
          <w:lang w:val="en-GB"/>
        </w:rPr>
        <w:t>immers</w:t>
      </w:r>
      <w:r w:rsidR="00B169C9" w:rsidRPr="002B3D5F">
        <w:rPr>
          <w:lang w:val="en-GB"/>
        </w:rPr>
        <w:t>ion in</w:t>
      </w:r>
      <w:r w:rsidR="003A032F" w:rsidRPr="002B3D5F">
        <w:rPr>
          <w:lang w:val="en-GB"/>
        </w:rPr>
        <w:t xml:space="preserve"> </w:t>
      </w:r>
      <w:r w:rsidRPr="002B3D5F">
        <w:rPr>
          <w:lang w:val="en-GB"/>
        </w:rPr>
        <w:t>a mobile miscible medium</w:t>
      </w:r>
      <w:r w:rsidR="00B169C9" w:rsidRPr="002B3D5F">
        <w:rPr>
          <w:lang w:val="en-GB"/>
        </w:rPr>
        <w:t>. This</w:t>
      </w:r>
      <w:r w:rsidRPr="002B3D5F">
        <w:rPr>
          <w:lang w:val="en-GB"/>
        </w:rPr>
        <w:t xml:space="preserve"> allows </w:t>
      </w:r>
      <w:r w:rsidR="003F20AB" w:rsidRPr="002B3D5F">
        <w:rPr>
          <w:lang w:val="en-GB"/>
        </w:rPr>
        <w:t>more</w:t>
      </w:r>
      <w:r w:rsidRPr="002B3D5F">
        <w:rPr>
          <w:lang w:val="en-GB"/>
        </w:rPr>
        <w:t xml:space="preserve"> interaction</w:t>
      </w:r>
      <w:r w:rsidR="003F20AB" w:rsidRPr="002B3D5F">
        <w:rPr>
          <w:lang w:val="en-GB"/>
        </w:rPr>
        <w:t xml:space="preserve"> between molecules</w:t>
      </w:r>
      <w:r w:rsidR="00853E01" w:rsidRPr="002B3D5F">
        <w:rPr>
          <w:lang w:val="en-GB"/>
        </w:rPr>
        <w:t xml:space="preserve"> than in a solid,</w:t>
      </w:r>
      <w:r w:rsidR="005E1D19" w:rsidRPr="002B3D5F">
        <w:rPr>
          <w:lang w:val="en-GB"/>
        </w:rPr>
        <w:t xml:space="preserve"> due to Brownian </w:t>
      </w:r>
      <w:r w:rsidR="00B47935" w:rsidRPr="002B3D5F">
        <w:rPr>
          <w:lang w:val="en-GB"/>
        </w:rPr>
        <w:t>motion</w:t>
      </w:r>
      <w:r w:rsidRPr="002B3D5F">
        <w:rPr>
          <w:lang w:val="en-GB"/>
        </w:rPr>
        <w:t xml:space="preserve"> and exposure to more material</w:t>
      </w:r>
      <w:r w:rsidR="009C57E6" w:rsidRPr="002B3D5F">
        <w:rPr>
          <w:lang w:val="en-GB"/>
        </w:rPr>
        <w:t xml:space="preserve"> </w:t>
      </w:r>
      <w:r w:rsidR="00853E01" w:rsidRPr="002B3D5F">
        <w:rPr>
          <w:lang w:val="en-GB"/>
        </w:rPr>
        <w:t>through mixing</w:t>
      </w:r>
      <w:r w:rsidRPr="002B3D5F">
        <w:rPr>
          <w:lang w:val="en-GB"/>
        </w:rPr>
        <w:t>. Gasses provide such a medium</w:t>
      </w:r>
      <w:r w:rsidR="002342C2" w:rsidRPr="002B3D5F">
        <w:rPr>
          <w:lang w:val="en-GB"/>
        </w:rPr>
        <w:t xml:space="preserve"> and could thus facilitate a rise in complexity of chemical interaction</w:t>
      </w:r>
      <w:r w:rsidR="00B57FE6" w:rsidRPr="002B3D5F">
        <w:rPr>
          <w:lang w:val="en-GB"/>
        </w:rPr>
        <w:t>s.</w:t>
      </w:r>
      <w:r w:rsidRPr="002B3D5F">
        <w:rPr>
          <w:lang w:val="en-GB"/>
        </w:rPr>
        <w:t xml:space="preserve"> </w:t>
      </w:r>
      <w:r w:rsidR="00B57FE6" w:rsidRPr="002B3D5F">
        <w:rPr>
          <w:lang w:val="en-GB"/>
        </w:rPr>
        <w:t>However,</w:t>
      </w:r>
      <w:r w:rsidRPr="002B3D5F">
        <w:rPr>
          <w:lang w:val="en-GB"/>
        </w:rPr>
        <w:t xml:space="preserve"> </w:t>
      </w:r>
      <w:r w:rsidR="00A31521" w:rsidRPr="002B3D5F">
        <w:rPr>
          <w:lang w:val="en-GB"/>
        </w:rPr>
        <w:t>macromolecules</w:t>
      </w:r>
      <w:r w:rsidRPr="002B3D5F">
        <w:rPr>
          <w:lang w:val="en-GB"/>
        </w:rPr>
        <w:t xml:space="preserve"> suspended in a gas will</w:t>
      </w:r>
      <w:r w:rsidR="00B57FE6" w:rsidRPr="002B3D5F">
        <w:rPr>
          <w:lang w:val="en-GB"/>
        </w:rPr>
        <w:t xml:space="preserve"> </w:t>
      </w:r>
      <w:r w:rsidR="00863A13" w:rsidRPr="002B3D5F">
        <w:rPr>
          <w:lang w:val="en-GB"/>
        </w:rPr>
        <w:t xml:space="preserve">in general </w:t>
      </w:r>
      <w:r w:rsidR="00B57FE6" w:rsidRPr="002B3D5F">
        <w:rPr>
          <w:lang w:val="en-GB"/>
        </w:rPr>
        <w:t>be heavier</w:t>
      </w:r>
      <w:r w:rsidRPr="002B3D5F">
        <w:rPr>
          <w:lang w:val="en-GB"/>
        </w:rPr>
        <w:t xml:space="preserve"> </w:t>
      </w:r>
      <w:r w:rsidR="00863A13" w:rsidRPr="002B3D5F">
        <w:rPr>
          <w:lang w:val="en-GB"/>
        </w:rPr>
        <w:t xml:space="preserve">and </w:t>
      </w:r>
      <w:r w:rsidRPr="002B3D5F">
        <w:rPr>
          <w:lang w:val="en-GB"/>
        </w:rPr>
        <w:t xml:space="preserve">tend to precipitate out </w:t>
      </w:r>
      <w:r w:rsidR="00863A13" w:rsidRPr="002B3D5F">
        <w:rPr>
          <w:lang w:val="en-GB"/>
        </w:rPr>
        <w:t>of the medium</w:t>
      </w:r>
      <w:r w:rsidRPr="002B3D5F">
        <w:rPr>
          <w:lang w:val="en-GB"/>
        </w:rPr>
        <w:t xml:space="preserve">. </w:t>
      </w:r>
      <w:r w:rsidR="00A31521" w:rsidRPr="002B3D5F">
        <w:rPr>
          <w:lang w:val="en-GB"/>
        </w:rPr>
        <w:t xml:space="preserve">Complex chemistry based on macromolecules will thus be limited to </w:t>
      </w:r>
      <w:r w:rsidR="00853E01" w:rsidRPr="002B3D5F">
        <w:rPr>
          <w:lang w:val="en-GB"/>
        </w:rPr>
        <w:t>fluids</w:t>
      </w:r>
      <w:r w:rsidR="00A31521" w:rsidRPr="002B3D5F">
        <w:rPr>
          <w:lang w:val="en-GB"/>
        </w:rPr>
        <w:t>, as they offer an ideal mixture of</w:t>
      </w:r>
      <w:r w:rsidRPr="002B3D5F">
        <w:rPr>
          <w:lang w:val="en-GB"/>
        </w:rPr>
        <w:t xml:space="preserve"> chemical reaction</w:t>
      </w:r>
      <w:r w:rsidR="00343BAD" w:rsidRPr="002B3D5F">
        <w:rPr>
          <w:lang w:val="en-GB"/>
        </w:rPr>
        <w:t xml:space="preserve"> potential</w:t>
      </w:r>
      <w:r w:rsidRPr="002B3D5F">
        <w:rPr>
          <w:lang w:val="en-GB"/>
        </w:rPr>
        <w:t xml:space="preserve"> while simultaneously suspending both substrates and products, depending</w:t>
      </w:r>
      <w:r w:rsidR="00A31521" w:rsidRPr="002B3D5F">
        <w:rPr>
          <w:lang w:val="en-GB"/>
        </w:rPr>
        <w:t xml:space="preserve"> </w:t>
      </w:r>
      <w:r w:rsidRPr="002B3D5F">
        <w:rPr>
          <w:lang w:val="en-GB"/>
        </w:rPr>
        <w:t>on the sol</w:t>
      </w:r>
      <w:r w:rsidR="00F25DED" w:rsidRPr="002B3D5F">
        <w:rPr>
          <w:lang w:val="en-GB"/>
        </w:rPr>
        <w:t>vent</w:t>
      </w:r>
      <w:r w:rsidRPr="002B3D5F">
        <w:rPr>
          <w:lang w:val="en-GB"/>
        </w:rPr>
        <w:t xml:space="preserve"> properties of the </w:t>
      </w:r>
      <w:r w:rsidR="00853E01" w:rsidRPr="002B3D5F">
        <w:rPr>
          <w:lang w:val="en-GB"/>
        </w:rPr>
        <w:t>fluid</w:t>
      </w:r>
      <w:r w:rsidRPr="002B3D5F">
        <w:rPr>
          <w:lang w:val="en-GB"/>
        </w:rPr>
        <w:t>.</w:t>
      </w:r>
      <w:r w:rsidR="00A31521" w:rsidRPr="002B3D5F">
        <w:rPr>
          <w:lang w:val="en-GB"/>
        </w:rPr>
        <w:t xml:space="preserve"> In his 2004 paper, Bains argues convincingly for chemical life as being dependent on its molecular components being suspended in a fluid medium of comparable density to that of the macromolecules </w:t>
      </w:r>
      <w:r w:rsidR="00A31521" w:rsidRPr="002B3D5F">
        <w:rPr>
          <w:lang w:val="en-GB"/>
        </w:rPr>
        <w:fldChar w:fldCharType="begin" w:fldLock="1"/>
      </w:r>
      <w:r w:rsidR="00887F78" w:rsidRPr="002B3D5F">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mendeley":{"formattedCitation":"(Bains, 2004)","plainTextFormattedCitation":"(Bains, 2004)","previouslyFormattedCitation":"(Bains, 2004)"},"properties":{"noteIndex":0},"schema":"https://github.com/citation-style-language/schema/raw/master/csl-citation.json"}</w:instrText>
      </w:r>
      <w:r w:rsidR="00A31521" w:rsidRPr="002B3D5F">
        <w:rPr>
          <w:lang w:val="en-GB"/>
        </w:rPr>
        <w:fldChar w:fldCharType="separate"/>
      </w:r>
      <w:r w:rsidR="00A31521" w:rsidRPr="002B3D5F">
        <w:rPr>
          <w:noProof/>
          <w:lang w:val="en-GB"/>
        </w:rPr>
        <w:t>(Bains, 2004)</w:t>
      </w:r>
      <w:r w:rsidR="00A31521" w:rsidRPr="002B3D5F">
        <w:rPr>
          <w:lang w:val="en-GB"/>
        </w:rPr>
        <w:fldChar w:fldCharType="end"/>
      </w:r>
      <w:r w:rsidR="00A31521" w:rsidRPr="002B3D5F">
        <w:rPr>
          <w:lang w:val="en-GB"/>
        </w:rPr>
        <w:t>.</w:t>
      </w:r>
      <w:r w:rsidRPr="002B3D5F">
        <w:rPr>
          <w:lang w:val="en-GB"/>
        </w:rPr>
        <w:t xml:space="preserve"> </w:t>
      </w:r>
      <w:r w:rsidR="00A31521" w:rsidRPr="002B3D5F">
        <w:rPr>
          <w:lang w:val="en-GB"/>
        </w:rPr>
        <w:t>A fluid medium provides the mix of properties that allow for complex and consiste</w:t>
      </w:r>
      <w:r w:rsidR="00853E01" w:rsidRPr="002B3D5F">
        <w:rPr>
          <w:lang w:val="en-GB"/>
        </w:rPr>
        <w:t xml:space="preserve">nt macromolecular interactions. </w:t>
      </w:r>
      <w:r w:rsidR="00D91B43" w:rsidRPr="002B3D5F">
        <w:rPr>
          <w:lang w:val="en-GB"/>
        </w:rPr>
        <w:t xml:space="preserve">In their 2002 </w:t>
      </w:r>
      <w:r w:rsidR="00D91B43" w:rsidRPr="002B3D5F">
        <w:rPr>
          <w:color w:val="000000" w:themeColor="text1"/>
          <w:lang w:val="en-GB"/>
        </w:rPr>
        <w:t xml:space="preserve">paper, </w:t>
      </w:r>
      <w:proofErr w:type="spellStart"/>
      <w:r w:rsidR="00D91B43" w:rsidRPr="002B3D5F">
        <w:rPr>
          <w:color w:val="000000" w:themeColor="text1"/>
          <w:lang w:val="en-GB"/>
        </w:rPr>
        <w:t>Whitesides</w:t>
      </w:r>
      <w:proofErr w:type="spellEnd"/>
      <w:r w:rsidR="00D91B43" w:rsidRPr="002B3D5F">
        <w:rPr>
          <w:color w:val="000000" w:themeColor="text1"/>
          <w:lang w:val="en-GB"/>
        </w:rPr>
        <w:t xml:space="preserve"> and </w:t>
      </w:r>
      <w:proofErr w:type="spellStart"/>
      <w:r w:rsidR="00D91B43" w:rsidRPr="002B3D5F">
        <w:rPr>
          <w:color w:val="000000" w:themeColor="text1"/>
          <w:lang w:val="en-GB"/>
        </w:rPr>
        <w:t>Grzybowski</w:t>
      </w:r>
      <w:proofErr w:type="spellEnd"/>
      <w:r w:rsidR="00D91B43" w:rsidRPr="002B3D5F">
        <w:rPr>
          <w:color w:val="000000" w:themeColor="text1"/>
          <w:lang w:val="en-GB"/>
        </w:rPr>
        <w:t xml:space="preserve"> list </w:t>
      </w:r>
      <w:r w:rsidR="00887F78" w:rsidRPr="002B3D5F">
        <w:rPr>
          <w:color w:val="000000" w:themeColor="text1"/>
          <w:lang w:val="en-GB"/>
        </w:rPr>
        <w:t>a liquid in which components are free to mix and interact as a prerequisite for self-assembly of</w:t>
      </w:r>
      <w:r w:rsidR="00D91B43" w:rsidRPr="002B3D5F">
        <w:rPr>
          <w:color w:val="000000" w:themeColor="text1"/>
          <w:lang w:val="en-GB"/>
        </w:rPr>
        <w:t xml:space="preserve"> ch</w:t>
      </w:r>
      <w:r w:rsidR="00887F78" w:rsidRPr="002B3D5F">
        <w:rPr>
          <w:color w:val="000000" w:themeColor="text1"/>
          <w:lang w:val="en-GB"/>
        </w:rPr>
        <w:t xml:space="preserve">emical components under laboratory conditions. This demonstrates the </w:t>
      </w:r>
      <w:r w:rsidR="00173BAD">
        <w:rPr>
          <w:color w:val="000000" w:themeColor="text1"/>
          <w:lang w:val="en-GB"/>
        </w:rPr>
        <w:t>importance</w:t>
      </w:r>
      <w:r w:rsidR="00887F78" w:rsidRPr="002B3D5F">
        <w:rPr>
          <w:color w:val="000000" w:themeColor="text1"/>
          <w:lang w:val="en-GB"/>
        </w:rPr>
        <w:t xml:space="preserve"> that </w:t>
      </w:r>
      <w:r w:rsidR="00173BAD">
        <w:rPr>
          <w:color w:val="000000" w:themeColor="text1"/>
          <w:lang w:val="en-GB"/>
        </w:rPr>
        <w:t>f</w:t>
      </w:r>
      <w:r w:rsidR="00887F78" w:rsidRPr="002B3D5F">
        <w:rPr>
          <w:color w:val="000000" w:themeColor="text1"/>
          <w:lang w:val="en-GB"/>
        </w:rPr>
        <w:t xml:space="preserve">luid mediums have in the study of self-organising systems, of which life is perhaps the most profound example </w:t>
      </w:r>
      <w:r w:rsidR="00887F78" w:rsidRPr="002B3D5F">
        <w:rPr>
          <w:color w:val="000000" w:themeColor="text1"/>
          <w:lang w:val="en-GB"/>
        </w:rPr>
        <w:fldChar w:fldCharType="begin" w:fldLock="1"/>
      </w:r>
      <w:r w:rsidR="002925C7" w:rsidRPr="002B3D5F">
        <w:rPr>
          <w:color w:val="000000" w:themeColor="text1"/>
          <w:lang w:val="en-GB"/>
        </w:rPr>
        <w:instrText>ADDIN CSL_CITATION {"citationItems":[{"id":"ITEM-1","itemData":{"ISSN":"0036-8075","author":[{"dropping-particle":"","family":"Whitesides","given":"George M","non-dropping-particle":"","parse-names":false,"suffix":""},{"dropping-particle":"","family":"Grzybowski","given":"Bartosz","non-dropping-particle":"","parse-names":false,"suffix":""}],"container-title":"Science","id":"ITEM-1","issue":"5564","issued":{"date-parts":[["2002"]]},"page":"2418-2421","publisher":"American Association for the Advancement of Science","title":"Self-assembly at all scales","type":"article-journal","volume":"295"},"uris":["http://www.mendeley.com/documents/?uuid=0845151f-302f-49d3-9cba-4d4a49499576"]}],"mendeley":{"formattedCitation":"(Whitesides &amp; Grzybowski, 2002)","plainTextFormattedCitation":"(Whitesides &amp; Grzybowski, 2002)","previouslyFormattedCitation":"(Whitesides &amp; Grzybowski, 2002)"},"properties":{"noteIndex":0},"schema":"https://github.com/citation-style-language/schema/raw/master/csl-citation.json"}</w:instrText>
      </w:r>
      <w:r w:rsidR="00887F78" w:rsidRPr="002B3D5F">
        <w:rPr>
          <w:color w:val="000000" w:themeColor="text1"/>
          <w:lang w:val="en-GB"/>
        </w:rPr>
        <w:fldChar w:fldCharType="separate"/>
      </w:r>
      <w:r w:rsidR="00887F78" w:rsidRPr="002B3D5F">
        <w:rPr>
          <w:noProof/>
          <w:color w:val="000000" w:themeColor="text1"/>
          <w:lang w:val="en-GB"/>
        </w:rPr>
        <w:t>(Whitesides &amp; Grzybowski, 2002)</w:t>
      </w:r>
      <w:r w:rsidR="00887F78" w:rsidRPr="002B3D5F">
        <w:rPr>
          <w:color w:val="000000" w:themeColor="text1"/>
          <w:lang w:val="en-GB"/>
        </w:rPr>
        <w:fldChar w:fldCharType="end"/>
      </w:r>
      <w:r w:rsidR="00887F78" w:rsidRPr="002B3D5F">
        <w:rPr>
          <w:color w:val="000000" w:themeColor="text1"/>
          <w:lang w:val="en-GB"/>
        </w:rPr>
        <w:t>.</w:t>
      </w:r>
      <w:r w:rsidR="00D91B43" w:rsidRPr="002B3D5F">
        <w:rPr>
          <w:color w:val="000000" w:themeColor="text1"/>
          <w:lang w:val="en-GB"/>
        </w:rPr>
        <w:t xml:space="preserve"> </w:t>
      </w:r>
      <w:r w:rsidR="00853E01" w:rsidRPr="002B3D5F">
        <w:rPr>
          <w:lang w:val="en-GB"/>
        </w:rPr>
        <w:t xml:space="preserve">These fluid mediums can </w:t>
      </w:r>
      <w:r w:rsidR="00A31521" w:rsidRPr="002B3D5F">
        <w:rPr>
          <w:lang w:val="en-GB"/>
        </w:rPr>
        <w:t xml:space="preserve">be either a liquid or a supercritical fluid. </w:t>
      </w:r>
      <w:r w:rsidRPr="002B3D5F">
        <w:rPr>
          <w:lang w:val="en-GB"/>
        </w:rPr>
        <w:t xml:space="preserve">In </w:t>
      </w:r>
      <w:r w:rsidR="007014E4" w:rsidRPr="002B3D5F">
        <w:rPr>
          <w:lang w:val="en-GB"/>
        </w:rPr>
        <w:t>stellar</w:t>
      </w:r>
      <w:r w:rsidRPr="002B3D5F">
        <w:rPr>
          <w:lang w:val="en-GB"/>
        </w:rPr>
        <w:t xml:space="preserve"> systems, liquids </w:t>
      </w:r>
      <w:r w:rsidR="00853E01" w:rsidRPr="002B3D5F">
        <w:rPr>
          <w:lang w:val="en-GB"/>
        </w:rPr>
        <w:t xml:space="preserve">and supercritical fluids </w:t>
      </w:r>
      <w:r w:rsidRPr="002B3D5F">
        <w:rPr>
          <w:lang w:val="en-GB"/>
        </w:rPr>
        <w:t>only occur in a select few places</w:t>
      </w:r>
      <w:r w:rsidR="00853E01" w:rsidRPr="002B3D5F">
        <w:rPr>
          <w:lang w:val="en-GB"/>
        </w:rPr>
        <w:t>. Liquids occur</w:t>
      </w:r>
      <w:r w:rsidRPr="002B3D5F">
        <w:rPr>
          <w:lang w:val="en-GB"/>
        </w:rPr>
        <w:t xml:space="preserve"> where atmospheric or geologic pressure prevents evaporation and heat prevents freezing</w:t>
      </w:r>
      <w:r w:rsidR="007E551C" w:rsidRPr="002B3D5F">
        <w:rPr>
          <w:lang w:val="en-GB"/>
        </w:rPr>
        <w:t xml:space="preserve"> but both pressure and temperature remain lower than </w:t>
      </w:r>
      <w:r w:rsidR="00D91B43" w:rsidRPr="002B3D5F">
        <w:rPr>
          <w:lang w:val="en-GB"/>
        </w:rPr>
        <w:t>the substance’s critical point</w:t>
      </w:r>
      <w:r w:rsidRPr="002B3D5F">
        <w:rPr>
          <w:lang w:val="en-GB"/>
        </w:rPr>
        <w:t xml:space="preserve">. </w:t>
      </w:r>
      <w:r w:rsidR="00853E01" w:rsidRPr="002B3D5F">
        <w:rPr>
          <w:lang w:val="en-GB"/>
        </w:rPr>
        <w:lastRenderedPageBreak/>
        <w:t xml:space="preserve">Supercritical fluids </w:t>
      </w:r>
      <w:r w:rsidR="00D91B43" w:rsidRPr="002B3D5F">
        <w:rPr>
          <w:lang w:val="en-GB"/>
        </w:rPr>
        <w:t>occur at locations where temperatures and pressures exceed this critical point, often in the interior of large gaseous planets. Thus,</w:t>
      </w:r>
      <w:r w:rsidRPr="002B3D5F">
        <w:rPr>
          <w:lang w:val="en-GB"/>
        </w:rPr>
        <w:t xml:space="preserve"> locations</w:t>
      </w:r>
      <w:r w:rsidR="00D91B43" w:rsidRPr="002B3D5F">
        <w:rPr>
          <w:lang w:val="en-GB"/>
        </w:rPr>
        <w:t xml:space="preserve"> featuring fluid mediums</w:t>
      </w:r>
      <w:r w:rsidRPr="002B3D5F">
        <w:rPr>
          <w:lang w:val="en-GB"/>
        </w:rPr>
        <w:t xml:space="preserve"> have up until now exclusively been moons and planets. </w:t>
      </w:r>
      <w:r w:rsidR="00D91B43" w:rsidRPr="002B3D5F">
        <w:rPr>
          <w:lang w:val="en-GB"/>
        </w:rPr>
        <w:t xml:space="preserve">Noting that liquid water is by far the most prominent and accessible fluid medium in the inner solar system beyond the surface of Earth, it is easy to see why NASA has identified water as one of the main targets in planetary exploration. </w:t>
      </w:r>
      <w:r w:rsidR="00673692">
        <w:rPr>
          <w:lang w:val="en-GB"/>
        </w:rPr>
        <w:t xml:space="preserve">Most literature </w:t>
      </w:r>
      <w:r w:rsidR="00362F60">
        <w:rPr>
          <w:lang w:val="en-GB"/>
        </w:rPr>
        <w:t xml:space="preserve">currently </w:t>
      </w:r>
      <w:r w:rsidR="00673692">
        <w:rPr>
          <w:lang w:val="en-GB"/>
        </w:rPr>
        <w:t>holds the view that life is likely to be based universally on liquid water</w:t>
      </w:r>
      <w:r w:rsidR="00362F60">
        <w:rPr>
          <w:lang w:val="en-GB"/>
        </w:rPr>
        <w:t xml:space="preserve"> </w:t>
      </w:r>
      <w:r w:rsidR="00362F60">
        <w:rPr>
          <w:lang w:val="en-GB"/>
        </w:rPr>
        <w:fldChar w:fldCharType="begin" w:fldLock="1"/>
      </w:r>
      <w:r w:rsidR="00355B6E">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id":"ITEM-2","itemData":{"DOI":"10.1073/pnas.98.3.805","ISSN":"0027-8424","PMID":"11158550","abstract":"People have long speculated about the possibility of life in settings other than Earth. Only in the past few centuries, however, have we been able to conceive of the specific nature of such settings: other planets around our own sun and solar systems similar to our own elsewhere in the physical universe. Speculation on the nature of life elsewhere often has paid little heed to constraints imposed by the nature of biochemistry, however. A century of fanciful science fiction has resulted not only in social enthusiasm for the quest for extraterrestrial life, but also in fanciful notions of the chemical and physical forms that life can take, what the nature of life can be. Since the time of the Viking missions to Mars, in the mid-1970s, our view of life's diversity on Earth has expanded significantly, and we have a better understanding of the extreme conditions that limit life. Consequently, our search for extant life elsewhere in the solar system can now be conducted with broader perspective than before.\n\nHow can life be detected regardless of its nature and origin? Considering the recent spectacular advances in observational astronomy, it seems likely that the first sign of life elsewhere will be the spectroscopic detection of co-occurring nonequilibrium gases, for instance oxygen and methane, in the atmosphere of a planet around some distant star. Co-occurrence of such gases would indicate that they are replenished, perhaps most readily explained by the influence of life (1). By observation of oxygen and methane, Earth could possibly be seen as a home for life even from distant galaxies. Other potential habitats for life in this solar system, such as Mars and Europa, however, are not so obvious. The search for life on those bodies will be conducted at the level of analytical chemistry. As we undertake …","author":[{"dropping-particle":"","family":"Pace","given":"N R","non-dropping-particle":"","parse-names":false,"suffix":""}],"container-title":"Proceedings of the National Academy of Sciences of the United States of America","id":"ITEM-2","issue":"3","issued":{"date-parts":[["2001","1","30"]]},"page":"805-8","publisher":"National Academy of Sciences","title":"The universal nature of biochemistry.","type":"article-journal","volume":"98"},"uris":["http://www.mendeley.com/documents/?uuid=45739908-baf1-31f8-bb63-31597d4b93dc"]}],"mendeley":{"formattedCitation":"(Bains, 2004; Pace, 2001)","plainTextFormattedCitation":"(Bains, 2004; Pace, 2001)","previouslyFormattedCitation":"(Bains, 2004; Pace, 2001)"},"properties":{"noteIndex":0},"schema":"https://github.com/citation-style-language/schema/raw/master/csl-citation.json"}</w:instrText>
      </w:r>
      <w:r w:rsidR="00362F60">
        <w:rPr>
          <w:lang w:val="en-GB"/>
        </w:rPr>
        <w:fldChar w:fldCharType="separate"/>
      </w:r>
      <w:r w:rsidR="00362F60" w:rsidRPr="00362F60">
        <w:rPr>
          <w:noProof/>
          <w:lang w:val="en-GB"/>
        </w:rPr>
        <w:t>(Bains, 2004; Pace, 2001)</w:t>
      </w:r>
      <w:r w:rsidR="00362F60">
        <w:rPr>
          <w:lang w:val="en-GB"/>
        </w:rPr>
        <w:fldChar w:fldCharType="end"/>
      </w:r>
      <w:r w:rsidR="00362F60">
        <w:rPr>
          <w:lang w:val="en-GB"/>
        </w:rPr>
        <w:t xml:space="preserve">, however </w:t>
      </w:r>
      <w:r w:rsidR="002E1F5D">
        <w:rPr>
          <w:lang w:val="en-GB"/>
        </w:rPr>
        <w:t xml:space="preserve">the opposite view, as far as I’ve </w:t>
      </w:r>
      <w:r w:rsidR="00355B6E">
        <w:rPr>
          <w:lang w:val="en-GB"/>
        </w:rPr>
        <w:t xml:space="preserve">found, seems to be gaining ground </w:t>
      </w:r>
      <w:r w:rsidR="00355B6E">
        <w:rPr>
          <w:lang w:val="en-GB"/>
        </w:rPr>
        <w:fldChar w:fldCharType="begin" w:fldLock="1"/>
      </w:r>
      <w:r w:rsidR="004847E3">
        <w:rPr>
          <w:lang w:val="en-GB"/>
        </w:rPr>
        <w:instrText>ADDIN CSL_CITATION {"citationItems":[{"id":"ITEM-1","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1","issue":"10","issued":{"date-parts":[["2010","12"]]},"page":"1021-1030","title":"Defining Life","type":"article-journal","volume":"10"},"uris":["http://www.mendeley.com/documents/?uuid=8604d901-eb64-35fa-ba59-181680109544"]},{"id":"ITEM-2","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2","issue":"9","issued":{"date-parts":[["2017","9"]]},"page":"840-851","title":"Detecting Darwinism from Molecules in the Enceladus Plumes, Jupiter's Moons, and Other Planetary Water Lagoons","type":"article-journal","volume":"17"},"uris":["http://www.mendeley.com/documents/?uuid=ad1bfa54-2f5f-3d79-a88a-547941867335"]},{"id":"ITEM-3","itemData":{"DOI":"10.1089/ast.2015.1336","ISSN":"1531-1074","PMID":"26053735","author":[{"dropping-particle":"","family":"Schulze-Makuch","given":"Dirk","non-dropping-particle":"","parse-names":false,"suffix":""},{"dropping-particle":"","family":"Rummel","given":"John D.","non-dropping-particle":"","parse-names":false,"suffix":""},{"dropping-particle":"","family":"Benner","given":"Steven A.","non-dropping-particle":"","parse-names":false,"suffix":""},{"dropping-particle":"","family":"Levin","given":"Gilbert","non-dropping-particle":"","parse-names":false,"suffix":""},{"dropping-particle":"","family":"Parro","given":"Victor","non-dropping-particle":"","parse-names":false,"suffix":""},{"dropping-particle":"","family":"Kounaves","given":"Samuel","non-dropping-particle":"","parse-names":false,"suffix":""}],"container-title":"Astrobiology","id":"ITEM-3","issue":"6","issued":{"date-parts":[["2015","6"]]},"page":"413-419","title":"Nearly Forty Years after Viking: Are We Ready for a New Life-Detection Mission?","type":"article-journal","volume":"15"},"uris":["http://www.mendeley.com/documents/?uuid=6d8a4cc7-4ba4-3931-bb17-86e09d7c85f4"]}],"mendeley":{"formattedCitation":"(Benner, 2010, 2017; Schulze-Makuch et al., 2015)","plainTextFormattedCitation":"(Benner, 2010, 2017; Schulze-Makuch et al., 2015)","previouslyFormattedCitation":"(Benner, 2010, 2017; Schulze-Makuch et al., 2015)"},"properties":{"noteIndex":0},"schema":"https://github.com/citation-style-language/schema/raw/master/csl-citation.json"}</w:instrText>
      </w:r>
      <w:r w:rsidR="00355B6E">
        <w:rPr>
          <w:lang w:val="en-GB"/>
        </w:rPr>
        <w:fldChar w:fldCharType="separate"/>
      </w:r>
      <w:r w:rsidR="00355B6E" w:rsidRPr="00355B6E">
        <w:rPr>
          <w:noProof/>
          <w:lang w:val="en-GB"/>
        </w:rPr>
        <w:t>(Benner, 2010, 2017; Schulze-Makuch et al., 2015)</w:t>
      </w:r>
      <w:r w:rsidR="00355B6E">
        <w:rPr>
          <w:lang w:val="en-GB"/>
        </w:rPr>
        <w:fldChar w:fldCharType="end"/>
      </w:r>
      <w:r w:rsidR="00673692">
        <w:rPr>
          <w:lang w:val="en-GB"/>
        </w:rPr>
        <w:t xml:space="preserve">. </w:t>
      </w:r>
      <w:r w:rsidR="00FE33F5">
        <w:rPr>
          <w:lang w:val="en-GB"/>
        </w:rPr>
        <w:t>A</w:t>
      </w:r>
      <w:r w:rsidR="00901C04">
        <w:rPr>
          <w:lang w:val="en-GB"/>
        </w:rPr>
        <w:t>lthough not discussed at length in this short work, the topic of fluids and solvents as used by life is a highly complex</w:t>
      </w:r>
      <w:r w:rsidR="00DD52FF">
        <w:rPr>
          <w:lang w:val="en-GB"/>
        </w:rPr>
        <w:t xml:space="preserve"> and interesting one entirely worthy of</w:t>
      </w:r>
      <w:r w:rsidR="00D37FCF">
        <w:rPr>
          <w:lang w:val="en-GB"/>
        </w:rPr>
        <w:t xml:space="preserve"> a review</w:t>
      </w:r>
      <w:r w:rsidR="006343D5">
        <w:rPr>
          <w:lang w:val="en-GB"/>
        </w:rPr>
        <w:t xml:space="preserve"> on its own, and I regret not having the space to do it here.</w:t>
      </w:r>
      <w:r w:rsidR="00DD52FF">
        <w:rPr>
          <w:lang w:val="en-GB"/>
        </w:rPr>
        <w:t xml:space="preserve"> </w:t>
      </w:r>
    </w:p>
    <w:p w14:paraId="07BEAD83" w14:textId="6EBECA2F" w:rsidR="000E4969" w:rsidRPr="002B3D5F" w:rsidRDefault="007F3F85" w:rsidP="000E4969">
      <w:pPr>
        <w:pStyle w:val="Heading3"/>
        <w:rPr>
          <w:lang w:val="en-GB"/>
        </w:rPr>
      </w:pPr>
      <w:bookmarkStart w:id="31" w:name="_Toc16602894"/>
      <w:commentRangeStart w:id="32"/>
      <w:commentRangeStart w:id="33"/>
      <w:r>
        <w:rPr>
          <w:lang w:val="en-GB"/>
        </w:rPr>
        <w:t xml:space="preserve">4: </w:t>
      </w:r>
      <w:r w:rsidR="000E4969" w:rsidRPr="002B3D5F">
        <w:rPr>
          <w:lang w:val="en-GB"/>
        </w:rPr>
        <w:t xml:space="preserve">Darwinian </w:t>
      </w:r>
      <w:r w:rsidR="00AE452A" w:rsidRPr="002B3D5F">
        <w:rPr>
          <w:lang w:val="en-GB"/>
        </w:rPr>
        <w:t>evolution</w:t>
      </w:r>
      <w:commentRangeEnd w:id="32"/>
      <w:r w:rsidR="00ED7D9F">
        <w:rPr>
          <w:rStyle w:val="CommentReference"/>
          <w:rFonts w:asciiTheme="minorHAnsi" w:eastAsiaTheme="minorHAnsi" w:hAnsiTheme="minorHAnsi" w:cstheme="minorBidi"/>
          <w:color w:val="auto"/>
        </w:rPr>
        <w:commentReference w:id="32"/>
      </w:r>
      <w:commentRangeEnd w:id="33"/>
      <w:r w:rsidR="003E5D74">
        <w:rPr>
          <w:rStyle w:val="CommentReference"/>
          <w:rFonts w:asciiTheme="minorHAnsi" w:eastAsiaTheme="minorHAnsi" w:hAnsiTheme="minorHAnsi" w:cstheme="minorBidi"/>
          <w:color w:val="auto"/>
        </w:rPr>
        <w:commentReference w:id="33"/>
      </w:r>
      <w:bookmarkEnd w:id="31"/>
    </w:p>
    <w:p w14:paraId="2DEC8788" w14:textId="492C284E" w:rsidR="001C70B6" w:rsidRDefault="001C70B6" w:rsidP="00EE3A02">
      <w:pPr>
        <w:spacing w:after="0"/>
        <w:rPr>
          <w:lang w:val="en-GB"/>
        </w:rPr>
      </w:pPr>
      <w:r>
        <w:rPr>
          <w:lang w:val="en-GB"/>
        </w:rPr>
        <w:t xml:space="preserve">As essential as it is to my thesis, </w:t>
      </w:r>
      <w:r>
        <w:rPr>
          <w:lang w:val="en-GB"/>
        </w:rPr>
        <w:t>evolution</w:t>
      </w:r>
      <w:r>
        <w:rPr>
          <w:lang w:val="en-GB"/>
        </w:rPr>
        <w:t xml:space="preserve"> remains difficult to define clearly. Here, I define Darwinian evolution</w:t>
      </w:r>
      <w:r>
        <w:rPr>
          <w:lang w:val="en-GB"/>
        </w:rPr>
        <w:t xml:space="preserve"> </w:t>
      </w:r>
      <w:r w:rsidR="006664FD">
        <w:rPr>
          <w:lang w:val="en-GB"/>
        </w:rPr>
        <w:t xml:space="preserve">as the long-term result of natural selection and genetic drift. Evolution can then be summed up </w:t>
      </w:r>
      <w:r>
        <w:rPr>
          <w:lang w:val="en-GB"/>
        </w:rPr>
        <w:t>simply as a core set of tenets:</w:t>
      </w:r>
    </w:p>
    <w:p w14:paraId="1B562517" w14:textId="01B6DDFE" w:rsidR="001C70B6" w:rsidRPr="006664FD" w:rsidRDefault="001C70B6" w:rsidP="006664FD">
      <w:pPr>
        <w:pStyle w:val="ListParagraph"/>
        <w:numPr>
          <w:ilvl w:val="0"/>
          <w:numId w:val="11"/>
        </w:numPr>
        <w:spacing w:after="0"/>
        <w:rPr>
          <w:lang w:val="en-GB"/>
        </w:rPr>
      </w:pPr>
      <w:r w:rsidRPr="006664FD">
        <w:rPr>
          <w:lang w:val="en-GB"/>
        </w:rPr>
        <w:t>Individuals differ in minor traits, with the variation being heritable</w:t>
      </w:r>
    </w:p>
    <w:p w14:paraId="4A1E54EB" w14:textId="2D12102E" w:rsidR="001C70B6" w:rsidRPr="006664FD" w:rsidRDefault="001C70B6" w:rsidP="006664FD">
      <w:pPr>
        <w:pStyle w:val="ListParagraph"/>
        <w:numPr>
          <w:ilvl w:val="0"/>
          <w:numId w:val="11"/>
        </w:numPr>
        <w:spacing w:after="0"/>
        <w:rPr>
          <w:lang w:val="en-GB"/>
        </w:rPr>
      </w:pPr>
      <w:r w:rsidRPr="006664FD">
        <w:rPr>
          <w:lang w:val="en-GB"/>
        </w:rPr>
        <w:t>More individuals are produced as offspring than can survive to produce the next generation</w:t>
      </w:r>
    </w:p>
    <w:p w14:paraId="15A13EAF" w14:textId="739B0E0F" w:rsidR="001C70B6" w:rsidRPr="006664FD" w:rsidRDefault="001C70B6" w:rsidP="006664FD">
      <w:pPr>
        <w:pStyle w:val="ListParagraph"/>
        <w:numPr>
          <w:ilvl w:val="0"/>
          <w:numId w:val="11"/>
        </w:numPr>
        <w:spacing w:after="0"/>
        <w:rPr>
          <w:lang w:val="en-GB"/>
        </w:rPr>
      </w:pPr>
      <w:r w:rsidRPr="006664FD">
        <w:rPr>
          <w:lang w:val="en-GB"/>
        </w:rPr>
        <w:t>Those individuals that possess</w:t>
      </w:r>
      <w:r w:rsidR="001829B2" w:rsidRPr="006664FD">
        <w:rPr>
          <w:lang w:val="en-GB"/>
        </w:rPr>
        <w:t xml:space="preserve"> beneficial</w:t>
      </w:r>
      <w:r w:rsidRPr="006664FD">
        <w:rPr>
          <w:lang w:val="en-GB"/>
        </w:rPr>
        <w:t xml:space="preserve"> traits</w:t>
      </w:r>
      <w:r w:rsidR="001829B2" w:rsidRPr="006664FD">
        <w:rPr>
          <w:lang w:val="en-GB"/>
        </w:rPr>
        <w:t xml:space="preserve"> </w:t>
      </w:r>
      <w:r w:rsidRPr="006664FD">
        <w:rPr>
          <w:lang w:val="en-GB"/>
        </w:rPr>
        <w:t>are more likely to reproduce and pass these traits on</w:t>
      </w:r>
    </w:p>
    <w:p w14:paraId="7A8AE1E7" w14:textId="11BA3652" w:rsidR="00DA7FD2" w:rsidRPr="006664FD" w:rsidRDefault="006664FD" w:rsidP="00EE3A02">
      <w:pPr>
        <w:pStyle w:val="ListParagraph"/>
        <w:numPr>
          <w:ilvl w:val="0"/>
          <w:numId w:val="11"/>
        </w:numPr>
        <w:spacing w:after="0"/>
        <w:rPr>
          <w:lang w:val="en-GB"/>
        </w:rPr>
      </w:pPr>
      <w:r w:rsidRPr="006664FD">
        <w:rPr>
          <w:lang w:val="en-GB"/>
        </w:rPr>
        <w:t>R</w:t>
      </w:r>
      <w:r w:rsidRPr="006664FD">
        <w:rPr>
          <w:lang w:val="en-GB"/>
        </w:rPr>
        <w:t>eproductive isolation</w:t>
      </w:r>
      <w:r w:rsidRPr="006664FD">
        <w:rPr>
          <w:lang w:val="en-GB"/>
        </w:rPr>
        <w:t xml:space="preserve"> allows for separate species </w:t>
      </w:r>
      <w:r>
        <w:rPr>
          <w:lang w:val="en-GB"/>
        </w:rPr>
        <w:t xml:space="preserve">to </w:t>
      </w:r>
      <w:r w:rsidRPr="006664FD">
        <w:rPr>
          <w:lang w:val="en-GB"/>
        </w:rPr>
        <w:t>arise</w:t>
      </w:r>
    </w:p>
    <w:p w14:paraId="62AB0A99" w14:textId="104BFD6C" w:rsidR="00395424" w:rsidRDefault="00741CC8" w:rsidP="00EE3A02">
      <w:pPr>
        <w:spacing w:after="0"/>
        <w:rPr>
          <w:lang w:val="en-GB"/>
        </w:rPr>
      </w:pPr>
      <w:r w:rsidRPr="00BC3549">
        <w:rPr>
          <w:lang w:val="en-GB"/>
        </w:rPr>
        <w:t xml:space="preserve">Darwinian Evolution </w:t>
      </w:r>
      <w:r w:rsidR="00617FFD" w:rsidRPr="00BC3549">
        <w:rPr>
          <w:lang w:val="en-GB"/>
        </w:rPr>
        <w:t>is essential for the formation of complex living systems</w:t>
      </w:r>
      <w:r w:rsidR="007F448A">
        <w:rPr>
          <w:lang w:val="en-GB"/>
        </w:rPr>
        <w:t xml:space="preserve"> from simpler abiotic chemistry.</w:t>
      </w:r>
      <w:r w:rsidR="004A3BE0">
        <w:rPr>
          <w:lang w:val="en-GB"/>
        </w:rPr>
        <w:t xml:space="preserve"> </w:t>
      </w:r>
      <w:r w:rsidR="007F448A">
        <w:rPr>
          <w:lang w:val="en-GB"/>
        </w:rPr>
        <w:t xml:space="preserve">As such, Darwinian evolution </w:t>
      </w:r>
      <w:r w:rsidRPr="00BC3549">
        <w:rPr>
          <w:lang w:val="en-GB"/>
        </w:rPr>
        <w:t xml:space="preserve">takes a central place in all current Origins of Life </w:t>
      </w:r>
      <w:r w:rsidR="00617FFD" w:rsidRPr="00BC3549">
        <w:rPr>
          <w:lang w:val="en-GB"/>
        </w:rPr>
        <w:t>research. I</w:t>
      </w:r>
      <w:r w:rsidR="00567738" w:rsidRPr="00BC3549">
        <w:rPr>
          <w:lang w:val="en-GB"/>
        </w:rPr>
        <w:t xml:space="preserve">t </w:t>
      </w:r>
      <w:r w:rsidR="00617FFD" w:rsidRPr="00BC3549">
        <w:rPr>
          <w:lang w:val="en-GB"/>
        </w:rPr>
        <w:t>explains how</w:t>
      </w:r>
      <w:r w:rsidRPr="00BC3549">
        <w:rPr>
          <w:lang w:val="en-GB"/>
        </w:rPr>
        <w:t xml:space="preserve"> a primitive macromolecular system </w:t>
      </w:r>
      <w:r w:rsidR="00617FFD" w:rsidRPr="00BC3549">
        <w:rPr>
          <w:lang w:val="en-GB"/>
        </w:rPr>
        <w:t>is capable of</w:t>
      </w:r>
      <w:r w:rsidR="007F448A">
        <w:rPr>
          <w:lang w:val="en-GB"/>
        </w:rPr>
        <w:t xml:space="preserve"> change, </w:t>
      </w:r>
      <w:r w:rsidRPr="00BC3549">
        <w:rPr>
          <w:lang w:val="en-GB"/>
        </w:rPr>
        <w:t>adapt</w:t>
      </w:r>
      <w:r w:rsidR="00617FFD" w:rsidRPr="00BC3549">
        <w:rPr>
          <w:lang w:val="en-GB"/>
        </w:rPr>
        <w:t>ation</w:t>
      </w:r>
      <w:r w:rsidRPr="00BC3549">
        <w:rPr>
          <w:lang w:val="en-GB"/>
        </w:rPr>
        <w:t xml:space="preserve"> to local circumstances</w:t>
      </w:r>
      <w:r w:rsidR="00617FFD" w:rsidRPr="00BC3549">
        <w:rPr>
          <w:lang w:val="en-GB"/>
        </w:rPr>
        <w:t xml:space="preserve"> </w:t>
      </w:r>
      <w:r w:rsidR="007F448A">
        <w:rPr>
          <w:lang w:val="en-GB"/>
        </w:rPr>
        <w:t>and</w:t>
      </w:r>
      <w:r w:rsidR="00617FFD" w:rsidRPr="00BC3549">
        <w:rPr>
          <w:lang w:val="en-GB"/>
        </w:rPr>
        <w:t xml:space="preserve"> long-term conservation of genetic information</w:t>
      </w:r>
      <w:r w:rsidRPr="00BC3549">
        <w:rPr>
          <w:lang w:val="en-GB"/>
        </w:rPr>
        <w:t xml:space="preserve">. </w:t>
      </w:r>
      <w:r w:rsidR="00567738" w:rsidRPr="00BC3549">
        <w:rPr>
          <w:lang w:val="en-GB"/>
        </w:rPr>
        <w:t xml:space="preserve">Darwinian evolution </w:t>
      </w:r>
      <w:r w:rsidR="007F448A">
        <w:rPr>
          <w:lang w:val="en-GB"/>
        </w:rPr>
        <w:t xml:space="preserve">is dependent on imperfect replication and </w:t>
      </w:r>
      <w:r w:rsidR="00567738" w:rsidRPr="00BC3549">
        <w:rPr>
          <w:lang w:val="en-GB"/>
        </w:rPr>
        <w:t>can only take place if</w:t>
      </w:r>
      <w:r w:rsidR="007F448A">
        <w:rPr>
          <w:lang w:val="en-GB"/>
        </w:rPr>
        <w:t xml:space="preserve"> specific</w:t>
      </w:r>
      <w:r w:rsidR="00567738" w:rsidRPr="00BC3549">
        <w:rPr>
          <w:lang w:val="en-GB"/>
        </w:rPr>
        <w:t xml:space="preserve"> traits that have an effect on individual fitness are</w:t>
      </w:r>
      <w:r w:rsidR="007F448A">
        <w:rPr>
          <w:lang w:val="en-GB"/>
        </w:rPr>
        <w:t xml:space="preserve"> both</w:t>
      </w:r>
      <w:r w:rsidR="00567738" w:rsidRPr="00BC3549">
        <w:rPr>
          <w:lang w:val="en-GB"/>
        </w:rPr>
        <w:t xml:space="preserve"> heritable and mutable. </w:t>
      </w:r>
      <w:r w:rsidR="000610E4">
        <w:rPr>
          <w:lang w:val="en-GB"/>
        </w:rPr>
        <w:t xml:space="preserve">Thus, the crux of Darwinism lies in genetics. </w:t>
      </w:r>
      <w:r w:rsidR="00567738" w:rsidRPr="00BC3549">
        <w:rPr>
          <w:lang w:val="en-GB"/>
        </w:rPr>
        <w:t xml:space="preserve">Mutability is present in most non-living </w:t>
      </w:r>
      <w:r w:rsidR="00605229" w:rsidRPr="00BC3549">
        <w:rPr>
          <w:lang w:val="en-GB"/>
        </w:rPr>
        <w:t>systems;</w:t>
      </w:r>
      <w:r w:rsidR="00567738" w:rsidRPr="00BC3549">
        <w:rPr>
          <w:lang w:val="en-GB"/>
        </w:rPr>
        <w:t xml:space="preserve"> however these mutations are themselves not normally heritable. A good example is a</w:t>
      </w:r>
      <w:r w:rsidR="00E96EEF">
        <w:rPr>
          <w:lang w:val="en-GB"/>
        </w:rPr>
        <w:t>n artificially</w:t>
      </w:r>
      <w:r w:rsidR="00567738" w:rsidRPr="00BC3549">
        <w:rPr>
          <w:lang w:val="en-GB"/>
        </w:rPr>
        <w:t xml:space="preserve"> </w:t>
      </w:r>
      <w:r w:rsidR="00E96EEF">
        <w:rPr>
          <w:lang w:val="en-GB"/>
        </w:rPr>
        <w:t xml:space="preserve">grown </w:t>
      </w:r>
      <w:r w:rsidR="000610E4">
        <w:rPr>
          <w:lang w:val="en-GB"/>
        </w:rPr>
        <w:t xml:space="preserve">Sodium Chlorate </w:t>
      </w:r>
      <w:r w:rsidR="00567738" w:rsidRPr="00BC3549">
        <w:rPr>
          <w:lang w:val="en-GB"/>
        </w:rPr>
        <w:t xml:space="preserve">crystal which </w:t>
      </w:r>
      <w:r w:rsidR="00E96EEF">
        <w:rPr>
          <w:lang w:val="en-GB"/>
        </w:rPr>
        <w:t>is crushed and seeded to form</w:t>
      </w:r>
      <w:r w:rsidR="00567738" w:rsidRPr="00BC3549">
        <w:rPr>
          <w:lang w:val="en-GB"/>
        </w:rPr>
        <w:t xml:space="preserve"> </w:t>
      </w:r>
      <w:r w:rsidR="00E96EEF">
        <w:rPr>
          <w:lang w:val="en-GB"/>
        </w:rPr>
        <w:t>new crystals</w:t>
      </w:r>
      <w:r w:rsidR="000610E4">
        <w:rPr>
          <w:lang w:val="en-GB"/>
        </w:rPr>
        <w:t xml:space="preserve"> </w:t>
      </w:r>
      <w:r w:rsidR="000610E4">
        <w:rPr>
          <w:lang w:val="en-GB"/>
        </w:rPr>
        <w:fldChar w:fldCharType="begin" w:fldLock="1"/>
      </w:r>
      <w:r w:rsidR="00505D8F">
        <w:rPr>
          <w:lang w:val="en-GB"/>
        </w:rPr>
        <w:instrText>ADDIN CSL_CITATION {"citationItems":[{"id":"ITEM-1","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1","issue":"9","issued":{"date-parts":[["2017","9"]]},"page":"840-851","title":"Detecting Darwinism from Molecules in the Enceladus Plumes, Jupiter's Moons, and Other Planetary Water Lagoons","type":"article-journal","volume":"17"},"uris":["http://www.mendeley.com/documents/?uuid=ad1bfa54-2f5f-3d79-a88a-547941867335"]}],"mendeley":{"formattedCitation":"(Benner, 2017)","plainTextFormattedCitation":"(Benner, 2017)","previouslyFormattedCitation":"(Benner, 2017)"},"properties":{"noteIndex":0},"schema":"https://github.com/citation-style-language/schema/raw/master/csl-citation.json"}</w:instrText>
      </w:r>
      <w:r w:rsidR="000610E4">
        <w:rPr>
          <w:lang w:val="en-GB"/>
        </w:rPr>
        <w:fldChar w:fldCharType="separate"/>
      </w:r>
      <w:r w:rsidR="000610E4" w:rsidRPr="000610E4">
        <w:rPr>
          <w:noProof/>
          <w:lang w:val="en-GB"/>
        </w:rPr>
        <w:t>(Benner, 2017)</w:t>
      </w:r>
      <w:r w:rsidR="000610E4">
        <w:rPr>
          <w:lang w:val="en-GB"/>
        </w:rPr>
        <w:fldChar w:fldCharType="end"/>
      </w:r>
      <w:r w:rsidR="00617FFD" w:rsidRPr="00BC3549">
        <w:rPr>
          <w:lang w:val="en-GB"/>
        </w:rPr>
        <w:t xml:space="preserve">. The crystal can be said to </w:t>
      </w:r>
      <w:r w:rsidR="000E0327" w:rsidRPr="00BC3549">
        <w:rPr>
          <w:lang w:val="en-GB"/>
        </w:rPr>
        <w:t>reproduce and show varying levels of fitness</w:t>
      </w:r>
      <w:r w:rsidR="00E96EEF">
        <w:rPr>
          <w:lang w:val="en-GB"/>
        </w:rPr>
        <w:t>,</w:t>
      </w:r>
      <w:r w:rsidR="000E0327" w:rsidRPr="00BC3549">
        <w:rPr>
          <w:lang w:val="en-GB"/>
        </w:rPr>
        <w:t xml:space="preserve"> depending</w:t>
      </w:r>
      <w:r w:rsidR="00E96EEF">
        <w:rPr>
          <w:lang w:val="en-GB"/>
        </w:rPr>
        <w:t xml:space="preserve"> for example</w:t>
      </w:r>
      <w:r w:rsidR="000E0327" w:rsidRPr="00BC3549">
        <w:rPr>
          <w:lang w:val="en-GB"/>
        </w:rPr>
        <w:t xml:space="preserve"> on</w:t>
      </w:r>
      <w:r w:rsidR="00E96EEF">
        <w:rPr>
          <w:lang w:val="en-GB"/>
        </w:rPr>
        <w:t xml:space="preserve"> its</w:t>
      </w:r>
      <w:r w:rsidR="000E0327" w:rsidRPr="00BC3549">
        <w:rPr>
          <w:lang w:val="en-GB"/>
        </w:rPr>
        <w:t xml:space="preserve"> shape, size </w:t>
      </w:r>
      <w:r w:rsidR="00E96EEF">
        <w:rPr>
          <w:lang w:val="en-GB"/>
        </w:rPr>
        <w:t>or</w:t>
      </w:r>
      <w:r w:rsidR="000E0327" w:rsidRPr="00BC3549">
        <w:rPr>
          <w:lang w:val="en-GB"/>
        </w:rPr>
        <w:t xml:space="preserve"> </w:t>
      </w:r>
      <w:r w:rsidR="00E96EEF">
        <w:rPr>
          <w:lang w:val="en-GB"/>
        </w:rPr>
        <w:t>internal lattice</w:t>
      </w:r>
      <w:r w:rsidR="000E0327" w:rsidRPr="00BC3549">
        <w:rPr>
          <w:lang w:val="en-GB"/>
        </w:rPr>
        <w:t xml:space="preserve">. </w:t>
      </w:r>
      <w:r w:rsidR="00567738" w:rsidRPr="00BC3549">
        <w:rPr>
          <w:lang w:val="en-GB"/>
        </w:rPr>
        <w:t xml:space="preserve">Should a fault develop in a growing crystal, for </w:t>
      </w:r>
      <w:r w:rsidR="000E0327" w:rsidRPr="00BC3549">
        <w:rPr>
          <w:lang w:val="en-GB"/>
        </w:rPr>
        <w:t>i</w:t>
      </w:r>
      <w:r w:rsidR="00567738" w:rsidRPr="00BC3549">
        <w:rPr>
          <w:lang w:val="en-GB"/>
        </w:rPr>
        <w:t xml:space="preserve">nstance through an </w:t>
      </w:r>
      <w:r w:rsidR="000E0327" w:rsidRPr="00BC3549">
        <w:rPr>
          <w:lang w:val="en-GB"/>
        </w:rPr>
        <w:t>impurity</w:t>
      </w:r>
      <w:r w:rsidR="00567738" w:rsidRPr="00BC3549">
        <w:rPr>
          <w:lang w:val="en-GB"/>
        </w:rPr>
        <w:t xml:space="preserve">, the crystal can be said to </w:t>
      </w:r>
      <w:r w:rsidR="000E0327" w:rsidRPr="00BC3549">
        <w:rPr>
          <w:lang w:val="en-GB"/>
        </w:rPr>
        <w:t xml:space="preserve">have </w:t>
      </w:r>
      <w:r w:rsidR="00567738" w:rsidRPr="00BC3549">
        <w:rPr>
          <w:lang w:val="en-GB"/>
        </w:rPr>
        <w:t>mutated</w:t>
      </w:r>
      <w:r w:rsidR="000610E4">
        <w:rPr>
          <w:lang w:val="en-GB"/>
        </w:rPr>
        <w:t>: it carries new, extra information</w:t>
      </w:r>
      <w:r w:rsidR="00567738" w:rsidRPr="00BC3549">
        <w:rPr>
          <w:lang w:val="en-GB"/>
        </w:rPr>
        <w:t>. This mutation however is not passed on to any subsequent ‘daughter’</w:t>
      </w:r>
      <w:r w:rsidR="000E0327" w:rsidRPr="00BC3549">
        <w:rPr>
          <w:lang w:val="en-GB"/>
        </w:rPr>
        <w:t xml:space="preserve"> </w:t>
      </w:r>
      <w:r w:rsidR="00567738" w:rsidRPr="00BC3549">
        <w:rPr>
          <w:lang w:val="en-GB"/>
        </w:rPr>
        <w:t xml:space="preserve">crystals that </w:t>
      </w:r>
      <w:r w:rsidR="00E96EEF">
        <w:rPr>
          <w:lang w:val="en-GB"/>
        </w:rPr>
        <w:t xml:space="preserve">are </w:t>
      </w:r>
      <w:r w:rsidR="00567738" w:rsidRPr="00BC3549">
        <w:rPr>
          <w:lang w:val="en-GB"/>
        </w:rPr>
        <w:t>grow</w:t>
      </w:r>
      <w:r w:rsidR="00E96EEF">
        <w:rPr>
          <w:lang w:val="en-GB"/>
        </w:rPr>
        <w:t>n</w:t>
      </w:r>
      <w:r w:rsidR="00567738" w:rsidRPr="00BC3549">
        <w:rPr>
          <w:lang w:val="en-GB"/>
        </w:rPr>
        <w:t xml:space="preserve"> from it: </w:t>
      </w:r>
      <w:r w:rsidR="000E0327" w:rsidRPr="00BC3549">
        <w:rPr>
          <w:lang w:val="en-GB"/>
        </w:rPr>
        <w:t>they will grow using the original crystal lattice</w:t>
      </w:r>
      <w:r w:rsidR="008E369A">
        <w:rPr>
          <w:lang w:val="en-GB"/>
        </w:rPr>
        <w:t>. The</w:t>
      </w:r>
      <w:r w:rsidR="00567738" w:rsidRPr="00BC3549">
        <w:rPr>
          <w:lang w:val="en-GB"/>
        </w:rPr>
        <w:t xml:space="preserve"> mutation is</w:t>
      </w:r>
      <w:r w:rsidR="000E0327" w:rsidRPr="00BC3549">
        <w:rPr>
          <w:lang w:val="en-GB"/>
        </w:rPr>
        <w:t xml:space="preserve"> therefore</w:t>
      </w:r>
      <w:r w:rsidR="00567738" w:rsidRPr="00BC3549">
        <w:rPr>
          <w:lang w:val="en-GB"/>
        </w:rPr>
        <w:t xml:space="preserve"> not heritable</w:t>
      </w:r>
      <w:r w:rsidR="008E369A">
        <w:rPr>
          <w:lang w:val="en-GB"/>
        </w:rPr>
        <w:t>:</w:t>
      </w:r>
      <w:r w:rsidR="000610E4">
        <w:rPr>
          <w:lang w:val="en-GB"/>
        </w:rPr>
        <w:t xml:space="preserve"> any mechanism transferring the information in the mutation </w:t>
      </w:r>
      <w:r w:rsidR="008E369A">
        <w:rPr>
          <w:lang w:val="en-GB"/>
        </w:rPr>
        <w:t xml:space="preserve">from parent to daughter crystal </w:t>
      </w:r>
      <w:r w:rsidR="000610E4">
        <w:rPr>
          <w:lang w:val="en-GB"/>
        </w:rPr>
        <w:t>is absent</w:t>
      </w:r>
      <w:r w:rsidR="00567738" w:rsidRPr="00BC3549">
        <w:rPr>
          <w:lang w:val="en-GB"/>
        </w:rPr>
        <w:t xml:space="preserve">.  </w:t>
      </w:r>
      <w:r w:rsidRPr="00BC3549">
        <w:rPr>
          <w:lang w:val="en-GB"/>
        </w:rPr>
        <w:t>A</w:t>
      </w:r>
      <w:r w:rsidR="00AE452A" w:rsidRPr="00BC3549">
        <w:rPr>
          <w:lang w:val="en-GB"/>
        </w:rPr>
        <w:t xml:space="preserve"> molecular system that </w:t>
      </w:r>
      <w:r w:rsidRPr="00E96EEF">
        <w:rPr>
          <w:i/>
          <w:lang w:val="en-GB"/>
        </w:rPr>
        <w:t>can</w:t>
      </w:r>
      <w:r w:rsidRPr="00BC3549">
        <w:rPr>
          <w:lang w:val="en-GB"/>
        </w:rPr>
        <w:t xml:space="preserve"> support </w:t>
      </w:r>
      <w:r w:rsidR="00567738" w:rsidRPr="00BC3549">
        <w:rPr>
          <w:lang w:val="en-GB"/>
        </w:rPr>
        <w:t>heritability of mutations</w:t>
      </w:r>
      <w:r w:rsidR="000E0327" w:rsidRPr="00BC3549">
        <w:rPr>
          <w:lang w:val="en-GB"/>
        </w:rPr>
        <w:t xml:space="preserve"> is thus special and</w:t>
      </w:r>
      <w:r w:rsidR="00567738" w:rsidRPr="00BC3549">
        <w:rPr>
          <w:lang w:val="en-GB"/>
        </w:rPr>
        <w:t xml:space="preserve"> </w:t>
      </w:r>
      <w:r w:rsidR="00E96EEF">
        <w:rPr>
          <w:lang w:val="en-GB"/>
        </w:rPr>
        <w:t xml:space="preserve">forms the basis of the </w:t>
      </w:r>
      <w:r w:rsidRPr="00BC3549">
        <w:rPr>
          <w:lang w:val="en-GB"/>
        </w:rPr>
        <w:t>genetic system of life</w:t>
      </w:r>
      <w:r w:rsidR="008E369A">
        <w:rPr>
          <w:lang w:val="en-GB"/>
        </w:rPr>
        <w:t>,</w:t>
      </w:r>
      <w:r w:rsidR="000E0327" w:rsidRPr="00BC3549">
        <w:rPr>
          <w:lang w:val="en-GB"/>
        </w:rPr>
        <w:t xml:space="preserve"> allowing it to undergo Darwinian evolution</w:t>
      </w:r>
      <w:r w:rsidRPr="00BC3549">
        <w:rPr>
          <w:lang w:val="en-GB"/>
        </w:rPr>
        <w:t>.</w:t>
      </w:r>
      <w:r w:rsidR="00567738" w:rsidRPr="00BC3549">
        <w:rPr>
          <w:lang w:val="en-GB"/>
        </w:rPr>
        <w:t xml:space="preserve"> All </w:t>
      </w:r>
      <w:r w:rsidR="00216B9C">
        <w:rPr>
          <w:lang w:val="en-GB"/>
        </w:rPr>
        <w:t xml:space="preserve">known life uses </w:t>
      </w:r>
      <w:r w:rsidR="00395424">
        <w:rPr>
          <w:lang w:val="en-GB"/>
        </w:rPr>
        <w:t>one of two</w:t>
      </w:r>
      <w:r w:rsidR="00216B9C">
        <w:rPr>
          <w:lang w:val="en-GB"/>
        </w:rPr>
        <w:t xml:space="preserve"> n</w:t>
      </w:r>
      <w:r w:rsidR="00567738" w:rsidRPr="00BC3549">
        <w:rPr>
          <w:lang w:val="en-GB"/>
        </w:rPr>
        <w:t>ucleic</w:t>
      </w:r>
      <w:r w:rsidR="00216B9C">
        <w:rPr>
          <w:lang w:val="en-GB"/>
        </w:rPr>
        <w:t xml:space="preserve"> acid</w:t>
      </w:r>
      <w:r w:rsidR="00567738" w:rsidRPr="00BC3549">
        <w:rPr>
          <w:lang w:val="en-GB"/>
        </w:rPr>
        <w:t xml:space="preserve"> biopolymer</w:t>
      </w:r>
      <w:r w:rsidR="00395424">
        <w:rPr>
          <w:lang w:val="en-GB"/>
        </w:rPr>
        <w:t xml:space="preserve">s, </w:t>
      </w:r>
      <w:r w:rsidR="00567738" w:rsidRPr="00BC3549">
        <w:rPr>
          <w:lang w:val="en-GB"/>
        </w:rPr>
        <w:t>DNA or RNA</w:t>
      </w:r>
      <w:r w:rsidR="00395424">
        <w:rPr>
          <w:lang w:val="en-GB"/>
        </w:rPr>
        <w:t>,</w:t>
      </w:r>
      <w:r w:rsidR="00567738" w:rsidRPr="00BC3549">
        <w:rPr>
          <w:lang w:val="en-GB"/>
        </w:rPr>
        <w:t xml:space="preserve"> as its genetic system</w:t>
      </w:r>
      <w:r w:rsidR="00E96EEF">
        <w:rPr>
          <w:lang w:val="en-GB"/>
        </w:rPr>
        <w:t xml:space="preserve">, but </w:t>
      </w:r>
      <w:r w:rsidR="00395424">
        <w:rPr>
          <w:lang w:val="en-GB"/>
        </w:rPr>
        <w:t>other genetic biopolymers are</w:t>
      </w:r>
      <w:r w:rsidR="00216B9C">
        <w:rPr>
          <w:lang w:val="en-GB"/>
        </w:rPr>
        <w:t xml:space="preserve"> hypothesised to </w:t>
      </w:r>
      <w:r w:rsidR="008E369A">
        <w:rPr>
          <w:lang w:val="en-GB"/>
        </w:rPr>
        <w:t xml:space="preserve">exist </w:t>
      </w:r>
      <w:r w:rsidR="00395424">
        <w:rPr>
          <w:lang w:val="en-GB"/>
        </w:rPr>
        <w:fldChar w:fldCharType="begin" w:fldLock="1"/>
      </w:r>
      <w:r w:rsidR="00192634">
        <w:rPr>
          <w:lang w:val="en-GB"/>
        </w:rPr>
        <w:instrText>ADDIN CSL_CITATION {"citationItems":[{"id":"ITEM-1","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1","issue":"9","issued":{"date-parts":[["2017","9"]]},"page":"840-851","title":"Detecting Darwinism from Molecules in the Enceladus Plumes, Jupiter's Moons, and Other Planetary Water Lagoons","type":"article-journal","volume":"17"},"uris":["http://www.mendeley.com/documents/?uuid=ad1bfa54-2f5f-3d79-a88a-547941867335"]}],"mendeley":{"formattedCitation":"(Benner, 2017)","plainTextFormattedCitation":"(Benner, 2017)","previouslyFormattedCitation":"(Benner, 2017)"},"properties":{"noteIndex":0},"schema":"https://github.com/citation-style-language/schema/raw/master/csl-citation.json"}</w:instrText>
      </w:r>
      <w:r w:rsidR="00395424">
        <w:rPr>
          <w:lang w:val="en-GB"/>
        </w:rPr>
        <w:fldChar w:fldCharType="separate"/>
      </w:r>
      <w:r w:rsidR="00395424" w:rsidRPr="00395424">
        <w:rPr>
          <w:noProof/>
          <w:lang w:val="en-GB"/>
        </w:rPr>
        <w:t>(Benner, 2017)</w:t>
      </w:r>
      <w:r w:rsidR="00395424">
        <w:rPr>
          <w:lang w:val="en-GB"/>
        </w:rPr>
        <w:fldChar w:fldCharType="end"/>
      </w:r>
      <w:r w:rsidR="00567738" w:rsidRPr="00BC3549">
        <w:rPr>
          <w:lang w:val="en-GB"/>
        </w:rPr>
        <w:t xml:space="preserve">. </w:t>
      </w:r>
      <w:r w:rsidR="002C3342">
        <w:rPr>
          <w:lang w:val="en-GB"/>
        </w:rPr>
        <w:t>The polyelectr</w:t>
      </w:r>
      <w:r w:rsidR="00395424">
        <w:rPr>
          <w:lang w:val="en-GB"/>
        </w:rPr>
        <w:t>olyte</w:t>
      </w:r>
      <w:r w:rsidR="002C3342">
        <w:rPr>
          <w:lang w:val="en-GB"/>
        </w:rPr>
        <w:t xml:space="preserve"> theory</w:t>
      </w:r>
      <w:r w:rsidR="00395424">
        <w:rPr>
          <w:lang w:val="en-GB"/>
        </w:rPr>
        <w:t xml:space="preserve"> of the gene</w:t>
      </w:r>
      <w:r w:rsidR="002C3342">
        <w:rPr>
          <w:lang w:val="en-GB"/>
        </w:rPr>
        <w:t xml:space="preserve"> </w:t>
      </w:r>
      <w:r w:rsidR="00395424">
        <w:rPr>
          <w:lang w:val="en-GB"/>
        </w:rPr>
        <w:t>states that a repeating charge in a genetic biopolymer is a probable trait of many alternative genetic systems</w:t>
      </w:r>
      <w:r w:rsidR="00192634">
        <w:rPr>
          <w:lang w:val="en-GB"/>
        </w:rPr>
        <w:t xml:space="preserve"> that operate in water </w:t>
      </w:r>
      <w:r w:rsidR="00192634">
        <w:rPr>
          <w:lang w:val="en-GB"/>
        </w:rPr>
        <w:fldChar w:fldCharType="begin" w:fldLock="1"/>
      </w:r>
      <w:r w:rsidR="00E514AC">
        <w:rPr>
          <w:lang w:val="en-GB"/>
        </w:rPr>
        <w:instrText>ADDIN CSL_CITATION {"citationItems":[{"id":"ITEM-1","itemData":{"DOI":"10.1021/ar040004z","ISSN":"0001-4842","abstract":"This Account describes work done in these laboratories that has used synthetic, physical organic, and biological chemistry to understand the roles played by the nucleobases, sugars, and phosphates of DNA in the molecular recognition processes central to genetics. The number of nucleobases has been increased from 4 to 12, generating an artificially expanded genetic information system. This system is used today in the clinic to monitor the levels of HIV and hepatitis C viruses in patients, helping to manage patient care. Work with uncharged phosphate replacements suggests that a repeating charge is a universal feature of genetic molecules operating in water and will be found in extraterrestrial life (if it is ever encountered). The use of ribose may reflect prebiotic processes in the presence of borate-containing minerals, which stabilize ribose formed from simple organic precursors. A new field, synthetic biology, is emerging on the basis of these experiments, where chemistry mimics biological processes as complicated as Darwinian evolution.","author":[{"dropping-particle":"","family":"Benner","given":"Steven A","non-dropping-particle":"","parse-names":false,"suffix":""}],"container-title":"Accounts of Chemical Research","id":"ITEM-1","issue":"10","issued":{"date-parts":[["2004","10","1"]]},"note":"doi: 10.1021/ar040004z","page":"784-797","publisher":"American Chemical Society","title":"Understanding Nucleic Acids Using Synthetic Chemistry","type":"article-journal","volume":"37"},"uris":["http://www.mendeley.com/documents/?uuid=d31d4784-2fa1-4f3f-806c-9d0266c12921","http://www.mendeley.com/documents/?uuid=dde214a6-4091-4d11-805b-59cb79d75597"]}],"mendeley":{"formattedCitation":"(Benner, 2004)","plainTextFormattedCitation":"(Benner, 2004)","previouslyFormattedCitation":"(Benner, 2004)"},"properties":{"noteIndex":0},"schema":"https://github.com/citation-style-language/schema/raw/master/csl-citation.json"}</w:instrText>
      </w:r>
      <w:r w:rsidR="00192634">
        <w:rPr>
          <w:lang w:val="en-GB"/>
        </w:rPr>
        <w:fldChar w:fldCharType="separate"/>
      </w:r>
      <w:r w:rsidR="00192634" w:rsidRPr="00192634">
        <w:rPr>
          <w:noProof/>
          <w:lang w:val="en-GB"/>
        </w:rPr>
        <w:t>(Benner, 2004)</w:t>
      </w:r>
      <w:r w:rsidR="00192634">
        <w:rPr>
          <w:lang w:val="en-GB"/>
        </w:rPr>
        <w:fldChar w:fldCharType="end"/>
      </w:r>
      <w:r w:rsidR="00967866">
        <w:rPr>
          <w:lang w:val="en-GB"/>
        </w:rPr>
        <w:t xml:space="preserve"> and provides an excellent framework with which to detect potential alien lifeforms.</w:t>
      </w:r>
    </w:p>
    <w:p w14:paraId="3BB2DF0D" w14:textId="54F62158" w:rsidR="009A4B62" w:rsidRDefault="00567738" w:rsidP="00EE3A02">
      <w:pPr>
        <w:spacing w:after="0"/>
        <w:rPr>
          <w:lang w:val="en-GB"/>
        </w:rPr>
      </w:pPr>
      <w:proofErr w:type="spellStart"/>
      <w:r w:rsidRPr="00BC3549">
        <w:rPr>
          <w:lang w:val="en-GB"/>
        </w:rPr>
        <w:t>OoL</w:t>
      </w:r>
      <w:proofErr w:type="spellEnd"/>
      <w:r w:rsidRPr="00BC3549">
        <w:rPr>
          <w:lang w:val="en-GB"/>
        </w:rPr>
        <w:t xml:space="preserve"> research </w:t>
      </w:r>
      <w:r w:rsidR="00967866">
        <w:rPr>
          <w:lang w:val="en-GB"/>
        </w:rPr>
        <w:t>heavily studies the</w:t>
      </w:r>
      <w:r w:rsidR="002B3D5F" w:rsidRPr="00BC3549">
        <w:rPr>
          <w:lang w:val="en-GB"/>
        </w:rPr>
        <w:t xml:space="preserve"> early genetics of life and the structures that performed this essential service. </w:t>
      </w:r>
      <w:r w:rsidR="00967866">
        <w:rPr>
          <w:lang w:val="en-GB"/>
        </w:rPr>
        <w:t xml:space="preserve">Much remains unknown about the epoch of life before DNA became established as the </w:t>
      </w:r>
      <w:r w:rsidR="00751C67">
        <w:rPr>
          <w:lang w:val="en-GB"/>
        </w:rPr>
        <w:t>near-</w:t>
      </w:r>
      <w:r w:rsidR="00967866">
        <w:rPr>
          <w:lang w:val="en-GB"/>
        </w:rPr>
        <w:t xml:space="preserve">universal standard, before the central dogma of biology even existed. </w:t>
      </w:r>
      <w:r w:rsidR="002B3D5F" w:rsidRPr="00BC3549">
        <w:rPr>
          <w:lang w:val="en-GB"/>
        </w:rPr>
        <w:t>Currently studied are</w:t>
      </w:r>
      <w:r w:rsidRPr="00BC3549">
        <w:rPr>
          <w:lang w:val="en-GB"/>
        </w:rPr>
        <w:t xml:space="preserve"> a variety of hypoth</w:t>
      </w:r>
      <w:r w:rsidR="002B3D5F" w:rsidRPr="00BC3549">
        <w:rPr>
          <w:lang w:val="en-GB"/>
        </w:rPr>
        <w:t xml:space="preserve">eses that seek to </w:t>
      </w:r>
      <w:r w:rsidR="00E45089" w:rsidRPr="00BC3549">
        <w:rPr>
          <w:lang w:val="en-GB"/>
        </w:rPr>
        <w:t>elucidate the functioning of life’s early genetics</w:t>
      </w:r>
      <w:r w:rsidR="00751C67">
        <w:rPr>
          <w:lang w:val="en-GB"/>
        </w:rPr>
        <w:t>. T</w:t>
      </w:r>
      <w:r w:rsidR="002B3D5F" w:rsidRPr="00BC3549">
        <w:rPr>
          <w:lang w:val="en-GB"/>
        </w:rPr>
        <w:t>he RNA World</w:t>
      </w:r>
      <w:r w:rsidR="00617FFD" w:rsidRPr="00BC3549">
        <w:rPr>
          <w:lang w:val="en-GB"/>
        </w:rPr>
        <w:t xml:space="preserve"> </w:t>
      </w:r>
      <w:r w:rsidR="00751C67">
        <w:rPr>
          <w:lang w:val="en-GB"/>
        </w:rPr>
        <w:t xml:space="preserve">is an ageing but still highly relevant hypothetical stage in the development of life </w:t>
      </w:r>
      <w:r w:rsidR="00617FFD" w:rsidRPr="00BC3549">
        <w:rPr>
          <w:lang w:val="en-GB"/>
        </w:rPr>
        <w:fldChar w:fldCharType="begin" w:fldLock="1"/>
      </w:r>
      <w:r w:rsidR="00395424">
        <w:rPr>
          <w:lang w:val="en-GB"/>
        </w:rPr>
        <w:instrText>ADDIN CSL_CITATION {"citationItems":[{"id":"ITEM-1","itemData":{"DOI":"10.1089/ast.2012.0868","ISSN":"1531-1074","PMID":"23551238","abstract":"This year marks the 50(th) anniversary of a proposal by Alex Rich that RNA, as a single biopolymer acting in two capacities, might have supported both genetics and catalysis at the origin of life. We review here both published and previously unreported experimental data that provide new perspectives on this old proposal. The new data include evidence that, in the presence of borate, small amounts of carbohydrates can fix large amounts of formaldehyde that are expected in an environment rich in carbon dioxide. Further, we consider other species, including arsenate, arsenite, phosphite, and germ</w:instrText>
      </w:r>
      <w:r w:rsidR="00395424" w:rsidRPr="00751C67">
        <w:rPr>
          <w:lang w:val="en-GB"/>
        </w:rPr>
        <w:instrText>anate, that might replace phosphate as linkers in genetic biopolymers. While linkages involving these oxyanions are judged to be too unstable to support genetics on Earth, we consider the possibility that they might do so in colder semi-aqueous environments more exotic than those found on Earth, where cosolvents such as ammonia might prevent freezing at temperatures well below 273 K. These include the ammonia-water environments that are possibly present at low temperatures beneath the surface of Titan, Saturn's largest moon.","author":[{"dropping-particle":"","family":"Neveu","given":"Marc","non-dropping-particle":"","parse-names":false,"suffix":""},{"dropping-particle":"","family":"Kim","given":"Hyo-Joong","non-dropping-particle":"","parse-names":false,"suffix":""},{"dropping-particle":"","family":"Benner","given":"Steven A.","non-dropping-particle":"","parse-names":false,"suffix":""}],"container-title":"Astrobiology","id":"ITEM-1","issue":"4","issued":{"date-parts":[["2013","4"]]},"page":"391-403","title":"The “Strong” RNA World Hypothesis: Fifty Years Old","type":"article-journal","volume":"13"},"uris":["http://www.mendeley.com/documents/?uuid=9ae1dfe4-3d0a-36bc-9138-367bbce4ef1c"]}],"mendeley":{"formattedCitation":"(Neveu et al., 2013)","plainTextFormattedCitation":"(Neveu et al., 2013)","previouslyFormattedCitation":"(Neveu et al., 2013)"},"properties":{"noteIndex":0},"schema":"https://github.com/citation-style-language/schema/raw/master/csl-citation.json"}</w:instrText>
      </w:r>
      <w:r w:rsidR="00617FFD" w:rsidRPr="00BC3549">
        <w:rPr>
          <w:lang w:val="en-GB"/>
        </w:rPr>
        <w:fldChar w:fldCharType="separate"/>
      </w:r>
      <w:r w:rsidR="00617FFD" w:rsidRPr="00751C67">
        <w:rPr>
          <w:noProof/>
          <w:lang w:val="en-GB"/>
        </w:rPr>
        <w:t>(Neveu et al., 2013)</w:t>
      </w:r>
      <w:r w:rsidR="00617FFD" w:rsidRPr="00BC3549">
        <w:rPr>
          <w:lang w:val="en-GB"/>
        </w:rPr>
        <w:fldChar w:fldCharType="end"/>
      </w:r>
      <w:r w:rsidR="00751C67" w:rsidRPr="00751C67">
        <w:rPr>
          <w:lang w:val="en-GB"/>
        </w:rPr>
        <w:t xml:space="preserve">. </w:t>
      </w:r>
      <w:r w:rsidR="00F362A1">
        <w:rPr>
          <w:lang w:val="en-GB"/>
        </w:rPr>
        <w:t xml:space="preserve">RNA is however astonishingly difficult to form </w:t>
      </w:r>
      <w:proofErr w:type="spellStart"/>
      <w:r w:rsidR="00B51BB7">
        <w:rPr>
          <w:lang w:val="en-GB"/>
        </w:rPr>
        <w:t>abiotically</w:t>
      </w:r>
      <w:proofErr w:type="spellEnd"/>
      <w:r w:rsidR="00F362A1">
        <w:rPr>
          <w:lang w:val="en-GB"/>
        </w:rPr>
        <w:t>, so many other ideas have been put forward to add the ‘missing link’ between abiotic chemistry and RNA</w:t>
      </w:r>
      <w:r w:rsidR="009A4B62">
        <w:rPr>
          <w:lang w:val="en-GB"/>
        </w:rPr>
        <w:t xml:space="preserve"> </w:t>
      </w:r>
      <w:r w:rsidR="009A4B62">
        <w:rPr>
          <w:lang w:val="en-GB"/>
        </w:rPr>
        <w:fldChar w:fldCharType="begin" w:fldLock="1"/>
      </w:r>
      <w:r w:rsidR="00A625D4">
        <w:rPr>
          <w:lang w:val="en-GB"/>
        </w:rPr>
        <w:instrText>ADDIN CSL_CITATION {"citationItems":[{"id":"ITEM-1","itemData":{"DOI":"10.1101/cshperspect.a002196","ISSN":"19430264","abstract":"Since the structure of DNA was elucidated more than 50 years ago, Watson-Crick base pairing has been widely speculated to be the likely mode of both information storage and transfer in the earliest genetic polymers. The discovery of catalytic RNA molecules subsequently provided support for the hypothesis that RNA was perhaps even the first polymer of life. However, the de novo synthesis of RNA using only plausible prebiotic chemistry has proven difficult, to say the least. Experimental investigations, made possible by the application of synthetic and physical organic chemistry, have now provided evidence that the nucleobases (A, G, C, and T/U), the trifunctional moiety ([deoxy]ribose), and the linkage chemistry (phosphate esters) of contemporary nucleic acids may be optimally suited for their present roles-a situation that suggests refinement by evolution. Here, we consider studies of variations in these three distinct components of nucleic acids with regard to the question: Is RNA, as is generally acknowledged of DNA, the product of evolution? If so, what chemical and structural features might have been more likely and advantageous for a proto-RNA?","author":[{"dropping-particle":"","family":"Engelhart","given":"Aaron E.","non-dropping-particle":"","parse-names":false,"suffix":""},{"dropping-particle":"V.","family":"Hud","given":"Nicholas","non-dropping-particle":"","parse-names":false,"suffix":""}],"container-title":"Cold Spring Harbor perspectives in biology","id":"ITEM-1","issue":"12","issued":{"date-parts":[["2010"]]},"page":"1-22","title":"Primitive genetic polymers.","type":"article-journal","volume":"2"},"uris":["http://www.mendeley.com/documents/?uuid=9c8274ee-46dd-4dbf-9008-57e96803a755","http://www.mendeley.com/documents/?uuid=061b1b05-cae8-4591-9e34-f48efa1d0385"]}],"mendeley":{"formattedCitation":"(Engelhart &amp; Hud, 2010)","plainTextFormattedCitation":"(Engelhart &amp; Hud, 2010)","previouslyFormattedCitation":"(Engelhart &amp; Hud, 2010)"},"properties":{"noteIndex":0},"schema":"https://github.com/citation-style-language/schema/raw/master/csl-citation.json"}</w:instrText>
      </w:r>
      <w:r w:rsidR="009A4B62">
        <w:rPr>
          <w:lang w:val="en-GB"/>
        </w:rPr>
        <w:fldChar w:fldCharType="separate"/>
      </w:r>
      <w:r w:rsidR="009A4B62" w:rsidRPr="009A4B62">
        <w:rPr>
          <w:noProof/>
          <w:lang w:val="en-GB"/>
        </w:rPr>
        <w:t>(Engelhart &amp; Hud, 2010)</w:t>
      </w:r>
      <w:r w:rsidR="009A4B62">
        <w:rPr>
          <w:lang w:val="en-GB"/>
        </w:rPr>
        <w:fldChar w:fldCharType="end"/>
      </w:r>
      <w:r w:rsidR="00F362A1">
        <w:rPr>
          <w:lang w:val="en-GB"/>
        </w:rPr>
        <w:t xml:space="preserve">. </w:t>
      </w:r>
      <w:r w:rsidR="00751C67">
        <w:rPr>
          <w:lang w:val="en-GB"/>
        </w:rPr>
        <w:t>‘</w:t>
      </w:r>
      <w:r w:rsidR="00751C67" w:rsidRPr="00751C67">
        <w:rPr>
          <w:lang w:val="en-GB"/>
        </w:rPr>
        <w:t>Metabolism first</w:t>
      </w:r>
      <w:r w:rsidR="00751C67">
        <w:rPr>
          <w:lang w:val="en-GB"/>
        </w:rPr>
        <w:t>’</w:t>
      </w:r>
      <w:r w:rsidR="00751C67" w:rsidRPr="00751C67">
        <w:rPr>
          <w:lang w:val="en-GB"/>
        </w:rPr>
        <w:t xml:space="preserve"> hypotheses challenge the</w:t>
      </w:r>
      <w:r w:rsidR="00F362A1">
        <w:rPr>
          <w:lang w:val="en-GB"/>
        </w:rPr>
        <w:t xml:space="preserve"> traditional</w:t>
      </w:r>
      <w:r w:rsidR="00751C67" w:rsidRPr="00751C67">
        <w:rPr>
          <w:lang w:val="en-GB"/>
        </w:rPr>
        <w:t xml:space="preserve"> idea of </w:t>
      </w:r>
      <w:r w:rsidR="00F362A1">
        <w:rPr>
          <w:lang w:val="en-GB"/>
        </w:rPr>
        <w:t>genetics-first</w:t>
      </w:r>
      <w:r w:rsidR="00751C67">
        <w:rPr>
          <w:lang w:val="en-GB"/>
        </w:rPr>
        <w:t>, seeing the earliest lifeforms as self-sustaining autocatalytic chemical networks. This challenges traditional ideas of genetics</w:t>
      </w:r>
      <w:r w:rsidR="00F362A1">
        <w:rPr>
          <w:lang w:val="en-GB"/>
        </w:rPr>
        <w:t xml:space="preserve"> as the replicator concept, at the core of most definitions of life, is absent </w:t>
      </w:r>
      <w:r w:rsidR="00F362A1">
        <w:rPr>
          <w:lang w:val="en-GB"/>
        </w:rPr>
        <w:fldChar w:fldCharType="begin" w:fldLock="1"/>
      </w:r>
      <w:r w:rsidR="00E514AC">
        <w:rPr>
          <w:lang w:val="en-GB"/>
        </w:rPr>
        <w:instrText>ADDIN CSL_CITATION {"citationItems":[{"id":"ITEM-1","itemData":{"DOI":"10.1073/pnas.0912628107","abstract":"A basic property of life is its capacity to experience Darwinian evolution. The replicator concept is at the core of genetics-first theories of the origin of life, which suggest that self-replicating oligonucleotides or their similar ancestors may have been the first “living” systems and may have led to the evolution of an RNA world. But problems with the nonenzymatic synthesis of biopolymers and the origin of template replication have spurred the alternative metabolism-first scenario, where self-reproducing and evolving proto-metabolic networks are assumed to have predated self-replicating genes. Recent theoretical work shows that “compositional genomes” (i.e., the counts of different molecular species in an assembly) are able to propagate compositional information and can provide a setup on which natural selection acts. Accordingly, if we stick to the notion of replicator as an entity that passes on its structure largely intact in successive replications, those macromolecular aggregates could be dubbed “ensemble replicators” (composomes) and quite different from the more familiar genes and memes. In sharp contrast with template-dependent replication dynamics, we demonstrate here that replication of compositional information is so inaccurate that fitter compositional genomes cannot be maintained by selection and, therefore, the system lacks evolvability (i.e., it cannot substantially depart from the asymptotic steady-state solution already built-in in the dynamical equations). We conclude that this fundamental limitation of ensemble replicators cautions against metabolism-first theories of the origin of life, although ancient metabolic systems could have provided a stable habitat within which polymer replicators later evolved.","author":[{"dropping-particle":"","family":"Vasas","given":"Vera","non-dropping-particle":"","parse-names":false,"suffix":""},{"dropping-particle":"","family":"Szathmáry","given":"Eörs","non-dropping-particle":"","parse-names":false,"suffix":""},{"dropping-particle":"","family":"Santos","given":"Mauro","non-dropping-particle":"","parse-names":false,"suffix":""}],"container-title":"Proceedings of the National Academy of Sciences","id":"ITEM-1","issue":"4","issued":{"date-parts":[["2010","1","26"]]},"page":"1470 LP  - 1475","title":"Lack of evolvability in self-sustaining autocatalytic networks constraints metabolism-first scenarios for the origin of life","type":"article-journal","volume":"107"},"uris":["http://www.mendeley.com/documents/?uuid=11164550-f210-47fb-b882-062dc1e63df0","http://www.mendeley.com/documents/?uuid=4a0dcfa9-c1ef-413a-8f81-34e6ce5020e1"]}],"mendeley":{"formattedCitation":"(Vasas, Szathmáry, &amp; Santos, 2010)","plainTextFormattedCitation":"(Vasas, Szathmáry, &amp; Santos, 2010)","previouslyFormattedCitation":"(Vasas, Szathmáry, &amp; Santos, 2010)"},"properties":{"noteIndex":0},"schema":"https://github.com/citation-style-language/schema/raw/master/csl-citation.json"}</w:instrText>
      </w:r>
      <w:r w:rsidR="00F362A1">
        <w:rPr>
          <w:lang w:val="en-GB"/>
        </w:rPr>
        <w:fldChar w:fldCharType="separate"/>
      </w:r>
      <w:r w:rsidR="00F362A1" w:rsidRPr="00F362A1">
        <w:rPr>
          <w:noProof/>
          <w:lang w:val="en-GB"/>
        </w:rPr>
        <w:t>(Vasas, Szathmáry, &amp; Santos, 2010)</w:t>
      </w:r>
      <w:r w:rsidR="00F362A1">
        <w:rPr>
          <w:lang w:val="en-GB"/>
        </w:rPr>
        <w:fldChar w:fldCharType="end"/>
      </w:r>
      <w:r w:rsidR="00751C67">
        <w:rPr>
          <w:lang w:val="en-GB"/>
        </w:rPr>
        <w:t xml:space="preserve">. </w:t>
      </w:r>
      <w:r w:rsidRPr="00751C67">
        <w:rPr>
          <w:lang w:val="en-GB"/>
        </w:rPr>
        <w:t>TNA</w:t>
      </w:r>
      <w:r w:rsidR="00617FFD" w:rsidRPr="00751C67">
        <w:rPr>
          <w:lang w:val="en-GB"/>
        </w:rPr>
        <w:t xml:space="preserve"> </w:t>
      </w:r>
      <w:r w:rsidR="00617FFD" w:rsidRPr="00BC3549">
        <w:rPr>
          <w:lang w:val="en-GB"/>
        </w:rPr>
        <w:fldChar w:fldCharType="begin" w:fldLock="1"/>
      </w:r>
      <w:r w:rsidR="00617FFD" w:rsidRPr="00751C67">
        <w:rPr>
          <w:lang w:val="en-GB"/>
        </w:rPr>
        <w:instrText>ADDIN CSL_CITATION {"citationItems":[{"id":"ITEM-1","itemData":{"DOI":"10.1023/B:ORIG.0000016450.59665.f4","ISSN":"1573-0875","abstract":"This report summarizes the content of the author's lecture given at the 9th ISSOL Conference on the `Origin of Life' in Oaxaca on 2 July 2002*.The report consists of introductory remarks followed by a reproduction of the authentic sequence of slides shown during the lecture. Each slide figure is accompanied with a short commentary on the figure's content. The lecture dealt with the structure and theproperties of TNA (</w:instrText>
      </w:r>
      <w:r w:rsidR="00617FFD" w:rsidRPr="00BC3549">
        <w:rPr>
          <w:lang w:val="en-GB"/>
        </w:rPr>
        <w:instrText>α</w:instrText>
      </w:r>
      <w:r w:rsidR="00617FFD" w:rsidRPr="00751C67">
        <w:rPr>
          <w:lang w:val="en-GB"/>
        </w:rPr>
        <w:instrText>-threofuranosyl nucleic acid) and included results of some more recent chemical investigations that had been inspired by the simplicity of TNA's molecular architecture.","author":[{"dropping-particle":"","family":"Eschenmoser","given":"Albert","non-dropping-particle":"","parse-names":false,"suffix":""}],"container-title":"Origins of life and evolution of the biosphere","id":"ITEM-1","issue":"3","issued":{"date-parts":[["2004"]]},"page":"277-306","title":"The TNA-Family of Nucleic Acid Systems: Properties and Prospects","type":"article-journal","volume":"34"},"uris":["http://www.mendeley.com/documents/?uuid=5aab4f5e-52d7-4416-ab1f-4a6b080df9c0"]}],"mendeley":{"formattedCitation":"(Eschenmoser, 2004)","plainTextFormattedCitation":"(Eschenmoser, 2004)","previouslyFormattedCitation":"(Eschenmoser, 2004)"},"properties":{"noteIndex":0},"schema":"https://github.com/citation-style-language/schema/raw/master/csl-citation.json"}</w:instrText>
      </w:r>
      <w:r w:rsidR="00617FFD" w:rsidRPr="00BC3549">
        <w:rPr>
          <w:lang w:val="en-GB"/>
        </w:rPr>
        <w:fldChar w:fldCharType="separate"/>
      </w:r>
      <w:r w:rsidR="00617FFD" w:rsidRPr="00751C67">
        <w:rPr>
          <w:noProof/>
          <w:lang w:val="en-GB"/>
        </w:rPr>
        <w:t>(Eschenmoser, 2004)</w:t>
      </w:r>
      <w:r w:rsidR="00617FFD" w:rsidRPr="00BC3549">
        <w:rPr>
          <w:lang w:val="en-GB"/>
        </w:rPr>
        <w:fldChar w:fldCharType="end"/>
      </w:r>
      <w:r w:rsidRPr="00751C67">
        <w:rPr>
          <w:lang w:val="en-GB"/>
        </w:rPr>
        <w:t xml:space="preserve">, </w:t>
      </w:r>
      <w:r w:rsidR="000E0327" w:rsidRPr="00751C67">
        <w:rPr>
          <w:lang w:val="en-GB"/>
        </w:rPr>
        <w:t xml:space="preserve">and </w:t>
      </w:r>
      <w:r w:rsidR="009A4B62">
        <w:rPr>
          <w:lang w:val="en-GB"/>
        </w:rPr>
        <w:t xml:space="preserve">possible identities of </w:t>
      </w:r>
      <w:r w:rsidR="00F362A1">
        <w:rPr>
          <w:lang w:val="en-GB"/>
        </w:rPr>
        <w:t xml:space="preserve">even </w:t>
      </w:r>
      <w:r w:rsidR="00967866" w:rsidRPr="00751C67">
        <w:rPr>
          <w:lang w:val="en-GB"/>
        </w:rPr>
        <w:t>more primitive</w:t>
      </w:r>
      <w:r w:rsidR="002B3D5F" w:rsidRPr="00751C67">
        <w:rPr>
          <w:lang w:val="en-GB"/>
        </w:rPr>
        <w:t xml:space="preserve"> </w:t>
      </w:r>
      <w:r w:rsidR="000E0327" w:rsidRPr="00751C67">
        <w:rPr>
          <w:lang w:val="en-GB"/>
        </w:rPr>
        <w:t xml:space="preserve">non-nucleic biopolymers </w:t>
      </w:r>
      <w:r w:rsidR="002B3D5F" w:rsidRPr="00751C67">
        <w:rPr>
          <w:lang w:val="en-GB"/>
        </w:rPr>
        <w:t xml:space="preserve">that </w:t>
      </w:r>
      <w:r w:rsidR="000E0327" w:rsidRPr="00751C67">
        <w:rPr>
          <w:lang w:val="en-GB"/>
        </w:rPr>
        <w:t>ca</w:t>
      </w:r>
      <w:r w:rsidR="002B3D5F" w:rsidRPr="00751C67">
        <w:rPr>
          <w:lang w:val="en-GB"/>
        </w:rPr>
        <w:t>n</w:t>
      </w:r>
      <w:r w:rsidR="000E0327" w:rsidRPr="00751C67">
        <w:rPr>
          <w:lang w:val="en-GB"/>
        </w:rPr>
        <w:t xml:space="preserve"> exhibit genetic behaviours </w:t>
      </w:r>
      <w:r w:rsidR="00F362A1">
        <w:rPr>
          <w:lang w:val="en-GB"/>
        </w:rPr>
        <w:t>are also being researched</w:t>
      </w:r>
      <w:r w:rsidR="009A4B62">
        <w:rPr>
          <w:lang w:val="en-GB"/>
        </w:rPr>
        <w:t xml:space="preserve"> </w:t>
      </w:r>
      <w:r w:rsidR="009A4B62">
        <w:rPr>
          <w:lang w:val="en-GB"/>
        </w:rPr>
        <w:fldChar w:fldCharType="begin" w:fldLock="1"/>
      </w:r>
      <w:r w:rsidR="00A625D4">
        <w:rPr>
          <w:lang w:val="en-GB"/>
        </w:rPr>
        <w:instrText>ADDIN CSL_CITATION {"citationItems":[{"id":"ITEM-1","itemData":{"DOI":"10.1101/cshperspect.a002196","ISSN":"19430264","abstract":"Since the structure of DNA was elucidated more than 50 years ago, Watson-Crick base pairing has been widely speculated to be the likely mode of both information storage and transfer in the earliest genetic polymers. The discovery of catalytic RNA molecules subsequently provided support for the hypothesis that RNA was perhaps even the first polymer of life. However, the de novo synthesis of RNA using only plausible prebiotic chemistry has proven difficult, to say the least. Experimental investigations, made possible by the application of synthetic and physical organic chemistry, have now provided evidence that the nucleobases (A, G, C, and T/U), the trifunctional moiety ([deoxy]ribose), and the linkage chemistry (phosphate esters) of contemporary nucleic acids may be optimally suited for their present roles-a situation that suggests refinement by evolution. Here, we consider studies of variations in these three distinct components of nucleic acids with regard to the question: Is RNA, as is generally acknowledged of DNA, the product of evolution? If so, what chemical and structural features might have been more likely and advantageous for a proto-RNA?","author":[{"dropping-particle":"","family":"Engelhart","given":"Aaron E.","non-dropping-particle":"","parse-names":false,"suffix":""},{"dropping-particle":"V.","family":"Hud","given":"Nicholas","non-dropping-particle":"","parse-names":false,"suffix":""}],"container-title":"Cold Spring Harbor perspectives in biology","id":"ITEM-1","issue":"12","issued":{"date-parts":[["2010"]]},"page":"1-22","title":"Primitive genetic polymers.","type":"article-journal","volume":"2"},"uris":["http://www.mendeley.com/documents/?uuid=061b1b05-cae8-4591-9e34-f48efa1d0385","http://www.mendeley.com/documents/?uuid=9c8274ee-46dd-4dbf-9008-57e96803a755"]}],"mendeley":{"formattedCitation":"(Engelhart &amp; Hud, 2010)","plainTextFormattedCitation":"(Engelhart &amp; Hud, 2010)","previouslyFormattedCitation":"(Engelhart &amp; Hud, 2010)"},"properties":{"noteIndex":0},"schema":"https://github.com/citation-style-language/schema/raw/master/csl-citation.json"}</w:instrText>
      </w:r>
      <w:r w:rsidR="009A4B62">
        <w:rPr>
          <w:lang w:val="en-GB"/>
        </w:rPr>
        <w:fldChar w:fldCharType="separate"/>
      </w:r>
      <w:r w:rsidR="009A4B62" w:rsidRPr="009A4B62">
        <w:rPr>
          <w:noProof/>
          <w:lang w:val="en-GB"/>
        </w:rPr>
        <w:t>(Engelhart &amp; Hud, 2010)</w:t>
      </w:r>
      <w:r w:rsidR="009A4B62">
        <w:rPr>
          <w:lang w:val="en-GB"/>
        </w:rPr>
        <w:fldChar w:fldCharType="end"/>
      </w:r>
      <w:r w:rsidR="000E0327" w:rsidRPr="00751C67">
        <w:rPr>
          <w:lang w:val="en-GB"/>
        </w:rPr>
        <w:t>.</w:t>
      </w:r>
      <w:r w:rsidR="00741CC8" w:rsidRPr="00751C67">
        <w:rPr>
          <w:lang w:val="en-GB"/>
        </w:rPr>
        <w:t xml:space="preserve"> </w:t>
      </w:r>
      <w:r w:rsidR="00D71CD3" w:rsidRPr="00BC3549">
        <w:rPr>
          <w:lang w:val="en-GB"/>
        </w:rPr>
        <w:t xml:space="preserve">It is this earliest </w:t>
      </w:r>
      <w:r w:rsidR="00741CC8" w:rsidRPr="00BC3549">
        <w:rPr>
          <w:lang w:val="en-GB"/>
        </w:rPr>
        <w:t>genetic system</w:t>
      </w:r>
      <w:r w:rsidR="009A4B62">
        <w:rPr>
          <w:lang w:val="en-GB"/>
        </w:rPr>
        <w:t xml:space="preserve"> or network</w:t>
      </w:r>
      <w:r w:rsidR="00741CC8" w:rsidRPr="00BC3549">
        <w:rPr>
          <w:lang w:val="en-GB"/>
        </w:rPr>
        <w:t xml:space="preserve"> </w:t>
      </w:r>
      <w:r w:rsidR="00D71CD3" w:rsidRPr="00BC3549">
        <w:rPr>
          <w:lang w:val="en-GB"/>
        </w:rPr>
        <w:t>which</w:t>
      </w:r>
      <w:r w:rsidR="00741CC8" w:rsidRPr="00BC3549">
        <w:rPr>
          <w:lang w:val="en-GB"/>
        </w:rPr>
        <w:t xml:space="preserve"> can be considered somewhat of </w:t>
      </w:r>
      <w:r w:rsidR="00D71CD3" w:rsidRPr="00BC3549">
        <w:rPr>
          <w:lang w:val="en-GB"/>
        </w:rPr>
        <w:t xml:space="preserve">a holy grail in </w:t>
      </w:r>
      <w:proofErr w:type="spellStart"/>
      <w:r w:rsidR="00D71CD3" w:rsidRPr="00BC3549">
        <w:rPr>
          <w:lang w:val="en-GB"/>
        </w:rPr>
        <w:t>OoL</w:t>
      </w:r>
      <w:proofErr w:type="spellEnd"/>
      <w:r w:rsidR="00D71CD3" w:rsidRPr="00BC3549">
        <w:rPr>
          <w:lang w:val="en-GB"/>
        </w:rPr>
        <w:t xml:space="preserve"> research, even as</w:t>
      </w:r>
      <w:r w:rsidR="00AF1B35">
        <w:rPr>
          <w:lang w:val="en-GB"/>
        </w:rPr>
        <w:t xml:space="preserve"> both</w:t>
      </w:r>
      <w:r w:rsidR="00D71CD3" w:rsidRPr="00BC3549">
        <w:rPr>
          <w:lang w:val="en-GB"/>
        </w:rPr>
        <w:t xml:space="preserve"> its identity </w:t>
      </w:r>
      <w:r w:rsidR="009A4B62">
        <w:rPr>
          <w:lang w:val="en-GB"/>
        </w:rPr>
        <w:t>and functioning remain utter mysteries</w:t>
      </w:r>
      <w:r w:rsidR="00D71CD3" w:rsidRPr="00BC3549">
        <w:rPr>
          <w:lang w:val="en-GB"/>
        </w:rPr>
        <w:t xml:space="preserve"> to date. </w:t>
      </w:r>
    </w:p>
    <w:p w14:paraId="52E6161C" w14:textId="77777777" w:rsidR="00F62B25" w:rsidRPr="002B3D5F" w:rsidRDefault="00F62B25" w:rsidP="000E4969">
      <w:pPr>
        <w:rPr>
          <w:lang w:val="en-GB"/>
        </w:rPr>
      </w:pPr>
    </w:p>
    <w:p w14:paraId="7BD9D7BE" w14:textId="2278B61A" w:rsidR="00EE3A02" w:rsidRPr="00EE3A02" w:rsidRDefault="00A077E8" w:rsidP="00604E5A">
      <w:pPr>
        <w:pStyle w:val="Heading2"/>
        <w:rPr>
          <w:lang w:val="en-GB"/>
        </w:rPr>
      </w:pPr>
      <w:bookmarkStart w:id="34" w:name="_Toc16602895"/>
      <w:r>
        <w:rPr>
          <w:lang w:val="en-GB"/>
        </w:rPr>
        <w:lastRenderedPageBreak/>
        <w:t xml:space="preserve">Carbon as </w:t>
      </w:r>
      <w:r w:rsidR="009B4ACA">
        <w:rPr>
          <w:lang w:val="en-GB"/>
        </w:rPr>
        <w:t>a</w:t>
      </w:r>
      <w:r>
        <w:rPr>
          <w:lang w:val="en-GB"/>
        </w:rPr>
        <w:t xml:space="preserve"> universal </w:t>
      </w:r>
      <w:r w:rsidR="00F32421">
        <w:rPr>
          <w:lang w:val="en-GB"/>
        </w:rPr>
        <w:t>catalyst</w:t>
      </w:r>
      <w:r>
        <w:rPr>
          <w:lang w:val="en-GB"/>
        </w:rPr>
        <w:t xml:space="preserve"> </w:t>
      </w:r>
      <w:r w:rsidR="00F32421">
        <w:rPr>
          <w:lang w:val="en-GB"/>
        </w:rPr>
        <w:t>for</w:t>
      </w:r>
      <w:r>
        <w:rPr>
          <w:lang w:val="en-GB"/>
        </w:rPr>
        <w:t xml:space="preserve"> life</w:t>
      </w:r>
      <w:bookmarkEnd w:id="34"/>
    </w:p>
    <w:p w14:paraId="4D9EB436" w14:textId="0BAC831E" w:rsidR="00054384" w:rsidRDefault="006343D5" w:rsidP="00893D96">
      <w:pPr>
        <w:spacing w:after="0"/>
        <w:rPr>
          <w:color w:val="FF0000"/>
          <w:lang w:val="en-GB"/>
        </w:rPr>
      </w:pPr>
      <w:r>
        <w:rPr>
          <w:lang w:val="en-GB"/>
        </w:rPr>
        <w:t xml:space="preserve">To support the core concepts </w:t>
      </w:r>
      <w:r w:rsidR="00344B28">
        <w:rPr>
          <w:lang w:val="en-GB"/>
        </w:rPr>
        <w:t>I</w:t>
      </w:r>
      <w:r w:rsidR="00307814">
        <w:rPr>
          <w:lang w:val="en-GB"/>
        </w:rPr>
        <w:t xml:space="preserve"> have</w:t>
      </w:r>
      <w:r w:rsidR="00344B28">
        <w:rPr>
          <w:lang w:val="en-GB"/>
        </w:rPr>
        <w:t xml:space="preserve"> outlined</w:t>
      </w:r>
      <w:r w:rsidR="00581833">
        <w:rPr>
          <w:lang w:val="en-GB"/>
        </w:rPr>
        <w:t>,</w:t>
      </w:r>
      <w:r w:rsidR="00344B28">
        <w:rPr>
          <w:lang w:val="en-GB"/>
        </w:rPr>
        <w:t xml:space="preserve"> </w:t>
      </w:r>
      <w:r w:rsidR="004E4C78">
        <w:rPr>
          <w:lang w:val="en-GB"/>
        </w:rPr>
        <w:t xml:space="preserve">life </w:t>
      </w:r>
      <w:r w:rsidR="00581833">
        <w:rPr>
          <w:lang w:val="en-GB"/>
        </w:rPr>
        <w:t>needs</w:t>
      </w:r>
      <w:r w:rsidR="00344B28">
        <w:rPr>
          <w:lang w:val="en-GB"/>
        </w:rPr>
        <w:t xml:space="preserve"> a material capable of exhibiting a </w:t>
      </w:r>
      <w:r w:rsidR="004E4C78">
        <w:rPr>
          <w:lang w:val="en-GB"/>
        </w:rPr>
        <w:t xml:space="preserve">great </w:t>
      </w:r>
      <w:r w:rsidR="00344B28">
        <w:rPr>
          <w:lang w:val="en-GB"/>
        </w:rPr>
        <w:t>chemical diversity and ad</w:t>
      </w:r>
      <w:r w:rsidR="004E4C78">
        <w:rPr>
          <w:lang w:val="en-GB"/>
        </w:rPr>
        <w:t xml:space="preserve">aptability. </w:t>
      </w:r>
      <w:r w:rsidR="00C22F8A">
        <w:rPr>
          <w:lang w:val="en-GB"/>
        </w:rPr>
        <w:t xml:space="preserve">A type of molecule that can </w:t>
      </w:r>
      <w:r w:rsidR="005906BE">
        <w:rPr>
          <w:lang w:val="en-GB"/>
        </w:rPr>
        <w:t>receive and store energy, is stable over a large temperature range, is diss</w:t>
      </w:r>
      <w:r w:rsidR="004847E3">
        <w:rPr>
          <w:lang w:val="en-GB"/>
        </w:rPr>
        <w:t>olvable and chemically compatible with naturally abundant liquids, and can support some form of information-preserving genetic system. This is a tall order, and so far we have only one example: Earth. All</w:t>
      </w:r>
      <w:r w:rsidR="00E27F1D">
        <w:rPr>
          <w:lang w:val="en-GB"/>
        </w:rPr>
        <w:t xml:space="preserve"> known</w:t>
      </w:r>
      <w:r w:rsidR="004E4C78">
        <w:rPr>
          <w:lang w:val="en-GB"/>
        </w:rPr>
        <w:t xml:space="preserve"> </w:t>
      </w:r>
      <w:r w:rsidR="00054384">
        <w:rPr>
          <w:lang w:val="en-GB"/>
        </w:rPr>
        <w:t>Earth life is carbon-based</w:t>
      </w:r>
      <w:r w:rsidR="004847E3">
        <w:rPr>
          <w:lang w:val="en-GB"/>
        </w:rPr>
        <w:t xml:space="preserve"> </w:t>
      </w:r>
      <w:r w:rsidR="004847E3">
        <w:rPr>
          <w:lang w:val="en-GB"/>
        </w:rPr>
        <w:fldChar w:fldCharType="begin" w:fldLock="1"/>
      </w:r>
      <w:r w:rsidR="00DE379F">
        <w:rPr>
          <w:lang w:val="en-GB"/>
        </w:rPr>
        <w:instrText>ADDIN CSL_CITATION {"citationItems":[{"id":"ITEM-1","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1","issue":"10","issued":{"date-parts":[["2010","12"]]},"page":"1021-1030","title":"Defining Life","type":"article-journal","volume":"10"},"uris":["http://www.mendeley.com/documents/?uuid=8604d901-eb64-35fa-ba59-181680109544"]}],"mendeley":{"formattedCitation":"(Benner, 2010)","plainTextFormattedCitation":"(Benner, 2010)","previouslyFormattedCitation":"(Benner, 2010)"},"properties":{"noteIndex":0},"schema":"https://github.com/citation-style-language/schema/raw/master/csl-citation.json"}</w:instrText>
      </w:r>
      <w:r w:rsidR="004847E3">
        <w:rPr>
          <w:lang w:val="en-GB"/>
        </w:rPr>
        <w:fldChar w:fldCharType="separate"/>
      </w:r>
      <w:r w:rsidR="004847E3" w:rsidRPr="004847E3">
        <w:rPr>
          <w:noProof/>
          <w:lang w:val="en-GB"/>
        </w:rPr>
        <w:t>(Benner, 2010)</w:t>
      </w:r>
      <w:r w:rsidR="004847E3">
        <w:rPr>
          <w:lang w:val="en-GB"/>
        </w:rPr>
        <w:fldChar w:fldCharType="end"/>
      </w:r>
      <w:r w:rsidR="00054384">
        <w:rPr>
          <w:lang w:val="en-GB"/>
        </w:rPr>
        <w:t xml:space="preserve">. The geologic and biologic processes that have led to complex life emerging on our planet have done so based on </w:t>
      </w:r>
      <w:r w:rsidR="00FF2338">
        <w:rPr>
          <w:lang w:val="en-GB"/>
        </w:rPr>
        <w:t xml:space="preserve">a </w:t>
      </w:r>
      <w:r w:rsidR="002516CD">
        <w:rPr>
          <w:lang w:val="en-GB"/>
        </w:rPr>
        <w:t xml:space="preserve">polymeric </w:t>
      </w:r>
      <w:r w:rsidR="00054384">
        <w:rPr>
          <w:lang w:val="en-GB"/>
        </w:rPr>
        <w:t xml:space="preserve">carbon chemistry. Carbon based life can be found anywhere on this planet where there exists </w:t>
      </w:r>
      <w:r w:rsidR="00505D8F">
        <w:rPr>
          <w:lang w:val="en-GB"/>
        </w:rPr>
        <w:t xml:space="preserve">both </w:t>
      </w:r>
      <w:r w:rsidR="00054384">
        <w:rPr>
          <w:lang w:val="en-GB"/>
        </w:rPr>
        <w:t>a thermodynamic disequilibrium and liquid water</w:t>
      </w:r>
      <w:r w:rsidR="00505D8F">
        <w:rPr>
          <w:lang w:val="en-GB"/>
        </w:rPr>
        <w:t xml:space="preserve"> </w:t>
      </w:r>
      <w:r w:rsidR="00505D8F">
        <w:rPr>
          <w:lang w:val="en-GB"/>
        </w:rPr>
        <w:fldChar w:fldCharType="begin" w:fldLock="1"/>
      </w:r>
      <w:r w:rsidR="008C5065">
        <w:rPr>
          <w:lang w:val="en-GB"/>
        </w:rPr>
        <w:instrText>ADDIN CSL_CITATION {"citationItems":[{"id":"ITEM-1","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1","issue":"9","issued":{"date-parts":[["2017","9"]]},"page":"840-851","title":"Detecting Darwinism from Molecules in the Enceladus Plumes, Jupiter's Moons, and Other Planetary Water Lagoons","type":"article-journal","volume":"17"},"uris":["http://www.mendeley.com/documents/?uuid=ad1bfa54-2f5f-3d79-a88a-547941867335"]}],"mendeley":{"formattedCitation":"(Benner, 2017)","plainTextFormattedCitation":"(Benner, 2017)","previouslyFormattedCitation":"(Benner, 2017)"},"properties":{"noteIndex":0},"schema":"https://github.com/citation-style-language/schema/raw/master/csl-citation.json"}</w:instrText>
      </w:r>
      <w:r w:rsidR="00505D8F">
        <w:rPr>
          <w:lang w:val="en-GB"/>
        </w:rPr>
        <w:fldChar w:fldCharType="separate"/>
      </w:r>
      <w:r w:rsidR="00505D8F" w:rsidRPr="00505D8F">
        <w:rPr>
          <w:noProof/>
          <w:lang w:val="en-GB"/>
        </w:rPr>
        <w:t>(Benner, 2017)</w:t>
      </w:r>
      <w:r w:rsidR="00505D8F">
        <w:rPr>
          <w:lang w:val="en-GB"/>
        </w:rPr>
        <w:fldChar w:fldCharType="end"/>
      </w:r>
      <w:r w:rsidR="00505D8F">
        <w:rPr>
          <w:lang w:val="en-GB"/>
        </w:rPr>
        <w:t xml:space="preserve">. </w:t>
      </w:r>
      <w:r w:rsidR="001C3DE0">
        <w:rPr>
          <w:lang w:val="en-GB"/>
        </w:rPr>
        <w:t xml:space="preserve">Polymeric </w:t>
      </w:r>
      <w:r w:rsidR="00505D8F">
        <w:rPr>
          <w:lang w:val="en-GB"/>
        </w:rPr>
        <w:t>Carbon</w:t>
      </w:r>
      <w:r w:rsidR="0059594B">
        <w:rPr>
          <w:lang w:val="en-GB"/>
        </w:rPr>
        <w:t xml:space="preserve"> chemistry</w:t>
      </w:r>
      <w:r w:rsidR="00505D8F">
        <w:rPr>
          <w:lang w:val="en-GB"/>
        </w:rPr>
        <w:t xml:space="preserve"> seems to afford life a massive versatility in form and </w:t>
      </w:r>
      <w:r w:rsidR="00F7699A">
        <w:rPr>
          <w:lang w:val="en-GB"/>
        </w:rPr>
        <w:t>function</w:t>
      </w:r>
      <w:r w:rsidR="0059594B">
        <w:rPr>
          <w:lang w:val="en-GB"/>
        </w:rPr>
        <w:t xml:space="preserve">. </w:t>
      </w:r>
      <w:r w:rsidR="00054384">
        <w:rPr>
          <w:lang w:val="en-GB"/>
        </w:rPr>
        <w:t>To understand the chemical nature of extra-terrestrial life</w:t>
      </w:r>
      <w:r w:rsidR="0059594B">
        <w:rPr>
          <w:lang w:val="en-GB"/>
        </w:rPr>
        <w:t xml:space="preserve">, it is imperative to understand our own first. </w:t>
      </w:r>
      <w:r w:rsidR="00B24120">
        <w:rPr>
          <w:lang w:val="en-GB"/>
        </w:rPr>
        <w:t>Earth life</w:t>
      </w:r>
      <w:r w:rsidR="00475668">
        <w:rPr>
          <w:lang w:val="en-GB"/>
        </w:rPr>
        <w:t xml:space="preserve"> serves as a convenient starting point, demonstrating the potency of </w:t>
      </w:r>
      <w:r w:rsidR="00100882">
        <w:rPr>
          <w:lang w:val="en-GB"/>
        </w:rPr>
        <w:t>Carbon as the central biochemical atom</w:t>
      </w:r>
      <w:r w:rsidR="00963808">
        <w:rPr>
          <w:lang w:val="en-GB"/>
        </w:rPr>
        <w:t>. M</w:t>
      </w:r>
      <w:r w:rsidR="00D27067">
        <w:rPr>
          <w:lang w:val="en-GB"/>
        </w:rPr>
        <w:t>ak</w:t>
      </w:r>
      <w:r w:rsidR="00963808">
        <w:rPr>
          <w:lang w:val="en-GB"/>
        </w:rPr>
        <w:t>ing</w:t>
      </w:r>
      <w:r w:rsidR="00D27067">
        <w:rPr>
          <w:lang w:val="en-GB"/>
        </w:rPr>
        <w:t xml:space="preserve"> use of a</w:t>
      </w:r>
      <w:r w:rsidR="00963808">
        <w:rPr>
          <w:lang w:val="en-GB"/>
        </w:rPr>
        <w:t xml:space="preserve"> </w:t>
      </w:r>
      <w:r w:rsidR="00100882">
        <w:rPr>
          <w:lang w:val="en-GB"/>
        </w:rPr>
        <w:t xml:space="preserve">polymeric chemistry </w:t>
      </w:r>
      <w:r w:rsidR="00D27067">
        <w:rPr>
          <w:lang w:val="en-GB"/>
        </w:rPr>
        <w:t>to form</w:t>
      </w:r>
      <w:r w:rsidR="00B24120">
        <w:rPr>
          <w:lang w:val="en-GB"/>
        </w:rPr>
        <w:t xml:space="preserve"> </w:t>
      </w:r>
      <w:r w:rsidR="00D27067">
        <w:rPr>
          <w:lang w:val="en-GB"/>
        </w:rPr>
        <w:t>functional macromolecules</w:t>
      </w:r>
      <w:r w:rsidR="00C56DB9">
        <w:rPr>
          <w:lang w:val="en-GB"/>
        </w:rPr>
        <w:t xml:space="preserve"> might be a common theme in chemical life</w:t>
      </w:r>
      <w:r w:rsidR="006D2EEE">
        <w:rPr>
          <w:lang w:val="en-GB"/>
        </w:rPr>
        <w:t xml:space="preserve"> beyond earth</w:t>
      </w:r>
      <w:r w:rsidR="00D27067" w:rsidRPr="008B7A40">
        <w:rPr>
          <w:color w:val="000000" w:themeColor="text1"/>
          <w:lang w:val="en-GB"/>
        </w:rPr>
        <w:t xml:space="preserve">. </w:t>
      </w:r>
      <w:r w:rsidR="0059594B" w:rsidRPr="008B7A40">
        <w:rPr>
          <w:color w:val="000000" w:themeColor="text1"/>
          <w:lang w:val="en-GB"/>
        </w:rPr>
        <w:t xml:space="preserve">Here, I will discuss </w:t>
      </w:r>
      <w:r w:rsidR="00914897" w:rsidRPr="008B7A40">
        <w:rPr>
          <w:color w:val="000000" w:themeColor="text1"/>
          <w:lang w:val="en-GB"/>
        </w:rPr>
        <w:t>some</w:t>
      </w:r>
      <w:r w:rsidR="0059594B" w:rsidRPr="008B7A40">
        <w:rPr>
          <w:color w:val="000000" w:themeColor="text1"/>
          <w:lang w:val="en-GB"/>
        </w:rPr>
        <w:t xml:space="preserve"> reasons why </w:t>
      </w:r>
      <w:r w:rsidR="006D2EEE" w:rsidRPr="008B7A40">
        <w:rPr>
          <w:color w:val="000000" w:themeColor="text1"/>
          <w:lang w:val="en-GB"/>
        </w:rPr>
        <w:t>earth-</w:t>
      </w:r>
      <w:r w:rsidR="0059594B" w:rsidRPr="008B7A40">
        <w:rPr>
          <w:color w:val="000000" w:themeColor="text1"/>
          <w:lang w:val="en-GB"/>
        </w:rPr>
        <w:t xml:space="preserve">life uses </w:t>
      </w:r>
      <w:r w:rsidR="00A077E8">
        <w:rPr>
          <w:color w:val="000000" w:themeColor="text1"/>
          <w:lang w:val="en-GB"/>
        </w:rPr>
        <w:t>C</w:t>
      </w:r>
      <w:r w:rsidR="0059594B" w:rsidRPr="008B7A40">
        <w:rPr>
          <w:color w:val="000000" w:themeColor="text1"/>
          <w:lang w:val="en-GB"/>
        </w:rPr>
        <w:t>arbon as its backbone material</w:t>
      </w:r>
      <w:r w:rsidR="003E4331">
        <w:rPr>
          <w:color w:val="000000" w:themeColor="text1"/>
          <w:lang w:val="en-GB"/>
        </w:rPr>
        <w:t xml:space="preserve"> and</w:t>
      </w:r>
      <w:r w:rsidR="0005142C" w:rsidRPr="008B7A40">
        <w:rPr>
          <w:color w:val="000000" w:themeColor="text1"/>
          <w:lang w:val="en-GB"/>
        </w:rPr>
        <w:t xml:space="preserve"> the</w:t>
      </w:r>
      <w:r w:rsidR="006D2EEE" w:rsidRPr="008B7A40">
        <w:rPr>
          <w:color w:val="000000" w:themeColor="text1"/>
          <w:lang w:val="en-GB"/>
        </w:rPr>
        <w:t xml:space="preserve"> complex</w:t>
      </w:r>
      <w:r w:rsidR="0005142C" w:rsidRPr="008B7A40">
        <w:rPr>
          <w:color w:val="000000" w:themeColor="text1"/>
          <w:lang w:val="en-GB"/>
        </w:rPr>
        <w:t xml:space="preserve"> chemistr</w:t>
      </w:r>
      <w:r w:rsidR="00BA10EF" w:rsidRPr="008B7A40">
        <w:rPr>
          <w:color w:val="000000" w:themeColor="text1"/>
          <w:lang w:val="en-GB"/>
        </w:rPr>
        <w:t>y</w:t>
      </w:r>
      <w:r w:rsidR="0005142C" w:rsidRPr="008B7A40">
        <w:rPr>
          <w:color w:val="000000" w:themeColor="text1"/>
          <w:lang w:val="en-GB"/>
        </w:rPr>
        <w:t xml:space="preserve"> it makes use of</w:t>
      </w:r>
      <w:r w:rsidR="003E4331">
        <w:rPr>
          <w:color w:val="000000" w:themeColor="text1"/>
          <w:lang w:val="en-GB"/>
        </w:rPr>
        <w:t>.</w:t>
      </w:r>
      <w:r w:rsidR="0005142C" w:rsidRPr="008B7A40">
        <w:rPr>
          <w:color w:val="000000" w:themeColor="text1"/>
          <w:lang w:val="en-GB"/>
        </w:rPr>
        <w:t xml:space="preserve"> </w:t>
      </w:r>
      <w:r w:rsidR="003E4331">
        <w:rPr>
          <w:color w:val="000000" w:themeColor="text1"/>
          <w:lang w:val="en-GB"/>
        </w:rPr>
        <w:t>S</w:t>
      </w:r>
      <w:r w:rsidR="0005142C" w:rsidRPr="008B7A40">
        <w:rPr>
          <w:color w:val="000000" w:themeColor="text1"/>
          <w:lang w:val="en-GB"/>
        </w:rPr>
        <w:t xml:space="preserve">ome potential </w:t>
      </w:r>
      <w:r w:rsidR="006036D5" w:rsidRPr="008B7A40">
        <w:rPr>
          <w:color w:val="000000" w:themeColor="text1"/>
          <w:lang w:val="en-GB"/>
        </w:rPr>
        <w:t xml:space="preserve">biochemistry-supporting </w:t>
      </w:r>
      <w:r w:rsidR="0005142C" w:rsidRPr="008B7A40">
        <w:rPr>
          <w:color w:val="000000" w:themeColor="text1"/>
          <w:lang w:val="en-GB"/>
        </w:rPr>
        <w:t>alternatives</w:t>
      </w:r>
      <w:r w:rsidR="003E4331">
        <w:rPr>
          <w:color w:val="000000" w:themeColor="text1"/>
          <w:lang w:val="en-GB"/>
        </w:rPr>
        <w:t xml:space="preserve"> will be </w:t>
      </w:r>
      <w:r w:rsidR="00847AAC">
        <w:rPr>
          <w:color w:val="000000" w:themeColor="text1"/>
          <w:lang w:val="en-GB"/>
        </w:rPr>
        <w:t xml:space="preserve">discussed afterwards. </w:t>
      </w:r>
    </w:p>
    <w:p w14:paraId="135DAD0E" w14:textId="331CA514" w:rsidR="0005142C" w:rsidRDefault="0005142C" w:rsidP="00893D96">
      <w:pPr>
        <w:spacing w:after="0"/>
        <w:rPr>
          <w:lang w:val="en-GB"/>
        </w:rPr>
      </w:pPr>
      <w:r w:rsidRPr="0005142C">
        <w:rPr>
          <w:lang w:val="en-GB"/>
        </w:rPr>
        <w:t xml:space="preserve">Following literature, </w:t>
      </w:r>
      <w:r w:rsidR="00565B2A">
        <w:rPr>
          <w:lang w:val="en-GB"/>
        </w:rPr>
        <w:t xml:space="preserve">I have </w:t>
      </w:r>
      <w:r w:rsidR="00883F18">
        <w:rPr>
          <w:lang w:val="en-GB"/>
        </w:rPr>
        <w:t>structured</w:t>
      </w:r>
      <w:r>
        <w:rPr>
          <w:lang w:val="en-GB"/>
        </w:rPr>
        <w:t xml:space="preserve"> </w:t>
      </w:r>
      <w:r w:rsidR="00565B2A">
        <w:rPr>
          <w:lang w:val="en-GB"/>
        </w:rPr>
        <w:t>potential reasons</w:t>
      </w:r>
      <w:r w:rsidR="00AC6FB4">
        <w:rPr>
          <w:lang w:val="en-GB"/>
        </w:rPr>
        <w:t xml:space="preserve"> for </w:t>
      </w:r>
      <w:r w:rsidR="00890055">
        <w:rPr>
          <w:lang w:val="en-GB"/>
        </w:rPr>
        <w:t>Carbon</w:t>
      </w:r>
      <w:r w:rsidR="00565B2A">
        <w:rPr>
          <w:lang w:val="en-GB"/>
        </w:rPr>
        <w:t xml:space="preserve"> </w:t>
      </w:r>
      <w:r w:rsidR="00890055">
        <w:rPr>
          <w:lang w:val="en-GB"/>
        </w:rPr>
        <w:t xml:space="preserve">as life’s basis </w:t>
      </w:r>
      <w:r>
        <w:rPr>
          <w:lang w:val="en-GB"/>
        </w:rPr>
        <w:t>along 3 classes</w:t>
      </w:r>
      <w:r w:rsidR="00DE0442">
        <w:rPr>
          <w:lang w:val="en-GB"/>
        </w:rPr>
        <w:t xml:space="preserve">: </w:t>
      </w:r>
      <w:r w:rsidR="00114849">
        <w:rPr>
          <w:lang w:val="en-GB"/>
        </w:rPr>
        <w:t>F</w:t>
      </w:r>
      <w:r>
        <w:rPr>
          <w:lang w:val="en-GB"/>
        </w:rPr>
        <w:t xml:space="preserve">unctional, Historical and Vestigial </w:t>
      </w:r>
      <w:r w:rsidR="008C5065">
        <w:rPr>
          <w:lang w:val="en-GB"/>
        </w:rPr>
        <w:fldChar w:fldCharType="begin" w:fldLock="1"/>
      </w:r>
      <w:r w:rsidR="00662A62">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manualFormatting":"(see Benner et al., 2004)","plainTextFormattedCitation":"(Benner et al., 2004)","previouslyFormattedCitation":"(Benner et al., 2004)"},"properties":{"noteIndex":0},"schema":"https://github.com/citation-style-language/schema/raw/master/csl-citation.json"}</w:instrText>
      </w:r>
      <w:r w:rsidR="008C5065">
        <w:rPr>
          <w:lang w:val="en-GB"/>
        </w:rPr>
        <w:fldChar w:fldCharType="separate"/>
      </w:r>
      <w:r w:rsidR="008C5065" w:rsidRPr="008C5065">
        <w:rPr>
          <w:noProof/>
          <w:lang w:val="en-GB"/>
        </w:rPr>
        <w:t>(</w:t>
      </w:r>
      <w:r w:rsidR="00CA52FF">
        <w:rPr>
          <w:noProof/>
          <w:lang w:val="en-GB"/>
        </w:rPr>
        <w:t xml:space="preserve">see </w:t>
      </w:r>
      <w:r w:rsidR="008C5065" w:rsidRPr="008C5065">
        <w:rPr>
          <w:noProof/>
          <w:lang w:val="en-GB"/>
        </w:rPr>
        <w:t>Benner et al., 2004)</w:t>
      </w:r>
      <w:r w:rsidR="008C5065">
        <w:rPr>
          <w:lang w:val="en-GB"/>
        </w:rPr>
        <w:fldChar w:fldCharType="end"/>
      </w:r>
      <w:r>
        <w:rPr>
          <w:lang w:val="en-GB"/>
        </w:rPr>
        <w:t>.</w:t>
      </w:r>
      <w:r w:rsidR="009B4A53">
        <w:rPr>
          <w:lang w:val="en-GB"/>
        </w:rPr>
        <w:t xml:space="preserve"> A</w:t>
      </w:r>
      <w:r w:rsidR="00114849">
        <w:rPr>
          <w:lang w:val="en-GB"/>
        </w:rPr>
        <w:t xml:space="preserve"> functional explanation for life’s usage of Carbon </w:t>
      </w:r>
      <w:r w:rsidR="005604CE">
        <w:rPr>
          <w:lang w:val="en-GB"/>
        </w:rPr>
        <w:t>could be</w:t>
      </w:r>
      <w:r w:rsidR="00114849">
        <w:rPr>
          <w:lang w:val="en-GB"/>
        </w:rPr>
        <w:t xml:space="preserve"> that it is the only element that can produce a chemistry complex enough to support life</w:t>
      </w:r>
      <w:r w:rsidR="008C5065">
        <w:rPr>
          <w:lang w:val="en-GB"/>
        </w:rPr>
        <w:t>.</w:t>
      </w:r>
      <w:r w:rsidR="005E68C3">
        <w:rPr>
          <w:lang w:val="en-GB"/>
        </w:rPr>
        <w:t xml:space="preserve"> Carbon is then simply selected as the ‘best’ option</w:t>
      </w:r>
      <w:r w:rsidR="00114849">
        <w:rPr>
          <w:lang w:val="en-GB"/>
        </w:rPr>
        <w:t xml:space="preserve">. </w:t>
      </w:r>
      <w:r w:rsidR="00434036">
        <w:rPr>
          <w:lang w:val="en-GB"/>
        </w:rPr>
        <w:t xml:space="preserve">A historical explanation </w:t>
      </w:r>
      <w:r w:rsidR="008E4798">
        <w:rPr>
          <w:lang w:val="en-GB"/>
        </w:rPr>
        <w:t xml:space="preserve">could </w:t>
      </w:r>
      <w:r w:rsidR="00434036">
        <w:rPr>
          <w:lang w:val="en-GB"/>
        </w:rPr>
        <w:t xml:space="preserve">state that Carbon life </w:t>
      </w:r>
      <w:r w:rsidR="005E68C3">
        <w:rPr>
          <w:lang w:val="en-GB"/>
        </w:rPr>
        <w:t>is one of many options</w:t>
      </w:r>
      <w:r w:rsidR="008E4798">
        <w:rPr>
          <w:lang w:val="en-GB"/>
        </w:rPr>
        <w:t xml:space="preserve"> available</w:t>
      </w:r>
      <w:r w:rsidR="005E68C3">
        <w:rPr>
          <w:lang w:val="en-GB"/>
        </w:rPr>
        <w:t>, but once life</w:t>
      </w:r>
      <w:r w:rsidR="008E4798">
        <w:rPr>
          <w:lang w:val="en-GB"/>
        </w:rPr>
        <w:t xml:space="preserve"> </w:t>
      </w:r>
      <w:r w:rsidR="00DC0E00">
        <w:rPr>
          <w:lang w:val="en-GB"/>
        </w:rPr>
        <w:t xml:space="preserve">happened to </w:t>
      </w:r>
      <w:r w:rsidR="008E4798">
        <w:rPr>
          <w:lang w:val="en-GB"/>
        </w:rPr>
        <w:t>emerge</w:t>
      </w:r>
      <w:r w:rsidR="005E68C3">
        <w:rPr>
          <w:lang w:val="en-GB"/>
        </w:rPr>
        <w:t xml:space="preserve"> based on Carbon, it had no means of switching. </w:t>
      </w:r>
      <w:r w:rsidR="003F7B29">
        <w:rPr>
          <w:lang w:val="en-GB"/>
        </w:rPr>
        <w:t>E</w:t>
      </w:r>
      <w:r w:rsidR="005E68C3">
        <w:rPr>
          <w:lang w:val="en-GB"/>
        </w:rPr>
        <w:t xml:space="preserve">lements </w:t>
      </w:r>
      <w:r w:rsidR="003F7B29">
        <w:rPr>
          <w:lang w:val="en-GB"/>
        </w:rPr>
        <w:t xml:space="preserve">other than Carbon </w:t>
      </w:r>
      <w:r w:rsidR="005E68C3">
        <w:rPr>
          <w:lang w:val="en-GB"/>
        </w:rPr>
        <w:t xml:space="preserve">could </w:t>
      </w:r>
      <w:r w:rsidR="007E3079">
        <w:rPr>
          <w:lang w:val="en-GB"/>
        </w:rPr>
        <w:t xml:space="preserve">potentially </w:t>
      </w:r>
      <w:r w:rsidR="005E68C3">
        <w:rPr>
          <w:lang w:val="en-GB"/>
        </w:rPr>
        <w:t xml:space="preserve">be better, but historical development ‘locks’ life to </w:t>
      </w:r>
      <w:r w:rsidR="00392884">
        <w:rPr>
          <w:lang w:val="en-GB"/>
        </w:rPr>
        <w:t>C</w:t>
      </w:r>
      <w:r w:rsidR="005E68C3">
        <w:rPr>
          <w:lang w:val="en-GB"/>
        </w:rPr>
        <w:t>arbon</w:t>
      </w:r>
      <w:r w:rsidR="00883F18">
        <w:rPr>
          <w:lang w:val="en-GB"/>
        </w:rPr>
        <w:t xml:space="preserve">: it is </w:t>
      </w:r>
      <w:r w:rsidR="00883F18" w:rsidRPr="00883F18">
        <w:rPr>
          <w:i/>
          <w:lang w:val="en-GB"/>
        </w:rPr>
        <w:t>not</w:t>
      </w:r>
      <w:r w:rsidR="00883F18">
        <w:rPr>
          <w:lang w:val="en-GB"/>
        </w:rPr>
        <w:t xml:space="preserve"> (evolutionarily) selected for</w:t>
      </w:r>
      <w:r w:rsidR="005E68C3">
        <w:rPr>
          <w:lang w:val="en-GB"/>
        </w:rPr>
        <w:t xml:space="preserve">. A vestigial explanation holds that </w:t>
      </w:r>
      <w:r w:rsidR="008C5065">
        <w:rPr>
          <w:lang w:val="en-GB"/>
        </w:rPr>
        <w:t>selection for C</w:t>
      </w:r>
      <w:r w:rsidR="00883F18">
        <w:rPr>
          <w:lang w:val="en-GB"/>
        </w:rPr>
        <w:t xml:space="preserve">arbon </w:t>
      </w:r>
      <w:r w:rsidR="00883F18">
        <w:rPr>
          <w:i/>
          <w:lang w:val="en-GB"/>
        </w:rPr>
        <w:t>did</w:t>
      </w:r>
      <w:r w:rsidR="00883F18">
        <w:rPr>
          <w:lang w:val="en-GB"/>
        </w:rPr>
        <w:t xml:space="preserve"> take place at some point</w:t>
      </w:r>
      <w:r w:rsidR="00392884">
        <w:rPr>
          <w:lang w:val="en-GB"/>
        </w:rPr>
        <w:t xml:space="preserve"> in the past</w:t>
      </w:r>
      <w:r w:rsidR="00883F18">
        <w:rPr>
          <w:lang w:val="en-GB"/>
        </w:rPr>
        <w:t xml:space="preserve"> but no longer represents an optimal solution: other options could be as viable, or even more viable. An example here </w:t>
      </w:r>
      <w:r w:rsidR="00FD1E99">
        <w:rPr>
          <w:lang w:val="en-GB"/>
        </w:rPr>
        <w:t>c</w:t>
      </w:r>
      <w:r w:rsidR="00883F18">
        <w:rPr>
          <w:lang w:val="en-GB"/>
        </w:rPr>
        <w:t xml:space="preserve">ould be that the widespread availability of </w:t>
      </w:r>
      <w:r w:rsidR="00883B9B">
        <w:rPr>
          <w:lang w:val="en-GB"/>
        </w:rPr>
        <w:t xml:space="preserve">volatile </w:t>
      </w:r>
      <w:r w:rsidR="00883F18">
        <w:rPr>
          <w:lang w:val="en-GB"/>
        </w:rPr>
        <w:t>carbon</w:t>
      </w:r>
      <w:r w:rsidR="00883B9B">
        <w:rPr>
          <w:lang w:val="en-GB"/>
        </w:rPr>
        <w:t xml:space="preserve"> compounds</w:t>
      </w:r>
      <w:r w:rsidR="00883F18">
        <w:rPr>
          <w:lang w:val="en-GB"/>
        </w:rPr>
        <w:t xml:space="preserve"> on </w:t>
      </w:r>
      <w:r w:rsidR="00392884">
        <w:rPr>
          <w:lang w:val="en-GB"/>
        </w:rPr>
        <w:t xml:space="preserve">the </w:t>
      </w:r>
      <w:r w:rsidR="00883F18">
        <w:rPr>
          <w:lang w:val="en-GB"/>
        </w:rPr>
        <w:t>early earth made it the preferable material for life to get stated with, even though other non-</w:t>
      </w:r>
      <w:r w:rsidR="00E0138D">
        <w:rPr>
          <w:lang w:val="en-GB"/>
        </w:rPr>
        <w:t>carbon-based</w:t>
      </w:r>
      <w:r w:rsidR="00883F18">
        <w:rPr>
          <w:lang w:val="en-GB"/>
        </w:rPr>
        <w:t xml:space="preserve"> chemistries might now better be suited for complex life</w:t>
      </w:r>
      <w:r w:rsidR="0035044A">
        <w:rPr>
          <w:lang w:val="en-GB"/>
        </w:rPr>
        <w:t xml:space="preserve"> on earth. As with historical explanations we would </w:t>
      </w:r>
      <w:r w:rsidR="002C361D">
        <w:rPr>
          <w:lang w:val="en-GB"/>
        </w:rPr>
        <w:t xml:space="preserve">again observe a sub-optimal ‘carbon lock’. </w:t>
      </w:r>
    </w:p>
    <w:p w14:paraId="1E362B27" w14:textId="1F33224E" w:rsidR="00151C43" w:rsidRDefault="00FD6161" w:rsidP="00893D96">
      <w:pPr>
        <w:spacing w:after="0"/>
        <w:rPr>
          <w:lang w:val="en-GB"/>
        </w:rPr>
      </w:pPr>
      <w:r>
        <w:rPr>
          <w:lang w:val="en-GB"/>
        </w:rPr>
        <w:t xml:space="preserve">Starting with a functional explanation, </w:t>
      </w:r>
      <w:r w:rsidR="008C5065">
        <w:rPr>
          <w:lang w:val="en-GB"/>
        </w:rPr>
        <w:t xml:space="preserve">Carbon’s ample versatility as a central atom in </w:t>
      </w:r>
      <w:r w:rsidR="000254D9">
        <w:rPr>
          <w:lang w:val="en-GB"/>
        </w:rPr>
        <w:t xml:space="preserve">large </w:t>
      </w:r>
      <w:r w:rsidR="008C5065">
        <w:rPr>
          <w:lang w:val="en-GB"/>
        </w:rPr>
        <w:t xml:space="preserve">molecules is demonstrated by the universal occurrence of </w:t>
      </w:r>
      <w:r w:rsidR="000254D9">
        <w:rPr>
          <w:lang w:val="en-GB"/>
        </w:rPr>
        <w:t xml:space="preserve">complex </w:t>
      </w:r>
      <w:r w:rsidR="008C5065">
        <w:rPr>
          <w:lang w:val="en-GB"/>
        </w:rPr>
        <w:t>organic</w:t>
      </w:r>
      <w:r w:rsidR="000254D9">
        <w:rPr>
          <w:lang w:val="en-GB"/>
        </w:rPr>
        <w:t xml:space="preserve"> chemistry beyond E</w:t>
      </w:r>
      <w:r w:rsidR="008C5065">
        <w:rPr>
          <w:lang w:val="en-GB"/>
        </w:rPr>
        <w:t xml:space="preserve">arth. </w:t>
      </w:r>
      <w:r w:rsidR="00EF0318">
        <w:rPr>
          <w:lang w:val="en-GB"/>
        </w:rPr>
        <w:t xml:space="preserve">Many families of organic molecules have been observed in space </w:t>
      </w:r>
      <w:r w:rsidR="00EF0318">
        <w:rPr>
          <w:lang w:val="en-GB"/>
        </w:rPr>
        <w:fldChar w:fldCharType="begin" w:fldLock="1"/>
      </w:r>
      <w:r w:rsidR="00A625D4">
        <w:rPr>
          <w:lang w:val="en-GB"/>
        </w:rPr>
        <w:instrText>ADDIN CSL_CITATION {"citationItems":[{"id":"ITEM-1","itemData":{"ISBN":"3527411194","author":[{"dropping-particle":"","family":"Kwok","given":"Sun","non-dropping-particle":"","parse-names":false,"suffix":""}],"id":"ITEM-1","issued":{"date-parts":[["2011"]]},"publisher":"John Wiley &amp; Sons","title":"Organic matter in the universe","type":"book"},"uris":["http://www.mendeley.com/documents/?uuid=39539da1-c35a-48c8-aaac-670236a8a103","http://www.mendeley.com/documents/?uuid=7daca8de-318c-438f-ad3f-60df79042a9b"]}],"mendeley":{"formattedCitation":"(Kwok, 2011)","plainTextFormattedCitation":"(Kwok, 2011)","previouslyFormattedCitation":"(Kwok, 2011)"},"properties":{"noteIndex":0},"schema":"https://github.com/citation-style-language/schema/raw/master/csl-citation.json"}</w:instrText>
      </w:r>
      <w:r w:rsidR="00EF0318">
        <w:rPr>
          <w:lang w:val="en-GB"/>
        </w:rPr>
        <w:fldChar w:fldCharType="separate"/>
      </w:r>
      <w:r w:rsidR="00EF0318" w:rsidRPr="00EF0318">
        <w:rPr>
          <w:noProof/>
          <w:lang w:val="en-GB"/>
        </w:rPr>
        <w:t>(Kwok, 2011)</w:t>
      </w:r>
      <w:r w:rsidR="00EF0318">
        <w:rPr>
          <w:lang w:val="en-GB"/>
        </w:rPr>
        <w:fldChar w:fldCharType="end"/>
      </w:r>
      <w:r w:rsidR="00EF0318">
        <w:rPr>
          <w:lang w:val="en-GB"/>
        </w:rPr>
        <w:t xml:space="preserve"> and o</w:t>
      </w:r>
      <w:r w:rsidR="008C5065">
        <w:rPr>
          <w:lang w:val="en-GB"/>
        </w:rPr>
        <w:t>f all chemical compounds</w:t>
      </w:r>
      <w:r w:rsidR="00926AB2">
        <w:rPr>
          <w:lang w:val="en-GB"/>
        </w:rPr>
        <w:t xml:space="preserve"> that can be spectroscopically observed in the universe</w:t>
      </w:r>
      <w:r w:rsidR="008C5065">
        <w:rPr>
          <w:lang w:val="en-GB"/>
        </w:rPr>
        <w:t xml:space="preserve">, a large </w:t>
      </w:r>
      <w:r w:rsidR="000254D9">
        <w:rPr>
          <w:lang w:val="en-GB"/>
        </w:rPr>
        <w:t>number</w:t>
      </w:r>
      <w:r w:rsidR="008C5065">
        <w:rPr>
          <w:lang w:val="en-GB"/>
        </w:rPr>
        <w:t xml:space="preserve"> </w:t>
      </w:r>
      <w:r w:rsidR="000254D9">
        <w:rPr>
          <w:lang w:val="en-GB"/>
        </w:rPr>
        <w:t>are</w:t>
      </w:r>
      <w:r w:rsidR="00926AB2">
        <w:rPr>
          <w:lang w:val="en-GB"/>
        </w:rPr>
        <w:t xml:space="preserve"> </w:t>
      </w:r>
      <w:r w:rsidR="00EF0318">
        <w:rPr>
          <w:lang w:val="en-GB"/>
        </w:rPr>
        <w:t xml:space="preserve">complex </w:t>
      </w:r>
      <w:r w:rsidR="00926AB2">
        <w:rPr>
          <w:lang w:val="en-GB"/>
        </w:rPr>
        <w:t>organic</w:t>
      </w:r>
      <w:r w:rsidR="00EF0318">
        <w:rPr>
          <w:lang w:val="en-GB"/>
        </w:rPr>
        <w:t xml:space="preserve"> molecules </w:t>
      </w:r>
      <w:r w:rsidR="00EF0318">
        <w:rPr>
          <w:lang w:val="en-GB"/>
        </w:rPr>
        <w:fldChar w:fldCharType="begin" w:fldLock="1"/>
      </w:r>
      <w:r w:rsidR="00A625D4">
        <w:rPr>
          <w:lang w:val="en-GB"/>
        </w:rPr>
        <w:instrText>ADDIN CSL_CITATION {"citationItems":[{"id":"ITEM-1","itemData":{"DOI":"10.1098/rsta.2010.0231","ISSN":"1364503X","abstract":"Carbon, and molecules made from it, have already been observed in the early Universe. During cosmic time, many galaxies undergo intense periods of star formation, during which heavy elements like carbon, oxygen, nitrogen, silicon and iron are produced. Also, many complex molecules, from carbon monoxide to polycyclic aromatic hydrocarbons, are detected in these systems, like they are for our own Galaxy. Interstellar molecular clouds and circumstellar envelopes are factories of complex molecular synthesis. A surprisingly high number of molecules that are used in contemporary biochemistry on the Earth are found in the interstellar medium, planetary atmospheres and surfaces, comets, asteroids and meteorites and interplanetary dust particles. Large quantities of extra-terrestrial material were delivered via comets and asteroids to young planetary surfaces during the heavy bombardment phase. Monitoring the formation and evolution of organic matter in space is crucial in order to determine the prebiotic reservoirs available to the early Earth. It is equally important to reveal abiotic routes to prebiotic molecules in the Earth environments. Materials from both carbon sources (extra-terrestrial and endogenous) may have contributed to biochemical pathways on the Earth leading to life's origin. The research avenues discussed also guide us to extend our knowledge to other habitable worlds.","author":[{"dropping-particle":"","family":"Ehrenfreund","given":"Pascale","non-dropping-particle":"","parse-names":false,"suffix":""},{"dropping-particle":"","family":"Spaans","given":"Marco","non-dropping-particle":"","parse-names":false,"suffix":""},{"dropping-particle":"","family":"Holm","given":"Nils G.","non-dropping-particle":"","parse-names":false,"suffix":""}],"container-title":"Philosophical Transactions of the Royal Society A: Mathematical, Physical and Engineering Sciences","id":"ITEM-1","issue":"1936","issued":{"date-parts":[["2011"]]},"page":"538-554","title":"The evolution of organic matter in space","type":"article-journal","volume":"369"},"uris":["http://www.mendeley.com/documents/?uuid=35a0cc84-9175-47e1-aa9b-dcbbf90e5be2","http://www.mendeley.com/documents/?uuid=9e55609e-246b-4fc0-ab29-de3ea10139e2"]}],"mendeley":{"formattedCitation":"(Ehrenfreund, Spaans, &amp; Holm, 2011)","plainTextFormattedCitation":"(Ehrenfreund, Spaans, &amp; Holm, 2011)","previouslyFormattedCitation":"(Ehrenfreund, Spaans, &amp; Holm, 2011)"},"properties":{"noteIndex":0},"schema":"https://github.com/citation-style-language/schema/raw/master/csl-citation.json"}</w:instrText>
      </w:r>
      <w:r w:rsidR="00EF0318">
        <w:rPr>
          <w:lang w:val="en-GB"/>
        </w:rPr>
        <w:fldChar w:fldCharType="separate"/>
      </w:r>
      <w:r w:rsidR="00EF0318" w:rsidRPr="00EF0318">
        <w:rPr>
          <w:noProof/>
          <w:lang w:val="en-GB"/>
        </w:rPr>
        <w:t>(Ehrenfreund, Spaans, &amp; Holm, 2011)</w:t>
      </w:r>
      <w:r w:rsidR="00EF0318">
        <w:rPr>
          <w:lang w:val="en-GB"/>
        </w:rPr>
        <w:fldChar w:fldCharType="end"/>
      </w:r>
      <w:r w:rsidR="00673AE2">
        <w:rPr>
          <w:lang w:val="en-GB"/>
        </w:rPr>
        <w:t>. Complex Carbon-containing molecules were delivered to the early Earth by the Late Heavy Bombardment which is also hypothesised to have brought in large quantities of water</w:t>
      </w:r>
      <w:r w:rsidR="00F1159D">
        <w:rPr>
          <w:lang w:val="en-GB"/>
        </w:rPr>
        <w:t xml:space="preserve"> </w:t>
      </w:r>
      <w:r w:rsidR="00A625D4">
        <w:rPr>
          <w:lang w:val="en-GB"/>
        </w:rPr>
        <w:fldChar w:fldCharType="begin" w:fldLock="1"/>
      </w:r>
      <w:r w:rsidR="00E514AC">
        <w:rPr>
          <w:lang w:val="en-GB"/>
        </w:rPr>
        <w:instrText>ADDIN CSL_CITATION {"citationItems":[{"id":"ITEM-1","itemData":{"DOI":"10.1111/j.1945-5100.2000.tb01518.x","ISSN":"10869379","author":[{"dropping-particle":"","family":"Valsecchi","given":"G. B.","non-dropping-particle":"","parse-names":false,"suffix":""},{"dropping-particle":"","family":"Robert","given":"F.","non-dropping-particle":"","parse-names":false,"suffix":""},{"dropping-particle":"","family":"Lunine","given":"J. I.","non-dropping-particle":"","parse-names":false,"suffix":""},{"dropping-particle":"","family":"Morbidelli","given":"A.","non-dropping-particle":"","parse-names":false,"suffix":""},{"dropping-particle":"","family":"Chambers","given":"J.","non-dropping-particle":"","parse-names":false,"suffix":""},{"dropping-particle":"","family":"Petit","given":"J. M.","non-dropping-particle":"","parse-names":false,"suffix":""},{"dropping-particle":"","family":"Cyr","given":"K. E.","non-dropping-particle":"","parse-names":false,"suffix":""}],"container-title":"Meteoritics &amp; Planetary Science","id":"ITEM-1","issued":{"date-parts":[["2010"]]},"page":"1309-1320","title":"Source regions and timescales for the delivery of water to the Earth","type":"article-journal","volume":"1320"},"uris":["http://www.mendeley.com/documents/?uuid=5bf08511-b66c-4838-af52-671fdec56b13","http://www.mendeley.com/documents/?uuid=f68aed86-0844-4add-96fc-6c09ce2e29e8"]}],"mendeley":{"formattedCitation":"(Valsecchi et al., 2010)","plainTextFormattedCitation":"(Valsecchi et al., 2010)","previouslyFormattedCitation":"(Valsecchi et al., 2010)"},"properties":{"noteIndex":0},"schema":"https://github.com/citation-style-language/schema/raw/master/csl-citation.json"}</w:instrText>
      </w:r>
      <w:r w:rsidR="00A625D4">
        <w:rPr>
          <w:lang w:val="en-GB"/>
        </w:rPr>
        <w:fldChar w:fldCharType="separate"/>
      </w:r>
      <w:r w:rsidR="009658DF" w:rsidRPr="009658DF">
        <w:rPr>
          <w:noProof/>
          <w:lang w:val="en-GB"/>
        </w:rPr>
        <w:t>(Valsecchi et al., 2010)</w:t>
      </w:r>
      <w:r w:rsidR="00A625D4">
        <w:rPr>
          <w:lang w:val="en-GB"/>
        </w:rPr>
        <w:fldChar w:fldCharType="end"/>
      </w:r>
      <w:r w:rsidR="00AE51BD">
        <w:rPr>
          <w:lang w:val="en-GB"/>
        </w:rPr>
        <w:t xml:space="preserve">. </w:t>
      </w:r>
      <w:r w:rsidR="006D41E3">
        <w:rPr>
          <w:lang w:val="en-GB"/>
        </w:rPr>
        <w:t>A</w:t>
      </w:r>
      <w:r w:rsidR="00D2071A">
        <w:rPr>
          <w:lang w:val="en-GB"/>
        </w:rPr>
        <w:t xml:space="preserve"> specific category of </w:t>
      </w:r>
      <w:r w:rsidR="006D41E3">
        <w:rPr>
          <w:lang w:val="en-GB"/>
        </w:rPr>
        <w:t xml:space="preserve">Carbon </w:t>
      </w:r>
      <w:r w:rsidR="00D2071A">
        <w:rPr>
          <w:lang w:val="en-GB"/>
        </w:rPr>
        <w:t>meteor</w:t>
      </w:r>
      <w:r w:rsidR="00863A28">
        <w:rPr>
          <w:lang w:val="en-GB"/>
        </w:rPr>
        <w:t xml:space="preserve">ites called Carbonaceous Chondrites was </w:t>
      </w:r>
      <w:r w:rsidR="00ED16A9">
        <w:rPr>
          <w:lang w:val="en-GB"/>
        </w:rPr>
        <w:t xml:space="preserve">probably responsible for </w:t>
      </w:r>
      <w:r w:rsidR="00235313">
        <w:rPr>
          <w:lang w:val="en-GB"/>
        </w:rPr>
        <w:t>catalysing</w:t>
      </w:r>
      <w:r w:rsidR="00ED16A9">
        <w:rPr>
          <w:lang w:val="en-GB"/>
        </w:rPr>
        <w:t xml:space="preserve"> the formation of prebiotic </w:t>
      </w:r>
      <w:r w:rsidR="009658DF">
        <w:rPr>
          <w:lang w:val="en-GB"/>
        </w:rPr>
        <w:t xml:space="preserve">chemicals on the early </w:t>
      </w:r>
      <w:r w:rsidR="00D95E5C">
        <w:rPr>
          <w:lang w:val="en-GB"/>
        </w:rPr>
        <w:t>E</w:t>
      </w:r>
      <w:r w:rsidR="009658DF">
        <w:rPr>
          <w:lang w:val="en-GB"/>
        </w:rPr>
        <w:t xml:space="preserve">arth </w:t>
      </w:r>
      <w:r w:rsidR="009658DF">
        <w:rPr>
          <w:lang w:val="en-GB"/>
        </w:rPr>
        <w:fldChar w:fldCharType="begin" w:fldLock="1"/>
      </w:r>
      <w:r w:rsidR="00E514AC">
        <w:rPr>
          <w:lang w:val="en-GB"/>
        </w:rPr>
        <w:instrText>ADDIN CSL_CITATION {"citationItems":[{"id":"ITEM-1","itemData":{"DOI":"10.1038/srep38888","ISSN":"20452322","abstract":"e show that carbonaceous chondrite meteorites actively and selectively catalyze the formation of relevant prebiotic molecules from formamide in aqueous media. Specific catalytic behaviours are observed, depending on the origin and composition of the chondrites and on the type of water present in the system (activity: thermal &gt; seawater &gt; pure). We report the one-pot synthesis of all the natural nucleobases, of aminoacids and of eight carboxylic acids (forming, from pyruvic acid to citric acid, a continuous series encompassing a large part of the extant Krebs cycle). These data shape a general prebiotic scenario consisting of carbonaceous meteorites acting as catalysts and of a volcanic-like environment providing heat, thermal waters and formamide. This scenario also applies to the other solar system locations that experienced rich delivery of carbonaceous materials, and whose physical-chemical conditions could have allowed chemical evolution.","author":[{"dropping-particle":"","family":"Rotelli","given":"Luca","non-dropping-particle":"","parse-names":false,"suffix":""},{"dropping-particle":"","family":"Trigo-Rodríguez","given":"Josep M.","non-dropping-particle":"","parse-names":false,"suffix":""},{"dropping-particle":"","family":"Moyano-Cambero","given":"Carles E.","non-dropping-particle":"","parse-names":false,"suffix":""},{"dropping-particle":"","family":"Carota","given":"Eleonora","non-dropping-particle":"","parse-names":false,"suffix":""},{"dropping-particle":"","family":"Botta","given":"Lorenzo","non-dropping-particle":"","parse-names":false,"suffix":""},{"dropping-particle":"","family":"Mauro","given":"Ernesto","non-dropping-particle":"Di","parse-names":false,"suffix":""},{"dropping-particle":"","family":"Saladino","given":"Raffaele","non-dropping-particle":"","parse-names":false,"suffix":""}],"container-title":"Scientific Reports","id":"ITEM-1","issue":"November","issued":{"date-parts":[["2016"]]},"page":"1-7","publisher":"Nature Publishing Group","title":"The key role of meteorites in the formation of relevant prebiotic molecules in a formamide/water environment","type":"article-journal","volume":"6"},"uris":["http://www.mendeley.com/documents/?uuid=68ddc69f-2043-4372-a875-76dc03eca010","http://www.mendeley.com/documents/?uuid=618b18d9-b504-40ff-a28a-4f8b991658ed"]}],"mendeley":{"formattedCitation":"(Rotelli et al., 2016)","plainTextFormattedCitation":"(Rotelli et al., 2016)","previouslyFormattedCitation":"(Rotelli et al., 2016)"},"properties":{"noteIndex":0},"schema":"https://github.com/citation-style-language/schema/raw/master/csl-citation.json"}</w:instrText>
      </w:r>
      <w:r w:rsidR="009658DF">
        <w:rPr>
          <w:lang w:val="en-GB"/>
        </w:rPr>
        <w:fldChar w:fldCharType="separate"/>
      </w:r>
      <w:r w:rsidR="009658DF" w:rsidRPr="009658DF">
        <w:rPr>
          <w:noProof/>
          <w:lang w:val="en-GB"/>
        </w:rPr>
        <w:t>(Rotelli et al., 2016)</w:t>
      </w:r>
      <w:r w:rsidR="009658DF">
        <w:rPr>
          <w:lang w:val="en-GB"/>
        </w:rPr>
        <w:fldChar w:fldCharType="end"/>
      </w:r>
      <w:r w:rsidR="009658DF">
        <w:rPr>
          <w:lang w:val="en-GB"/>
        </w:rPr>
        <w:t xml:space="preserve">. </w:t>
      </w:r>
      <w:r w:rsidR="00811EF8">
        <w:rPr>
          <w:lang w:val="en-GB"/>
        </w:rPr>
        <w:t xml:space="preserve">These meteorites contain complex carbon molecules that </w:t>
      </w:r>
      <w:r w:rsidR="009E3813">
        <w:rPr>
          <w:lang w:val="en-GB"/>
        </w:rPr>
        <w:t>can catalyse</w:t>
      </w:r>
      <w:r w:rsidR="000168F5">
        <w:rPr>
          <w:lang w:val="en-GB"/>
        </w:rPr>
        <w:t xml:space="preserve"> the reactions of</w:t>
      </w:r>
      <w:r w:rsidR="00811EF8">
        <w:rPr>
          <w:lang w:val="en-GB"/>
        </w:rPr>
        <w:t xml:space="preserve"> </w:t>
      </w:r>
      <w:r w:rsidR="007055CE">
        <w:rPr>
          <w:lang w:val="en-GB"/>
        </w:rPr>
        <w:t>simple organic molecules into many of the essential precursor molecules of life</w:t>
      </w:r>
      <w:r w:rsidR="00761B5F">
        <w:rPr>
          <w:lang w:val="en-GB"/>
        </w:rPr>
        <w:t xml:space="preserve"> (see </w:t>
      </w:r>
      <w:proofErr w:type="spellStart"/>
      <w:r w:rsidR="00761B5F">
        <w:rPr>
          <w:lang w:val="en-GB"/>
        </w:rPr>
        <w:t>Rotelli</w:t>
      </w:r>
      <w:proofErr w:type="spellEnd"/>
      <w:r w:rsidR="00761B5F">
        <w:rPr>
          <w:lang w:val="en-GB"/>
        </w:rPr>
        <w:t xml:space="preserve"> et al. for more in-depth information)</w:t>
      </w:r>
      <w:r w:rsidR="007055CE">
        <w:rPr>
          <w:lang w:val="en-GB"/>
        </w:rPr>
        <w:t xml:space="preserve">. </w:t>
      </w:r>
      <w:r w:rsidR="00874F8B">
        <w:rPr>
          <w:lang w:val="en-GB"/>
        </w:rPr>
        <w:t>Carbonaceous Chondrites were formed in water-rich parts of the proto-solar system some 4-5 billion years ago and contain large quantities of both water (</w:t>
      </w:r>
      <w:r w:rsidR="00AF00D5">
        <w:rPr>
          <w:lang w:val="en-GB"/>
        </w:rPr>
        <w:t xml:space="preserve">up to </w:t>
      </w:r>
      <w:r w:rsidR="00874F8B">
        <w:rPr>
          <w:lang w:val="en-GB"/>
        </w:rPr>
        <w:t>1</w:t>
      </w:r>
      <w:r w:rsidR="00AF00D5">
        <w:rPr>
          <w:lang w:val="en-GB"/>
        </w:rPr>
        <w:t>6</w:t>
      </w:r>
      <w:r w:rsidR="00874F8B">
        <w:rPr>
          <w:lang w:val="en-GB"/>
        </w:rPr>
        <w:t>%) and organic molecule</w:t>
      </w:r>
      <w:r w:rsidR="00D95E5C">
        <w:rPr>
          <w:lang w:val="en-GB"/>
        </w:rPr>
        <w:t>s</w:t>
      </w:r>
      <w:r w:rsidR="00FB32B5">
        <w:rPr>
          <w:lang w:val="en-GB"/>
        </w:rPr>
        <w:t xml:space="preserve"> </w:t>
      </w:r>
      <w:r w:rsidR="00DE4235">
        <w:rPr>
          <w:lang w:val="en-GB"/>
        </w:rPr>
        <w:fldChar w:fldCharType="begin" w:fldLock="1"/>
      </w:r>
      <w:r w:rsidR="00E514AC">
        <w:rPr>
          <w:lang w:val="en-GB"/>
        </w:rPr>
        <w:instrText>ADDIN CSL_CITATION {"citationItems":[{"id":"ITEM-1","itemData":{"DOI":"10.1016/j.gca.2013.10.024","ISSN":"00167037","abstract":"In order to investigate the nature of organics at the time of their accretion into chondrite parent bodies, as well as their subsequent evolution with aqueous alteration, we have conducted a study of the morphologies, spatial distribution and relationships between organic particles and the surrounding matrix phases in one of the most pristine carbonaceous chondrites currently known (MET 00426, CR), which is therefore likely to contain the best preserved record of pre-accretion features. Focused ion beam sections were extracted for transmission electron microscope observations from its matrix.Organic matter (OM) shows a heterogeneous population of grains, most of them smaller than 1. μm. Diverse morphologies are observed, such as compact, rounded aggregates, individual and aggregated nanoglobules, and micron- to nanometer-sized veins. A common feature is the systematic presence of cracks connected to the grains and filled with OM. The surrounding matrix groundmass consists of amorphous iron-rich silicate particles intimately mixed with phyllosilicates, sulfides and occasional tochilinite, with sizes ranging from several hundreds of nanometers to below 10. nm. A close spatial relationship is commonly observed between some of the organic matter particles and alteration phases, such as tochilinite and phyllosilicates. Phyllosilicates sometimes occur intimately intercalated with organic matter at a scale below 10. nm. We used TEM/EDS techniques to quantify the water concentration in the matrix amorphous silicate material and the phyllosilicates. The water contents of both materials are identical at 10 (±6)wt.% H2O and demonstrate, that the amorphous silicate material in this meteorite is hydrated. Therefore, even though these CR3.0 chondrites are the least altered objects from a mineralogical point of view, their matrices contain significant amounts of water in the amorphous silicate. This coupled in situ study of organics and aqueous alteration suggests that a significant population of the OM accreted as a mixture of soluble and insoluble molecules together with water ice grains and that the OM was mobile at the micrometer scale. The spatial distribution of the OM grains can therefore, in part, be attributed to parent body processes. We suggest that as accreted ice melted, hydration of the amorphous silicates and formation of tochilinite and phyllosilicates occurred in the immediate vicinity of the composite water ice/organic matter grains. The water-solubl…","author":[{"dropping-particle":"","family":"Guillou","given":"Corentin","non-dropping-particle":"Le","parse-names":false,"suffix":""},{"dropping-particle":"","family":"Brearley","given":"Adrian","non-dropping-particle":"","parse-names":false,"suffix":""}],"container-title":"Geochimica et Cosmochimica Acta","id":"ITEM-1","issued":{"date-parts":[["2014"]]},"page":"344-367","publisher":"Elsevier Ltd","title":"Relationships between organics, water and early stages of aqueous alteration in the pristine CR3.0 chondrite MET 00426","type":"article-journal","volume":"131"},"uris":["http://www.mendeley.com/documents/?uuid=80360296-28bd-4587-8899-e7287592d95e","http://www.mendeley.com/documents/?uuid=b7b10687-211c-4161-9ca9-be07afce01d5"]}],"mendeley":{"formattedCitation":"(Le Guillou &amp; Brearley, 2014)","plainTextFormattedCitation":"(Le Guillou &amp; Brearley, 2014)","previouslyFormattedCitation":"(Le Guillou &amp; Brearley, 2014)"},"properties":{"noteIndex":0},"schema":"https://github.com/citation-style-language/schema/raw/master/csl-citation.json"}</w:instrText>
      </w:r>
      <w:r w:rsidR="00DE4235">
        <w:rPr>
          <w:lang w:val="en-GB"/>
        </w:rPr>
        <w:fldChar w:fldCharType="separate"/>
      </w:r>
      <w:r w:rsidR="00DE4235" w:rsidRPr="00DE4235">
        <w:rPr>
          <w:noProof/>
          <w:lang w:val="en-GB"/>
        </w:rPr>
        <w:t>(Le Guillou &amp; Brearley, 2014)</w:t>
      </w:r>
      <w:r w:rsidR="00DE4235">
        <w:rPr>
          <w:lang w:val="en-GB"/>
        </w:rPr>
        <w:fldChar w:fldCharType="end"/>
      </w:r>
      <w:r w:rsidR="00874F8B">
        <w:rPr>
          <w:lang w:val="en-GB"/>
        </w:rPr>
        <w:t xml:space="preserve">. As these </w:t>
      </w:r>
      <w:r w:rsidR="00EB3257">
        <w:rPr>
          <w:lang w:val="en-GB"/>
        </w:rPr>
        <w:t>chondrites</w:t>
      </w:r>
      <w:r w:rsidR="00874F8B">
        <w:rPr>
          <w:lang w:val="en-GB"/>
        </w:rPr>
        <w:t xml:space="preserve"> entered the earth’s atmosphere and crashed</w:t>
      </w:r>
      <w:r w:rsidR="0082217B">
        <w:rPr>
          <w:lang w:val="en-GB"/>
        </w:rPr>
        <w:t xml:space="preserve"> into the surface</w:t>
      </w:r>
      <w:r w:rsidR="00874F8B">
        <w:rPr>
          <w:lang w:val="en-GB"/>
        </w:rPr>
        <w:t>, the</w:t>
      </w:r>
      <w:r w:rsidR="00CA4D99">
        <w:rPr>
          <w:lang w:val="en-GB"/>
        </w:rPr>
        <w:t>ir internal</w:t>
      </w:r>
      <w:r w:rsidR="001B67CC">
        <w:rPr>
          <w:lang w:val="en-GB"/>
        </w:rPr>
        <w:t xml:space="preserve"> organic</w:t>
      </w:r>
      <w:r w:rsidR="00CA4D99">
        <w:rPr>
          <w:lang w:val="en-GB"/>
        </w:rPr>
        <w:t xml:space="preserve"> ‘payloads’</w:t>
      </w:r>
      <w:r w:rsidR="00874F8B">
        <w:rPr>
          <w:lang w:val="en-GB"/>
        </w:rPr>
        <w:t xml:space="preserve"> were exposed to large amounts of energy in the form of heat</w:t>
      </w:r>
      <w:r w:rsidR="000B3051">
        <w:rPr>
          <w:lang w:val="en-GB"/>
        </w:rPr>
        <w:t>, radiation</w:t>
      </w:r>
      <w:r w:rsidR="00874F8B">
        <w:rPr>
          <w:lang w:val="en-GB"/>
        </w:rPr>
        <w:t xml:space="preserve"> and shockwaves which produced </w:t>
      </w:r>
      <w:r w:rsidR="00D55301">
        <w:rPr>
          <w:lang w:val="en-GB"/>
        </w:rPr>
        <w:t>a huge variety of compounds</w:t>
      </w:r>
      <w:r w:rsidR="00874F8B">
        <w:rPr>
          <w:lang w:val="en-GB"/>
        </w:rPr>
        <w:t xml:space="preserve">. </w:t>
      </w:r>
      <w:r w:rsidR="00AC6965">
        <w:rPr>
          <w:lang w:val="en-GB"/>
        </w:rPr>
        <w:t>Combined with the presence of liquid water, t</w:t>
      </w:r>
      <w:r w:rsidR="00874F8B">
        <w:rPr>
          <w:lang w:val="en-GB"/>
        </w:rPr>
        <w:t xml:space="preserve">his had the potential of </w:t>
      </w:r>
      <w:r w:rsidR="00A70C58">
        <w:rPr>
          <w:lang w:val="en-GB"/>
        </w:rPr>
        <w:t>kick-starting</w:t>
      </w:r>
      <w:r w:rsidR="00874F8B">
        <w:rPr>
          <w:lang w:val="en-GB"/>
        </w:rPr>
        <w:t xml:space="preserve"> life as it seeded the early e</w:t>
      </w:r>
      <w:r w:rsidR="00A70C58">
        <w:rPr>
          <w:lang w:val="en-GB"/>
        </w:rPr>
        <w:t>ar</w:t>
      </w:r>
      <w:r w:rsidR="00874F8B">
        <w:rPr>
          <w:lang w:val="en-GB"/>
        </w:rPr>
        <w:t>th with a</w:t>
      </w:r>
      <w:r w:rsidR="001E1310">
        <w:rPr>
          <w:lang w:val="en-GB"/>
        </w:rPr>
        <w:t>n abundance</w:t>
      </w:r>
      <w:r w:rsidR="00874F8B">
        <w:rPr>
          <w:lang w:val="en-GB"/>
        </w:rPr>
        <w:t xml:space="preserve"> of</w:t>
      </w:r>
      <w:r w:rsidR="00B4052E">
        <w:rPr>
          <w:lang w:val="en-GB"/>
        </w:rPr>
        <w:t xml:space="preserve"> biochemical precursors and </w:t>
      </w:r>
      <w:r w:rsidR="00AB1E81">
        <w:rPr>
          <w:lang w:val="en-GB"/>
        </w:rPr>
        <w:t>catalytically</w:t>
      </w:r>
      <w:r w:rsidR="00B4052E">
        <w:rPr>
          <w:lang w:val="en-GB"/>
        </w:rPr>
        <w:t xml:space="preserve"> active </w:t>
      </w:r>
      <w:r w:rsidR="00AB1E81">
        <w:rPr>
          <w:lang w:val="en-GB"/>
        </w:rPr>
        <w:t>compounds</w:t>
      </w:r>
      <w:r w:rsidR="00776041">
        <w:rPr>
          <w:lang w:val="en-GB"/>
        </w:rPr>
        <w:t xml:space="preserve"> </w:t>
      </w:r>
      <w:r w:rsidR="00A22F7A">
        <w:rPr>
          <w:lang w:val="en-GB"/>
        </w:rPr>
        <w:fldChar w:fldCharType="begin" w:fldLock="1"/>
      </w:r>
      <w:r w:rsidR="00E514AC">
        <w:rPr>
          <w:lang w:val="en-GB"/>
        </w:rPr>
        <w:instrText>ADDIN CSL_CITATION {"citationItems":[{"id":"ITEM-1","itemData":{"DOI":"10.1038/414879a","ISSN":"00280836","abstract":"The much-studied Murchison meteorite is generally used as the standard reference for organic compounds in extraterrestrial material. Amino acids and other organic compounds important in contemporary biochemistry are thought to have been delivered to the early Earth by asteroids and comets, where they may have played a role in the origin of life. Polyhydroxylated compounds (polyols) such as sugars, sugar alcohols and sugar acids are vital to all known lifeforms-they are components of nucleic acids (RNA, DNA), cell membranes and also act as energy sources. But there has hitherto been no conclusive evidence for the existence of polyols in meteorites, leaving a gap in our understanding of the origins of biologically important organic compounds on Earth. Here we report that a variety of polyols are present in, and indigenous to, the Murchison and Murray meteorites in amounts comparable to amino acids. Analyses of water extracts indicate that extraterrestrial processes including photolysis and formaldehyde chemistry could account for the observed compounds. We conclude from this that polyols were present on the early Earth and therefore at least available for incorporation into the first forms of life.","author":[{"dropping-particle":"","family":"Cooper","given":"George","non-dropping-particle":"","parse-names":false,"suffix":""},{"dropping-particle":"","family":"Kimmich","given":"Novelle","non-dropping-particle":"","parse-names":false,"suffix":""},{"dropping-particle":"","family":"Belisle","given":"Warren","non-dropping-particle":"","parse-names":false,"suffix":""},{"dropping-particle":"","family":"Sarinana","given":"Josh","non-dropping-particle":"","parse-names":false,"suffix":""},{"dropping-particle":"","family":"Brabham","given":"Katrina","non-dropping-particle":"","parse-names":false,"suffix":""},{"dropping-particle":"","family":"Garrel","given":"Laurence","non-dropping-particle":"","parse-names":false,"suffix":""}],"container-title":"Nature","id":"ITEM-1","issue":"6866","issued":{"date-parts":[["2001"]]},"page":"879-883","title":"Carbonaceous meteorites as a source of sugar-related organic compounds for the early Earth","type":"article-journal","volume":"414"},"uris":["http://www.mendeley.com/documents/?uuid=f492c128-1e04-4aa2-9945-458ed89e0025","http://www.mendeley.com/documents/?uuid=7fcf05b7-06f0-4b92-a62e-bacf3c0579d0"]}],"mendeley":{"formattedCitation":"(Cooper et al., 2001)","plainTextFormattedCitation":"(Cooper et al., 2001)","previouslyFormattedCitation":"(Cooper et al., 2001)"},"properties":{"noteIndex":0},"schema":"https://github.com/citation-style-language/schema/raw/master/csl-citation.json"}</w:instrText>
      </w:r>
      <w:r w:rsidR="00A22F7A">
        <w:rPr>
          <w:lang w:val="en-GB"/>
        </w:rPr>
        <w:fldChar w:fldCharType="separate"/>
      </w:r>
      <w:r w:rsidR="00A22F7A" w:rsidRPr="00A22F7A">
        <w:rPr>
          <w:noProof/>
          <w:lang w:val="en-GB"/>
        </w:rPr>
        <w:t>(Cooper et al., 2001)</w:t>
      </w:r>
      <w:r w:rsidR="00A22F7A">
        <w:rPr>
          <w:lang w:val="en-GB"/>
        </w:rPr>
        <w:fldChar w:fldCharType="end"/>
      </w:r>
      <w:r w:rsidR="00A70C58">
        <w:rPr>
          <w:lang w:val="en-GB"/>
        </w:rPr>
        <w:t xml:space="preserve">. The geochemistry </w:t>
      </w:r>
      <w:r w:rsidR="00A70C58">
        <w:rPr>
          <w:lang w:val="en-GB"/>
        </w:rPr>
        <w:lastRenderedPageBreak/>
        <w:t xml:space="preserve">that was kick-started this way was likely complex, </w:t>
      </w:r>
      <w:r w:rsidR="00AF70B6">
        <w:rPr>
          <w:lang w:val="en-GB"/>
        </w:rPr>
        <w:t>but</w:t>
      </w:r>
      <w:r w:rsidR="00AB1E81">
        <w:rPr>
          <w:lang w:val="en-GB"/>
        </w:rPr>
        <w:t xml:space="preserve"> </w:t>
      </w:r>
      <w:r w:rsidR="004F52F1">
        <w:rPr>
          <w:lang w:val="en-GB"/>
        </w:rPr>
        <w:t xml:space="preserve">details </w:t>
      </w:r>
      <w:r w:rsidR="00A70C58">
        <w:rPr>
          <w:lang w:val="en-GB"/>
        </w:rPr>
        <w:t xml:space="preserve">remain speculative. </w:t>
      </w:r>
      <w:r w:rsidR="006A77A2">
        <w:rPr>
          <w:lang w:val="en-GB"/>
        </w:rPr>
        <w:t>However, what is certain is that t</w:t>
      </w:r>
      <w:r w:rsidR="00C23E52">
        <w:rPr>
          <w:lang w:val="en-GB"/>
        </w:rPr>
        <w:t>he</w:t>
      </w:r>
      <w:r w:rsidR="00797070">
        <w:rPr>
          <w:lang w:val="en-GB"/>
        </w:rPr>
        <w:t>re is a</w:t>
      </w:r>
      <w:r w:rsidR="00C23E52">
        <w:rPr>
          <w:lang w:val="en-GB"/>
        </w:rPr>
        <w:t xml:space="preserve"> huge diversity that can be </w:t>
      </w:r>
      <w:r w:rsidR="000568BE">
        <w:rPr>
          <w:lang w:val="en-GB"/>
        </w:rPr>
        <w:t>ascribed</w:t>
      </w:r>
      <w:r w:rsidR="00C23E52">
        <w:rPr>
          <w:lang w:val="en-GB"/>
        </w:rPr>
        <w:t xml:space="preserve"> to </w:t>
      </w:r>
      <w:r w:rsidR="00797070">
        <w:rPr>
          <w:lang w:val="en-GB"/>
        </w:rPr>
        <w:t>C</w:t>
      </w:r>
      <w:r w:rsidR="00C23E52">
        <w:rPr>
          <w:lang w:val="en-GB"/>
        </w:rPr>
        <w:t>arbon</w:t>
      </w:r>
      <w:r w:rsidR="001673AE">
        <w:rPr>
          <w:lang w:val="en-GB"/>
        </w:rPr>
        <w:t>’s chemical interactions with its surroundings</w:t>
      </w:r>
      <w:r w:rsidR="00C23E52">
        <w:rPr>
          <w:lang w:val="en-GB"/>
        </w:rPr>
        <w:t xml:space="preserve"> in the early solar system</w:t>
      </w:r>
      <w:r w:rsidR="006536FA">
        <w:rPr>
          <w:lang w:val="en-GB"/>
        </w:rPr>
        <w:t xml:space="preserve"> </w:t>
      </w:r>
      <w:r w:rsidR="006536FA">
        <w:rPr>
          <w:lang w:val="en-GB"/>
        </w:rPr>
        <w:fldChar w:fldCharType="begin" w:fldLock="1"/>
      </w:r>
      <w:r w:rsidR="00E514AC">
        <w:rPr>
          <w:lang w:val="en-GB"/>
        </w:rPr>
        <w:instrText>ADDIN CSL_CITATION {"citationItems":[{"id":"ITEM-1","itemData":{"DOI":"10.1038/355125a0","ISSN":"00280836","abstract":"Sources of organic molecules on the early Earth divide into three categories: delivery by extraterrestrial objects; organic synthesis driven by impact shocks; and organic synthesis by other energy sources (such as ultraviolet light or electrical discharges). Estimates of these sources for plausible end-member oxidation states of the early terrestrial atmosphere suggest that the heavy bombardment before 3.5 Gyr ago either produced or delivered quantities of organics comparable to those produced by other energy sources. Which sources of prebiotic organics were quantitatively dominant depends strongly on the composition of the early terrestrial atmosphere. In the event of an early strongly reducing atmosphere, production by atmospheric shocks seems to have dominated that due to electrical discharges. Organic synthesis by ultraviolet light may, in turn, have dominated shock production, but only if a long-wavelength absorber such as H2S were supplied to the atmosphere at a rate sufficient for synthesis to have been limited by ultraviolet flux, rather than by reactant abundance. In the apparently more likely case of an early terrestrial atmosphere of intermediate oxidation state, atmospheric shocks were probably of little importance for direct organic production. For [H2]/[CO2] ratios of approximately 0.1, net organic production was some three orders of magnitude lower than for reducing atmospheres, with delivery of intact exogenous organics in interplanetary dust particles (IDPs) and ultraviolet production being the most important sources. At still lower [H2]/[CO2] ratios, IDPs may have been the dominant source of prebiotic organics on the early Earth. Endogenous, exogenous and impact-shock sources of organics could each have made a significant contribution to the origins of life.","author":[{"dropping-particle":"","family":"Chyba","given":"Christopher","non-dropping-particle":"","parse-names":false,"suffix":""},{"dropping-particle":"","family":"Sagan","given":"Carl","non-dropping-particle":"","parse-names":false,"suffix":""}],"container-title":"Nature","id":"ITEM-1","issue":"6356","issued":{"date-parts":[["1992"]]},"page":"125-132","title":"Endogenous production, exogenous delivery and impact-shock synthesis of organic molecules: An inventory for the origins of life","type":"article","volume":"355"},"uris":["http://www.mendeley.com/documents/?uuid=be8dbc0c-5b45-4d54-816a-c7fcf18b647a","http://www.mendeley.com/documents/?uuid=f1cb46fe-96f5-4351-bd97-f3150844c962"]}],"mendeley":{"formattedCitation":"(Chyba &amp; Sagan, 1992)","plainTextFormattedCitation":"(Chyba &amp; Sagan, 1992)","previouslyFormattedCitation":"(Chyba &amp; Sagan, 1992)"},"properties":{"noteIndex":0},"schema":"https://github.com/citation-style-language/schema/raw/master/csl-citation.json"}</w:instrText>
      </w:r>
      <w:r w:rsidR="006536FA">
        <w:rPr>
          <w:lang w:val="en-GB"/>
        </w:rPr>
        <w:fldChar w:fldCharType="separate"/>
      </w:r>
      <w:r w:rsidR="006536FA" w:rsidRPr="006536FA">
        <w:rPr>
          <w:noProof/>
          <w:lang w:val="en-GB"/>
        </w:rPr>
        <w:t>(Chyba &amp; Sagan, 1992)</w:t>
      </w:r>
      <w:r w:rsidR="006536FA">
        <w:rPr>
          <w:lang w:val="en-GB"/>
        </w:rPr>
        <w:fldChar w:fldCharType="end"/>
      </w:r>
      <w:r w:rsidR="00797070">
        <w:rPr>
          <w:lang w:val="en-GB"/>
        </w:rPr>
        <w:t>.</w:t>
      </w:r>
      <w:r w:rsidR="00C23E52">
        <w:rPr>
          <w:lang w:val="en-GB"/>
        </w:rPr>
        <w:t xml:space="preserve"> </w:t>
      </w:r>
    </w:p>
    <w:p w14:paraId="6E2C8F63" w14:textId="30CEF2B9" w:rsidR="00874F8B" w:rsidRDefault="00151C43" w:rsidP="00893D96">
      <w:pPr>
        <w:spacing w:after="0"/>
        <w:rPr>
          <w:lang w:val="en-GB"/>
        </w:rPr>
      </w:pPr>
      <w:r>
        <w:rPr>
          <w:lang w:val="en-GB"/>
        </w:rPr>
        <w:t>All t</w:t>
      </w:r>
      <w:r w:rsidR="006A77A2">
        <w:rPr>
          <w:lang w:val="en-GB"/>
        </w:rPr>
        <w:t>his is despite the fact that e</w:t>
      </w:r>
      <w:r w:rsidR="001B603A">
        <w:rPr>
          <w:lang w:val="en-GB"/>
        </w:rPr>
        <w:t xml:space="preserve">lements such as Oxygen and Silicon are hundreds of times </w:t>
      </w:r>
      <w:r w:rsidR="008D103B">
        <w:rPr>
          <w:lang w:val="en-GB"/>
        </w:rPr>
        <w:t>more</w:t>
      </w:r>
      <w:r w:rsidR="001B603A">
        <w:rPr>
          <w:lang w:val="en-GB"/>
        </w:rPr>
        <w:t xml:space="preserve"> abundant in the earth’s crust than Carbon, which is even less abundant than Titanium </w:t>
      </w:r>
      <w:r w:rsidR="001B603A">
        <w:rPr>
          <w:lang w:val="en-GB"/>
        </w:rPr>
        <w:fldChar w:fldCharType="begin" w:fldLock="1"/>
      </w:r>
      <w:r w:rsidR="00E514AC">
        <w:rPr>
          <w:lang w:val="en-GB"/>
        </w:rPr>
        <w:instrText>ADDIN CSL_CITATION {"citationItems":[{"id":"ITEM-1","itemData":{"DOI":"10.3133/fs08702","ISBN":"087-02","ISSN":"1098-6596","PMID":"25246403","abstract":"The rare earth elements (REE) form the largest chemically coherent group in the periodic table. Though generally unfamiliar, the REE are essential for many hundreds of applications. The versatility and specific-ity of the REE has given them a level of technological, environmental, and economic importance considerably greater than might be expected from their relative obscurity. The United States once was largely self-sufficient in these critical materials, but over the past decade has become dependent upon imports (fig. 1). In 1999 and 2000, more than 90% of REE required by U.S. industry came from deposits in China. Although the 15 naturally occurring REE (table 1; fig. 2) are generally similar in their geochemical properties, their individual abundances in the Earth are by no means equal. In the continental crust and its REE ore deposits, concentrations of the most and least abundant REE typically differ by two to five orders of magnitude (fig. 3). As technological applications of REE have multiplied over the past several decades, demand for several of the less abundant (and formerly quite obscure) REE has increased dramatically. The diverse nuclear, metallurgical, chemical, catalytic, electrical, magnetic, and optical properties of the REE have led to an ever increasing variety of applications. These uses range from mundane (lighter flints, glass polishing) to high-tech (phosphors, lasers, magnets, batteries, magnetic refrigeration) to futuristic (high-temperature superconductivity, safe storage and transport of hydrogen for a post-hydrocarbon economy). Some Applications of the Rare Earth Elements Many applications of REE are characterized by high specificity and high unit value. For example, color cathode-ray tubes and liquid-crystal displays used in computer monitors and televisions employ europium as the red phosphor; no substitute is known. Owing to relatively low abundance and high demand, Eu is quite valuable-$250 to $1,700/kg (for Eu 2 O 3) over the past decade. Fiber-optic telecommunication cables provide much greater bandwidth than the copper wires and cables they have largely replaced. Fiber-optic cables can transmit signals over long distances because they incorporate periodically spaced lengths of erbium-doped fiber that function as laser amplifiers. Er is used in these laser repeat-ers, despite its high cost (~$700/kg), because it alone possesses the required optical properties. Specificity is not limited to the more exotic REE, such as E…","author":[{"dropping-particle":"","family":"Haxel","given":"G.B.","non-dropping-particle":"","parse-names":false,"suffix":""},{"dropping-particle":"","family":"Hedrick","given":"J.B.","non-dropping-particle":"","parse-names":false,"suffix":""},{"dropping-particle":"","family":"Orris","given":"G.J.","non-dropping-particle":"","parse-names":false,"suffix":""}],"id":"ITEM-1","issued":{"date-parts":[["2002"]]},"title":"U.S. Geological Survey Fact Sheet 087-02","type":"report"},"uris":["http://www.mendeley.com/documents/?uuid=de62368b-c593-41d6-920d-54c2947653d5","http://www.mendeley.com/documents/?uuid=ed6a9590-1b36-4797-8d0a-f45b66eade34"]}],"mendeley":{"formattedCitation":"(Haxel, Hedrick, &amp; Orris, 2002)","plainTextFormattedCitation":"(Haxel, Hedrick, &amp; Orris, 2002)","previouslyFormattedCitation":"(Haxel, Hedrick, &amp; Orris, 2002)"},"properties":{"noteIndex":0},"schema":"https://github.com/citation-style-language/schema/raw/master/csl-citation.json"}</w:instrText>
      </w:r>
      <w:r w:rsidR="001B603A">
        <w:rPr>
          <w:lang w:val="en-GB"/>
        </w:rPr>
        <w:fldChar w:fldCharType="separate"/>
      </w:r>
      <w:r w:rsidR="001B603A" w:rsidRPr="00601CC2">
        <w:rPr>
          <w:noProof/>
          <w:lang w:val="en-GB"/>
        </w:rPr>
        <w:t>(Haxel, Hedrick, &amp; Orris, 2002)</w:t>
      </w:r>
      <w:r w:rsidR="001B603A">
        <w:rPr>
          <w:lang w:val="en-GB"/>
        </w:rPr>
        <w:fldChar w:fldCharType="end"/>
      </w:r>
      <w:r w:rsidR="001B603A">
        <w:rPr>
          <w:lang w:val="en-GB"/>
        </w:rPr>
        <w:t xml:space="preserve">. </w:t>
      </w:r>
      <w:r w:rsidR="00121F03">
        <w:rPr>
          <w:lang w:val="en-GB"/>
        </w:rPr>
        <w:t>As far as is currently known, th</w:t>
      </w:r>
      <w:r w:rsidR="008D103B">
        <w:rPr>
          <w:lang w:val="en-GB"/>
        </w:rPr>
        <w:t>e</w:t>
      </w:r>
      <w:r w:rsidR="003422C5">
        <w:rPr>
          <w:lang w:val="en-GB"/>
        </w:rPr>
        <w:t xml:space="preserve"> superior</w:t>
      </w:r>
      <w:r w:rsidR="00121F03">
        <w:rPr>
          <w:lang w:val="en-GB"/>
        </w:rPr>
        <w:t xml:space="preserve"> </w:t>
      </w:r>
      <w:r w:rsidR="00D61281">
        <w:rPr>
          <w:lang w:val="en-GB"/>
        </w:rPr>
        <w:t>abundance of these elements did not lead to a corresponding</w:t>
      </w:r>
      <w:r w:rsidR="00121F03">
        <w:rPr>
          <w:lang w:val="en-GB"/>
        </w:rPr>
        <w:t xml:space="preserve"> </w:t>
      </w:r>
      <w:r w:rsidR="002237DE">
        <w:rPr>
          <w:lang w:val="en-GB"/>
        </w:rPr>
        <w:t xml:space="preserve">chemical </w:t>
      </w:r>
      <w:r w:rsidR="00121F03">
        <w:rPr>
          <w:lang w:val="en-GB"/>
        </w:rPr>
        <w:t>complexity</w:t>
      </w:r>
      <w:r w:rsidR="002237DE">
        <w:rPr>
          <w:lang w:val="en-GB"/>
        </w:rPr>
        <w:t xml:space="preserve"> on the early earth</w:t>
      </w:r>
      <w:r w:rsidR="00DC416A">
        <w:rPr>
          <w:lang w:val="en-GB"/>
        </w:rPr>
        <w:t xml:space="preserve">. </w:t>
      </w:r>
      <w:r w:rsidR="007B6743">
        <w:rPr>
          <w:lang w:val="en-GB"/>
        </w:rPr>
        <w:t xml:space="preserve">The </w:t>
      </w:r>
      <w:r w:rsidR="00AE6698">
        <w:rPr>
          <w:lang w:val="en-GB"/>
        </w:rPr>
        <w:t xml:space="preserve">natural </w:t>
      </w:r>
      <w:r w:rsidR="007B6743">
        <w:rPr>
          <w:lang w:val="en-GB"/>
        </w:rPr>
        <w:t>ability to form poly</w:t>
      </w:r>
      <w:r w:rsidR="003D3ECE">
        <w:rPr>
          <w:lang w:val="en-GB"/>
        </w:rPr>
        <w:t xml:space="preserve">mers that can incorporate other elements as side groups </w:t>
      </w:r>
      <w:r w:rsidR="00F52DAA">
        <w:rPr>
          <w:lang w:val="en-GB"/>
        </w:rPr>
        <w:t xml:space="preserve">in various configurations appears </w:t>
      </w:r>
      <w:r w:rsidR="00AE6698">
        <w:rPr>
          <w:lang w:val="en-GB"/>
        </w:rPr>
        <w:t xml:space="preserve">to have been </w:t>
      </w:r>
      <w:r w:rsidR="00F52DAA">
        <w:rPr>
          <w:lang w:val="en-GB"/>
        </w:rPr>
        <w:t>unique to Carbon.</w:t>
      </w:r>
      <w:r w:rsidR="00D61281">
        <w:rPr>
          <w:lang w:val="en-GB"/>
        </w:rPr>
        <w:t xml:space="preserve"> Carbon’s chemical </w:t>
      </w:r>
      <w:r w:rsidR="006F718F">
        <w:rPr>
          <w:lang w:val="en-GB"/>
        </w:rPr>
        <w:t>flexibility</w:t>
      </w:r>
      <w:r w:rsidR="006D7C48">
        <w:rPr>
          <w:lang w:val="en-GB"/>
        </w:rPr>
        <w:t xml:space="preserve"> as a central atom in large molecules</w:t>
      </w:r>
      <w:r w:rsidR="00121F03">
        <w:rPr>
          <w:lang w:val="en-GB"/>
        </w:rPr>
        <w:t xml:space="preserve"> was</w:t>
      </w:r>
      <w:r w:rsidR="001B603A">
        <w:rPr>
          <w:lang w:val="en-GB"/>
        </w:rPr>
        <w:t xml:space="preserve"> </w:t>
      </w:r>
      <w:r w:rsidR="004833C6">
        <w:rPr>
          <w:lang w:val="en-GB"/>
        </w:rPr>
        <w:t xml:space="preserve">thus </w:t>
      </w:r>
      <w:r w:rsidR="001B603A">
        <w:rPr>
          <w:lang w:val="en-GB"/>
        </w:rPr>
        <w:t>probably</w:t>
      </w:r>
      <w:r w:rsidR="00121F03">
        <w:rPr>
          <w:lang w:val="en-GB"/>
        </w:rPr>
        <w:t xml:space="preserve"> (</w:t>
      </w:r>
      <w:r w:rsidR="00F52DAA">
        <w:rPr>
          <w:lang w:val="en-GB"/>
        </w:rPr>
        <w:t>and</w:t>
      </w:r>
      <w:r w:rsidR="00121F03">
        <w:rPr>
          <w:lang w:val="en-GB"/>
        </w:rPr>
        <w:t xml:space="preserve"> certainly remains) un</w:t>
      </w:r>
      <w:r w:rsidR="00C23E52">
        <w:rPr>
          <w:lang w:val="en-GB"/>
        </w:rPr>
        <w:t>rivalled by any of the more abundant elements</w:t>
      </w:r>
      <w:r w:rsidR="00FD1213">
        <w:rPr>
          <w:lang w:val="en-GB"/>
        </w:rPr>
        <w:t xml:space="preserve">. </w:t>
      </w:r>
      <w:r w:rsidR="00426E15">
        <w:rPr>
          <w:lang w:val="en-GB"/>
        </w:rPr>
        <w:t xml:space="preserve">These reasons </w:t>
      </w:r>
      <w:r w:rsidR="002F5212">
        <w:rPr>
          <w:lang w:val="en-GB"/>
        </w:rPr>
        <w:t xml:space="preserve">combine to </w:t>
      </w:r>
      <w:r w:rsidR="00A70C58">
        <w:rPr>
          <w:lang w:val="en-GB"/>
        </w:rPr>
        <w:t xml:space="preserve">make carbon perhaps the most intriguing element on the early earth and </w:t>
      </w:r>
      <w:r w:rsidR="00C23E52">
        <w:rPr>
          <w:lang w:val="en-GB"/>
        </w:rPr>
        <w:t xml:space="preserve">from a </w:t>
      </w:r>
      <w:r w:rsidR="00A70C58">
        <w:rPr>
          <w:lang w:val="en-GB"/>
        </w:rPr>
        <w:t>historical</w:t>
      </w:r>
      <w:r w:rsidR="00C23E52">
        <w:rPr>
          <w:lang w:val="en-GB"/>
        </w:rPr>
        <w:t xml:space="preserve"> perspective</w:t>
      </w:r>
      <w:r w:rsidR="00A70C58">
        <w:rPr>
          <w:lang w:val="en-GB"/>
        </w:rPr>
        <w:t xml:space="preserve"> </w:t>
      </w:r>
      <w:r w:rsidR="002F5212">
        <w:rPr>
          <w:lang w:val="en-GB"/>
        </w:rPr>
        <w:t xml:space="preserve">made it </w:t>
      </w:r>
      <w:r w:rsidR="00A70C58">
        <w:rPr>
          <w:lang w:val="en-GB"/>
        </w:rPr>
        <w:t>by far the most likely to host the complex chemistry that would later start calling itself life</w:t>
      </w:r>
      <w:r w:rsidR="00D753F4">
        <w:rPr>
          <w:lang w:val="en-GB"/>
        </w:rPr>
        <w:t xml:space="preserve"> </w:t>
      </w:r>
      <w:r w:rsidR="00D753F4">
        <w:rPr>
          <w:lang w:val="en-GB"/>
        </w:rPr>
        <w:fldChar w:fldCharType="begin" w:fldLock="1"/>
      </w:r>
      <w:r w:rsidR="00E514AC">
        <w:rPr>
          <w:lang w:val="en-GB"/>
        </w:rPr>
        <w:instrText>ADDIN CSL_CITATION {"citationItems":[{"id":"ITEM-1","itemData":{"DOI":"10.1007/s00114-005-0078-6","ISBN":"0011400500786","ISSN":"00281042","abstract":"The nature of life on Earth provides a singular example of carbon-based, water-borne, photosynthesis-driven biology. Within our understanding of chemistry and the physical laws governing the universe, however, lies the possibility that alien life could be based on different chemistries, solvents, and energy sources from the one example provided by Terran biology. In this paper, we review some of these possibilities. Silanes may be used as functional analogs to carbon molecules in environments very different from Earth; solvents other than water may be compatible for life-supporting processes, especially in cold environments, and a variety of energy sources may be utilized, some of which have no Terran analog. We provide a detailed discussion of two possible habitats for alien life which are generally not considered as such: the lower cloud level of the Venusian atmosphere and Titan's surface environment.","author":[{"dropping-particle":"","family":"Schulze-Makuch","given":"Dirk","non-dropping-particle":"","parse-names":false,"suffix":""},{"dropping-particle":"","family":"Irwin","given":"Louis N.","non-dropping-particle":"","parse-names":false,"suffix":""}],"container-title":"Naturwissenschaften","id":"ITEM-1","issue":"4","issued":{"date-parts":[["2006"]]},"page":"155-172","title":"The prospect of alien life in exotic forms on other worlds","type":"article-journal","volume":"93"},"uris":["http://www.mendeley.com/documents/?uuid=f930289c-4e9d-450c-b3e7-2c79c847bc75","http://www.mendeley.com/documents/?uuid=f643ae12-16c4-4269-ba0a-d3fd06ca23e4"]}],"mendeley":{"formattedCitation":"(Schulze-Makuch &amp; Irwin, 2006)","plainTextFormattedCitation":"(Schulze-Makuch &amp; Irwin, 2006)","previouslyFormattedCitation":"(Schulze-Makuch &amp; Irwin, 2006)"},"properties":{"noteIndex":0},"schema":"https://github.com/citation-style-language/schema/raw/master/csl-citation.json"}</w:instrText>
      </w:r>
      <w:r w:rsidR="00D753F4">
        <w:rPr>
          <w:lang w:val="en-GB"/>
        </w:rPr>
        <w:fldChar w:fldCharType="separate"/>
      </w:r>
      <w:r w:rsidR="00D753F4" w:rsidRPr="00D753F4">
        <w:rPr>
          <w:noProof/>
          <w:lang w:val="en-GB"/>
        </w:rPr>
        <w:t>(Schulze-Makuch &amp; Irwin, 2006)</w:t>
      </w:r>
      <w:r w:rsidR="00D753F4">
        <w:rPr>
          <w:lang w:val="en-GB"/>
        </w:rPr>
        <w:fldChar w:fldCharType="end"/>
      </w:r>
      <w:r w:rsidR="00A70C58">
        <w:rPr>
          <w:lang w:val="en-GB"/>
        </w:rPr>
        <w:t xml:space="preserve">.  </w:t>
      </w:r>
    </w:p>
    <w:p w14:paraId="4E95B128" w14:textId="195C3521" w:rsidR="00D9300E" w:rsidRDefault="004925C2" w:rsidP="00893D96">
      <w:pPr>
        <w:spacing w:after="0"/>
        <w:rPr>
          <w:lang w:val="en-GB"/>
        </w:rPr>
      </w:pPr>
      <w:r>
        <w:rPr>
          <w:lang w:val="en-GB"/>
        </w:rPr>
        <w:t>I’ve assessed that Carbon played a central and pivotal role in the early earth’s surface chemistry</w:t>
      </w:r>
      <w:r w:rsidR="00851A04">
        <w:rPr>
          <w:lang w:val="en-GB"/>
        </w:rPr>
        <w:t xml:space="preserve"> and was at least likely to play a role in abiogenesis</w:t>
      </w:r>
      <w:r>
        <w:rPr>
          <w:lang w:val="en-GB"/>
        </w:rPr>
        <w:t xml:space="preserve">, but </w:t>
      </w:r>
      <w:r w:rsidR="002D2DBD">
        <w:rPr>
          <w:lang w:val="en-GB"/>
        </w:rPr>
        <w:t xml:space="preserve">this could be considered circular reasoning: </w:t>
      </w:r>
      <w:r w:rsidR="00FD65FF">
        <w:rPr>
          <w:lang w:val="en-GB"/>
        </w:rPr>
        <w:t xml:space="preserve">both the reader and the author of this text are </w:t>
      </w:r>
      <w:r w:rsidR="009E062F">
        <w:rPr>
          <w:lang w:val="en-GB"/>
        </w:rPr>
        <w:t xml:space="preserve">direct descendants of the </w:t>
      </w:r>
      <w:r w:rsidR="00FD65FF">
        <w:rPr>
          <w:lang w:val="en-GB"/>
        </w:rPr>
        <w:t>products of this process.</w:t>
      </w:r>
      <w:r w:rsidR="00733B21">
        <w:rPr>
          <w:lang w:val="en-GB"/>
        </w:rPr>
        <w:t xml:space="preserve"> </w:t>
      </w:r>
      <w:r w:rsidR="00B302CC">
        <w:rPr>
          <w:lang w:val="en-GB"/>
        </w:rPr>
        <w:t xml:space="preserve">It could be </w:t>
      </w:r>
      <w:r w:rsidR="006E55B3">
        <w:rPr>
          <w:lang w:val="en-GB"/>
        </w:rPr>
        <w:t>chauvinistic</w:t>
      </w:r>
      <w:r w:rsidR="00B302CC">
        <w:rPr>
          <w:lang w:val="en-GB"/>
        </w:rPr>
        <w:t xml:space="preserve"> </w:t>
      </w:r>
      <w:r w:rsidR="006E55B3">
        <w:rPr>
          <w:lang w:val="en-GB"/>
        </w:rPr>
        <w:t>for</w:t>
      </w:r>
      <w:r w:rsidR="00B302CC">
        <w:rPr>
          <w:lang w:val="en-GB"/>
        </w:rPr>
        <w:t xml:space="preserve"> a</w:t>
      </w:r>
      <w:r w:rsidR="00733B21">
        <w:rPr>
          <w:lang w:val="en-GB"/>
        </w:rPr>
        <w:t xml:space="preserve"> </w:t>
      </w:r>
      <w:r w:rsidR="006E55B3">
        <w:rPr>
          <w:lang w:val="en-GB"/>
        </w:rPr>
        <w:t>C</w:t>
      </w:r>
      <w:r w:rsidR="00733B21">
        <w:rPr>
          <w:lang w:val="en-GB"/>
        </w:rPr>
        <w:t xml:space="preserve">arbon-based entity </w:t>
      </w:r>
      <w:r w:rsidR="006E55B3">
        <w:rPr>
          <w:lang w:val="en-GB"/>
        </w:rPr>
        <w:t>to</w:t>
      </w:r>
      <w:r w:rsidR="00733B21">
        <w:rPr>
          <w:lang w:val="en-GB"/>
        </w:rPr>
        <w:t xml:space="preserve"> assume</w:t>
      </w:r>
      <w:r w:rsidR="006E55B3">
        <w:rPr>
          <w:lang w:val="en-GB"/>
        </w:rPr>
        <w:t xml:space="preserve"> that</w:t>
      </w:r>
      <w:r w:rsidR="00733B21">
        <w:rPr>
          <w:lang w:val="en-GB"/>
        </w:rPr>
        <w:t xml:space="preserve"> </w:t>
      </w:r>
      <w:r w:rsidR="006E55B3">
        <w:rPr>
          <w:lang w:val="en-GB"/>
        </w:rPr>
        <w:t>C</w:t>
      </w:r>
      <w:r w:rsidR="00733B21">
        <w:rPr>
          <w:lang w:val="en-GB"/>
        </w:rPr>
        <w:t xml:space="preserve">arbon is the most likely basis for its emergence. </w:t>
      </w:r>
      <w:r w:rsidR="00851A04">
        <w:rPr>
          <w:lang w:val="en-GB"/>
        </w:rPr>
        <w:t xml:space="preserve"> </w:t>
      </w:r>
      <w:r w:rsidR="001A550A">
        <w:rPr>
          <w:lang w:val="en-GB"/>
        </w:rPr>
        <w:t>A critical examination seems in order. What is it that makes</w:t>
      </w:r>
      <w:r w:rsidR="00851A04">
        <w:rPr>
          <w:lang w:val="en-GB"/>
        </w:rPr>
        <w:t xml:space="preserve"> </w:t>
      </w:r>
      <w:r w:rsidR="001A550A">
        <w:rPr>
          <w:lang w:val="en-GB"/>
        </w:rPr>
        <w:t>C</w:t>
      </w:r>
      <w:r w:rsidR="00851A04">
        <w:rPr>
          <w:lang w:val="en-GB"/>
        </w:rPr>
        <w:t xml:space="preserve">arbon </w:t>
      </w:r>
      <w:r w:rsidR="001D22D5">
        <w:rPr>
          <w:lang w:val="en-GB"/>
        </w:rPr>
        <w:t xml:space="preserve">exhibit </w:t>
      </w:r>
      <w:r w:rsidR="00C40B5A">
        <w:rPr>
          <w:lang w:val="en-GB"/>
        </w:rPr>
        <w:t xml:space="preserve">such an interesting </w:t>
      </w:r>
      <w:r w:rsidR="002D2DBD">
        <w:rPr>
          <w:lang w:val="en-GB"/>
        </w:rPr>
        <w:t>chemi</w:t>
      </w:r>
      <w:r w:rsidR="006C6A90">
        <w:rPr>
          <w:lang w:val="en-GB"/>
        </w:rPr>
        <w:t>stry</w:t>
      </w:r>
      <w:r w:rsidR="002D2DBD">
        <w:rPr>
          <w:lang w:val="en-GB"/>
        </w:rPr>
        <w:t>?</w:t>
      </w:r>
      <w:r w:rsidR="0062535D">
        <w:rPr>
          <w:lang w:val="en-GB"/>
        </w:rPr>
        <w:t xml:space="preserve"> And having identified the reasons</w:t>
      </w:r>
      <w:r w:rsidR="00FC184E">
        <w:rPr>
          <w:lang w:val="en-GB"/>
        </w:rPr>
        <w:t xml:space="preserve"> for this</w:t>
      </w:r>
      <w:r w:rsidR="0062535D">
        <w:rPr>
          <w:lang w:val="en-GB"/>
        </w:rPr>
        <w:t>, are there alternatives?</w:t>
      </w:r>
      <w:r w:rsidR="00C40B5A">
        <w:rPr>
          <w:lang w:val="en-GB"/>
        </w:rPr>
        <w:t xml:space="preserve"> As already noted,</w:t>
      </w:r>
      <w:r w:rsidR="007F306C">
        <w:rPr>
          <w:lang w:val="en-GB"/>
        </w:rPr>
        <w:t xml:space="preserve"> complex</w:t>
      </w:r>
      <w:r w:rsidR="00C40B5A">
        <w:rPr>
          <w:lang w:val="en-GB"/>
        </w:rPr>
        <w:t xml:space="preserve"> organic chemistry is not a local fluke: beyond earth</w:t>
      </w:r>
      <w:r w:rsidR="00F25CB5">
        <w:rPr>
          <w:lang w:val="en-GB"/>
        </w:rPr>
        <w:t xml:space="preserve"> and </w:t>
      </w:r>
      <w:r w:rsidR="00C40B5A">
        <w:rPr>
          <w:lang w:val="en-GB"/>
        </w:rPr>
        <w:t xml:space="preserve">the solar system, </w:t>
      </w:r>
      <w:r w:rsidR="00444BBF">
        <w:rPr>
          <w:lang w:val="en-GB"/>
        </w:rPr>
        <w:t xml:space="preserve">organic molecules have been detected in </w:t>
      </w:r>
      <w:r w:rsidR="007F306C">
        <w:rPr>
          <w:lang w:val="en-GB"/>
        </w:rPr>
        <w:t xml:space="preserve">space, specifically in </w:t>
      </w:r>
      <w:r w:rsidR="005E0B30">
        <w:rPr>
          <w:lang w:val="en-GB"/>
        </w:rPr>
        <w:t xml:space="preserve">cold dense molecular clouds, </w:t>
      </w:r>
      <w:r w:rsidR="00444BBF">
        <w:rPr>
          <w:lang w:val="en-GB"/>
        </w:rPr>
        <w:t>protoplanetary nebulae</w:t>
      </w:r>
      <w:r w:rsidR="004A60DE">
        <w:rPr>
          <w:lang w:val="en-GB"/>
        </w:rPr>
        <w:t>,</w:t>
      </w:r>
      <w:r w:rsidR="00947148">
        <w:rPr>
          <w:lang w:val="en-GB"/>
        </w:rPr>
        <w:t xml:space="preserve"> </w:t>
      </w:r>
      <w:r w:rsidR="00444BBF">
        <w:rPr>
          <w:lang w:val="en-GB"/>
        </w:rPr>
        <w:t>huge star forming regions</w:t>
      </w:r>
      <w:r w:rsidR="00B67410">
        <w:rPr>
          <w:lang w:val="en-GB"/>
        </w:rPr>
        <w:t xml:space="preserve"> a</w:t>
      </w:r>
      <w:r w:rsidR="00731767">
        <w:rPr>
          <w:lang w:val="en-GB"/>
        </w:rPr>
        <w:t xml:space="preserve">nd </w:t>
      </w:r>
      <w:r w:rsidR="00454BB1">
        <w:rPr>
          <w:lang w:val="en-GB"/>
        </w:rPr>
        <w:t>the Local bubble</w:t>
      </w:r>
      <w:r w:rsidR="004A60DE">
        <w:rPr>
          <w:lang w:val="en-GB"/>
        </w:rPr>
        <w:t xml:space="preserve"> (that last one </w:t>
      </w:r>
      <w:r w:rsidR="00731767">
        <w:rPr>
          <w:lang w:val="en-GB"/>
        </w:rPr>
        <w:t>as I was writing this</w:t>
      </w:r>
      <w:r w:rsidR="00B21D7D">
        <w:rPr>
          <w:lang w:val="en-GB"/>
        </w:rPr>
        <w:t>!</w:t>
      </w:r>
      <w:r w:rsidR="007B7921">
        <w:rPr>
          <w:lang w:val="en-GB"/>
        </w:rPr>
        <w:t>)</w:t>
      </w:r>
      <w:r w:rsidR="00364C7A">
        <w:rPr>
          <w:lang w:val="en-GB"/>
        </w:rPr>
        <w:t xml:space="preserve"> </w:t>
      </w:r>
      <w:r w:rsidR="00364C7A">
        <w:rPr>
          <w:lang w:val="en-GB"/>
        </w:rPr>
        <w:fldChar w:fldCharType="begin" w:fldLock="1"/>
      </w:r>
      <w:r w:rsidR="00E514AC">
        <w:rPr>
          <w:lang w:val="en-GB"/>
        </w:rPr>
        <w:instrText>ADDIN CSL_CITATION {"citationItems":[{"id":"ITEM-1","itemData":{"ISSN":"1538-4357","author":[{"dropping-particle":"","family":"Vijh","given":"Uma P","non-dropping-particle":"","parse-names":false,"suffix":""},{"dropping-particle":"","family":"Witt","given":"Adolf N","non-dropping-particle":"","parse-names":false,"suffix":""},{"dropping-particle":"","family":"Gordon","given":"Karl D","non-dropping-particle":"","parse-names":false,"suffix":""}],"container-title":"The Astrophysical Journal Letters","id":"ITEM-1","issue":"1","issued":{"date-parts":[["2004"]]},"page":"L65","publisher":"IOP Publishing","title":"Discovery of blue luminescence in the red rectangle: possible fluorescence from neutral polycyclic aromatic hydrocarbon molecules?","type":"article-journal","volume":"606"},"uris":["http://www.mendeley.com/documents/?uuid=c21dda60-c4f8-4dd3-a5d4-95f47831231f","http://www.mendeley.com/documents/?uuid=1ea775d3-3eb3-47ba-b9e9-3cd75ea3d677"]},{"id":"ITEM-2","itemData":{"DOI":"10.1093/mnras/stu2709","ISSN":"0035-8711","abstract":"Recent observations have revealed the existence of complex organic molecules (COMs) in cold dense cores and pre-stellar cores. The presence of these molecules in such cold conditions is not well understood and remains a matter of debate since the previously proposed ‘warm-up’ scenario cannot explain these observations. In this paper, we study the effect of Eley–Rideal and complex induced reaction mechanisms of gas-phase carbon atoms with the main ice components of dust grains on the formation of COMs in cold and dense regions. Based on recent experiments, we use a low value for the chemical desorption efficiency (which was previously invoked to explain the observed COM abundances). We show that our introduced mechanisms are efficient enough to produce a large amount of COMs in the gas phase at temperatures as low as 10 K.","author":[{"dropping-particle":"","family":"Ruaud","given":"M","non-dropping-particle":"","parse-names":false,"suffix":""},{"dropping-particle":"","family":"Loison","given":"J C","non-dropping-particle":"","parse-names":false,"suffix":""},{"dropping-particle":"","family":"Hickson","given":"K M","non-dropping-particle":"","parse-names":false,"suffix":""},{"dropping-particle":"","family":"Gratier","given":"P","non-dropping-particle":"","parse-names":false,"suffix":""},{"dropping-particle":"","family":"Hersant","given":"F","non-dropping-particle":"","parse-names":false,"suffix":""},{"dropping-particle":"","family":"Wakelam","given":"V","non-dropping-particle":"","parse-names":false,"suffix":""}],"container-title":"Monthly Notices of the Royal Astronomical Society","id":"ITEM-2","issue":"4","issued":{"date-parts":[["2015","1"]]},"page":"4004-4017","title":"Modelling complex organic molecules in dense regions: Eley–Rideal and complex induced reaction","type":"article-journal","volume":"447"},"uris":["http://www.mendeley.com/documents/?uuid=a278bfa0-212d-4587-8f07-3bd73cb6f9c4","http://www.mendeley.com/documents/?uuid=b21e7e18-71a3-4d21-90f1-92c51fac78eb"]},{"id":"ITEM-3","itemData":{"DOI":"10.1038/s41550-019-0814-z","ISSN":"2397-3366","author":[{"dropping-particle":"","family":"Farhang","given":"Amin","non-dropping-particle":"","parse-names":false,"suffix":""},{"dropping-particle":"","family":"Loon","given":"Jacco Th.","non-dropping-particle":"van","parse-names":false,"suffix":""},{"dropping-particle":"","family":"Khosroshahi","given":"Habib G.","non-dropping-particle":"","parse-names":false,"suffix":""},{"dropping-particle":"","family":"Javadi","given":"Atefeh","non-dropping-particle":"","parse-names":false,"suffix":""},{"dropping-particle":"","family":"Bailey","given":"Mandy","non-dropping-particle":"","parse-names":false,"suffix":""}],"container-title":"Nature Astronomy","id":"ITEM-3","issued":{"date-parts":[["2019"]]},"publisher":"Springer US","title":"A three-dimensional map of the hot Local Bubble using diffuse interstellar bands","type":"article-journal"},"uris":["http://www.mendeley.com/documents/?uuid=b1737aea-2cf0-44f1-8625-5ee21891b94d","http://www.mendeley.com/documents/?uuid=358bfd13-dbe9-41cc-9f9b-78664a00c662"]}],"mendeley":{"formattedCitation":"(Farhang, van Loon, Khosroshahi, Javadi, &amp; Bailey, 2019; Ruaud et al., 2015; Vijh, Witt, &amp; Gordon, 2004)","plainTextFormattedCitation":"(Farhang, van Loon, Khosroshahi, Javadi, &amp; Bailey, 2019; Ruaud et al., 2015; Vijh, Witt, &amp; Gordon, 2004)","previouslyFormattedCitation":"(Farhang, van Loon, Khosroshahi, Javadi, &amp; Bailey, 2019; Ruaud et al., 2015; Vijh, Witt, &amp; Gordon, 2004)"},"properties":{"noteIndex":0},"schema":"https://github.com/citation-style-language/schema/raw/master/csl-citation.json"}</w:instrText>
      </w:r>
      <w:r w:rsidR="00364C7A">
        <w:rPr>
          <w:lang w:val="en-GB"/>
        </w:rPr>
        <w:fldChar w:fldCharType="separate"/>
      </w:r>
      <w:r w:rsidR="007652F4" w:rsidRPr="007652F4">
        <w:rPr>
          <w:noProof/>
          <w:lang w:val="en-GB"/>
        </w:rPr>
        <w:t>(Farhang, van Loon, Khosroshahi, Javadi, &amp; Bailey, 2019; Ruaud et al., 2015; Vijh, Witt, &amp; Gordon, 2004)</w:t>
      </w:r>
      <w:r w:rsidR="00364C7A">
        <w:rPr>
          <w:lang w:val="en-GB"/>
        </w:rPr>
        <w:fldChar w:fldCharType="end"/>
      </w:r>
      <w:r w:rsidR="00B67410">
        <w:rPr>
          <w:lang w:val="en-GB"/>
        </w:rPr>
        <w:t xml:space="preserve">. </w:t>
      </w:r>
      <w:r w:rsidR="00507A03">
        <w:rPr>
          <w:lang w:val="en-GB"/>
        </w:rPr>
        <w:t>The largest s</w:t>
      </w:r>
      <w:r w:rsidR="007F306C">
        <w:rPr>
          <w:lang w:val="en-GB"/>
        </w:rPr>
        <w:t xml:space="preserve">pecific molecules that have been identified contain </w:t>
      </w:r>
      <w:r w:rsidR="00BD138F">
        <w:rPr>
          <w:lang w:val="en-GB"/>
        </w:rPr>
        <w:t>up to 4</w:t>
      </w:r>
      <w:r w:rsidR="00364309">
        <w:rPr>
          <w:lang w:val="en-GB"/>
        </w:rPr>
        <w:t xml:space="preserve"> aromatic </w:t>
      </w:r>
      <w:r w:rsidR="00BD138F">
        <w:rPr>
          <w:lang w:val="en-GB"/>
        </w:rPr>
        <w:t>rings</w:t>
      </w:r>
      <w:r w:rsidR="00364309">
        <w:rPr>
          <w:lang w:val="en-GB"/>
        </w:rPr>
        <w:t xml:space="preserve"> (such as </w:t>
      </w:r>
      <w:proofErr w:type="spellStart"/>
      <w:r w:rsidR="00364309">
        <w:rPr>
          <w:lang w:val="en-GB"/>
        </w:rPr>
        <w:t>Pyrene</w:t>
      </w:r>
      <w:proofErr w:type="spellEnd"/>
      <w:r w:rsidR="00364309">
        <w:rPr>
          <w:lang w:val="en-GB"/>
        </w:rPr>
        <w:t xml:space="preserve">) and are referred to as </w:t>
      </w:r>
      <w:r w:rsidR="00364309" w:rsidRPr="00364309">
        <w:rPr>
          <w:lang w:val="en-GB"/>
        </w:rPr>
        <w:t>polycyclic aromatic hydrocarbon</w:t>
      </w:r>
      <w:r w:rsidR="00364309">
        <w:rPr>
          <w:lang w:val="en-GB"/>
        </w:rPr>
        <w:t xml:space="preserve">s or PAHs. </w:t>
      </w:r>
      <w:r w:rsidR="007B7921">
        <w:rPr>
          <w:lang w:val="en-GB"/>
        </w:rPr>
        <w:t xml:space="preserve">PAHs </w:t>
      </w:r>
      <w:r w:rsidR="007477C4">
        <w:rPr>
          <w:lang w:val="en-GB"/>
        </w:rPr>
        <w:t>and other polymeric carbon compounds</w:t>
      </w:r>
      <w:r w:rsidR="0014453D">
        <w:rPr>
          <w:lang w:val="en-GB"/>
        </w:rPr>
        <w:t xml:space="preserve"> </w:t>
      </w:r>
      <w:r w:rsidR="007B7921">
        <w:rPr>
          <w:lang w:val="en-GB"/>
        </w:rPr>
        <w:t xml:space="preserve">appear </w:t>
      </w:r>
      <w:r w:rsidR="004450E7">
        <w:rPr>
          <w:lang w:val="en-GB"/>
        </w:rPr>
        <w:t>to be common</w:t>
      </w:r>
      <w:r w:rsidR="007B7921">
        <w:rPr>
          <w:lang w:val="en-GB"/>
        </w:rPr>
        <w:t xml:space="preserve"> in the local universe</w:t>
      </w:r>
      <w:r w:rsidR="007477C4">
        <w:rPr>
          <w:lang w:val="en-GB"/>
        </w:rPr>
        <w:t xml:space="preserve">. </w:t>
      </w:r>
      <w:r w:rsidR="0014453D">
        <w:rPr>
          <w:lang w:val="en-GB"/>
        </w:rPr>
        <w:t>PAHs are</w:t>
      </w:r>
      <w:r w:rsidR="00AA2B93">
        <w:rPr>
          <w:lang w:val="en-GB"/>
        </w:rPr>
        <w:t xml:space="preserve"> a good example of self-assembly: </w:t>
      </w:r>
      <w:proofErr w:type="spellStart"/>
      <w:r w:rsidR="0014453D">
        <w:rPr>
          <w:lang w:val="en-GB"/>
        </w:rPr>
        <w:t>Pyrene</w:t>
      </w:r>
      <w:proofErr w:type="spellEnd"/>
      <w:r w:rsidR="0014453D">
        <w:rPr>
          <w:lang w:val="en-GB"/>
        </w:rPr>
        <w:t xml:space="preserve"> for example is </w:t>
      </w:r>
      <w:r w:rsidR="00AA2B93">
        <w:rPr>
          <w:lang w:val="en-GB"/>
        </w:rPr>
        <w:t>a large, complex 26-atom molecule</w:t>
      </w:r>
      <w:r w:rsidR="0044175D">
        <w:rPr>
          <w:lang w:val="en-GB"/>
        </w:rPr>
        <w:t xml:space="preserve">, but it </w:t>
      </w:r>
      <w:r w:rsidR="00AA2B93">
        <w:rPr>
          <w:lang w:val="en-GB"/>
        </w:rPr>
        <w:t>ari</w:t>
      </w:r>
      <w:r w:rsidR="00383351">
        <w:rPr>
          <w:lang w:val="en-GB"/>
        </w:rPr>
        <w:t>s</w:t>
      </w:r>
      <w:r w:rsidR="0044175D">
        <w:rPr>
          <w:lang w:val="en-GB"/>
        </w:rPr>
        <w:t>es</w:t>
      </w:r>
      <w:r w:rsidR="00383351">
        <w:rPr>
          <w:lang w:val="en-GB"/>
        </w:rPr>
        <w:t xml:space="preserve"> </w:t>
      </w:r>
      <w:r w:rsidR="0044175D">
        <w:rPr>
          <w:lang w:val="en-GB"/>
        </w:rPr>
        <w:t xml:space="preserve">spontaneously </w:t>
      </w:r>
      <w:r w:rsidR="00383351">
        <w:rPr>
          <w:lang w:val="en-GB"/>
        </w:rPr>
        <w:t>through natural</w:t>
      </w:r>
      <w:r w:rsidR="00467926">
        <w:rPr>
          <w:lang w:val="en-GB"/>
        </w:rPr>
        <w:t>ly occurring</w:t>
      </w:r>
      <w:r w:rsidR="00383351">
        <w:rPr>
          <w:lang w:val="en-GB"/>
        </w:rPr>
        <w:t xml:space="preserve"> conditions. This self-assembling behaviour</w:t>
      </w:r>
      <w:r w:rsidR="00E843C7">
        <w:rPr>
          <w:lang w:val="en-GB"/>
        </w:rPr>
        <w:t xml:space="preserve"> into large </w:t>
      </w:r>
      <w:r w:rsidR="002E7D36">
        <w:rPr>
          <w:lang w:val="en-GB"/>
        </w:rPr>
        <w:t xml:space="preserve">and complex </w:t>
      </w:r>
      <w:r w:rsidR="00E843C7">
        <w:rPr>
          <w:lang w:val="en-GB"/>
        </w:rPr>
        <w:t>polymers</w:t>
      </w:r>
      <w:r w:rsidR="00383351">
        <w:rPr>
          <w:lang w:val="en-GB"/>
        </w:rPr>
        <w:t xml:space="preserve"> </w:t>
      </w:r>
      <w:r w:rsidR="007E59B0">
        <w:rPr>
          <w:lang w:val="en-GB"/>
        </w:rPr>
        <w:t>seems</w:t>
      </w:r>
      <w:r w:rsidR="00383351">
        <w:rPr>
          <w:lang w:val="en-GB"/>
        </w:rPr>
        <w:t xml:space="preserve"> </w:t>
      </w:r>
      <w:r w:rsidR="007E59B0">
        <w:rPr>
          <w:lang w:val="en-GB"/>
        </w:rPr>
        <w:t>symptomatic of Carbon’s chemical behaviour throughout the universe, not just here on earth.</w:t>
      </w:r>
      <w:r w:rsidR="00AE4AC0">
        <w:rPr>
          <w:lang w:val="en-GB"/>
        </w:rPr>
        <w:t xml:space="preserve"> </w:t>
      </w:r>
      <w:r w:rsidR="006F76A7">
        <w:rPr>
          <w:lang w:val="en-GB"/>
        </w:rPr>
        <w:t xml:space="preserve">Carbon seems to </w:t>
      </w:r>
      <w:r w:rsidR="00EE7024">
        <w:rPr>
          <w:lang w:val="en-GB"/>
        </w:rPr>
        <w:t xml:space="preserve">occupy a special place in the chemistry of the wider universe, </w:t>
      </w:r>
      <w:r w:rsidR="00715A5C">
        <w:rPr>
          <w:lang w:val="en-GB"/>
        </w:rPr>
        <w:t xml:space="preserve">facilitating complexity in many circumstances. </w:t>
      </w:r>
    </w:p>
    <w:p w14:paraId="717A2390" w14:textId="7D4765D1" w:rsidR="001D18EF" w:rsidRPr="007944E7" w:rsidRDefault="00D9300E" w:rsidP="00893D96">
      <w:pPr>
        <w:spacing w:after="0"/>
        <w:rPr>
          <w:rFonts w:cstheme="minorHAnsi"/>
          <w:lang w:val="en-GB"/>
        </w:rPr>
      </w:pPr>
      <w:r w:rsidRPr="007944E7">
        <w:rPr>
          <w:rFonts w:cstheme="minorHAnsi"/>
          <w:lang w:val="en-GB"/>
        </w:rPr>
        <w:t xml:space="preserve">The chemical properties that lead to this </w:t>
      </w:r>
      <w:r w:rsidR="009C35EF" w:rsidRPr="007944E7">
        <w:rPr>
          <w:rFonts w:cstheme="minorHAnsi"/>
          <w:lang w:val="en-GB"/>
        </w:rPr>
        <w:t xml:space="preserve">facilitation of </w:t>
      </w:r>
      <w:r w:rsidR="00167818" w:rsidRPr="007944E7">
        <w:rPr>
          <w:rFonts w:cstheme="minorHAnsi"/>
          <w:lang w:val="en-GB"/>
        </w:rPr>
        <w:t>complexity</w:t>
      </w:r>
      <w:r w:rsidRPr="007944E7">
        <w:rPr>
          <w:rFonts w:cstheme="minorHAnsi"/>
          <w:lang w:val="en-GB"/>
        </w:rPr>
        <w:t xml:space="preserve"> are </w:t>
      </w:r>
      <w:r w:rsidR="00167818" w:rsidRPr="007944E7">
        <w:rPr>
          <w:rFonts w:cstheme="minorHAnsi"/>
          <w:lang w:val="en-GB"/>
        </w:rPr>
        <w:t xml:space="preserve">themselves </w:t>
      </w:r>
      <w:r w:rsidRPr="007944E7">
        <w:rPr>
          <w:rFonts w:cstheme="minorHAnsi"/>
          <w:lang w:val="en-GB"/>
        </w:rPr>
        <w:t xml:space="preserve">surprisingly basic. </w:t>
      </w:r>
      <w:r w:rsidR="00DE4AC0" w:rsidRPr="007944E7">
        <w:rPr>
          <w:rFonts w:cstheme="minorHAnsi"/>
          <w:lang w:val="en-GB"/>
        </w:rPr>
        <w:t xml:space="preserve">I will discuss the most important ones here. </w:t>
      </w:r>
      <w:r w:rsidR="00E902CB" w:rsidRPr="007944E7">
        <w:rPr>
          <w:rFonts w:cstheme="minorHAnsi"/>
          <w:lang w:val="en-GB"/>
        </w:rPr>
        <w:t>The first is</w:t>
      </w:r>
      <w:r w:rsidR="00797875">
        <w:rPr>
          <w:rFonts w:cstheme="minorHAnsi"/>
          <w:lang w:val="en-GB"/>
        </w:rPr>
        <w:t xml:space="preserve"> Catenation</w:t>
      </w:r>
      <w:r w:rsidR="00766F52">
        <w:rPr>
          <w:rFonts w:cstheme="minorHAnsi"/>
          <w:lang w:val="en-GB"/>
        </w:rPr>
        <w:t xml:space="preserve">: the ability to form </w:t>
      </w:r>
      <w:r w:rsidR="00854BBB">
        <w:rPr>
          <w:rFonts w:cstheme="minorHAnsi"/>
          <w:lang w:val="en-GB"/>
        </w:rPr>
        <w:t>a polymer consisting of only Carbon atoms</w:t>
      </w:r>
      <w:r w:rsidR="008E6EAF">
        <w:rPr>
          <w:rFonts w:cstheme="minorHAnsi"/>
          <w:lang w:val="en-GB"/>
        </w:rPr>
        <w:t>.</w:t>
      </w:r>
      <w:r w:rsidR="00E902CB" w:rsidRPr="007944E7">
        <w:rPr>
          <w:rFonts w:cstheme="minorHAnsi"/>
          <w:lang w:val="en-GB"/>
        </w:rPr>
        <w:t xml:space="preserve"> </w:t>
      </w:r>
      <w:r w:rsidR="00766F52">
        <w:rPr>
          <w:rFonts w:cstheme="minorHAnsi"/>
          <w:lang w:val="en-GB"/>
        </w:rPr>
        <w:t xml:space="preserve">Elements other than carbon </w:t>
      </w:r>
      <w:r w:rsidR="004A49B7">
        <w:rPr>
          <w:rFonts w:cstheme="minorHAnsi"/>
          <w:lang w:val="en-GB"/>
        </w:rPr>
        <w:t xml:space="preserve">can form long </w:t>
      </w:r>
      <w:r w:rsidR="000C017F">
        <w:rPr>
          <w:rFonts w:cstheme="minorHAnsi"/>
          <w:lang w:val="en-GB"/>
        </w:rPr>
        <w:t>polymers</w:t>
      </w:r>
      <w:r w:rsidR="00B551FB">
        <w:rPr>
          <w:rFonts w:cstheme="minorHAnsi"/>
          <w:lang w:val="en-GB"/>
        </w:rPr>
        <w:t xml:space="preserve"> naturally</w:t>
      </w:r>
      <w:r w:rsidR="004A49B7">
        <w:rPr>
          <w:rFonts w:cstheme="minorHAnsi"/>
          <w:lang w:val="en-GB"/>
        </w:rPr>
        <w:t xml:space="preserve">, but </w:t>
      </w:r>
      <w:r w:rsidR="000C017F">
        <w:rPr>
          <w:rFonts w:cstheme="minorHAnsi"/>
          <w:lang w:val="en-GB"/>
        </w:rPr>
        <w:t>these are usually highly unstable</w:t>
      </w:r>
      <w:r w:rsidR="00B551FB">
        <w:rPr>
          <w:rFonts w:cstheme="minorHAnsi"/>
          <w:lang w:val="en-GB"/>
        </w:rPr>
        <w:t xml:space="preserve"> or lacking in other respects</w:t>
      </w:r>
      <w:r w:rsidR="000C017F">
        <w:rPr>
          <w:rFonts w:cstheme="minorHAnsi"/>
          <w:lang w:val="en-GB"/>
        </w:rPr>
        <w:t>.</w:t>
      </w:r>
      <w:r w:rsidR="00182845">
        <w:rPr>
          <w:rFonts w:cstheme="minorHAnsi"/>
          <w:lang w:val="en-GB"/>
        </w:rPr>
        <w:t xml:space="preserve"> </w:t>
      </w:r>
      <w:r w:rsidR="005B7AC4">
        <w:rPr>
          <w:rFonts w:cstheme="minorHAnsi"/>
          <w:lang w:val="en-GB"/>
        </w:rPr>
        <w:t>These</w:t>
      </w:r>
      <w:r w:rsidR="007D5A4A">
        <w:rPr>
          <w:rFonts w:cstheme="minorHAnsi"/>
          <w:lang w:val="en-GB"/>
        </w:rPr>
        <w:t xml:space="preserve"> Carbon</w:t>
      </w:r>
      <w:r w:rsidR="005B7AC4">
        <w:rPr>
          <w:rFonts w:cstheme="minorHAnsi"/>
          <w:lang w:val="en-GB"/>
        </w:rPr>
        <w:t xml:space="preserve"> Polymers </w:t>
      </w:r>
      <w:r w:rsidR="00647469">
        <w:rPr>
          <w:rFonts w:cstheme="minorHAnsi"/>
          <w:lang w:val="en-GB"/>
        </w:rPr>
        <w:t>show a high diversity</w:t>
      </w:r>
      <w:r w:rsidR="00182845">
        <w:rPr>
          <w:rFonts w:cstheme="minorHAnsi"/>
          <w:lang w:val="en-GB"/>
        </w:rPr>
        <w:t xml:space="preserve"> </w:t>
      </w:r>
      <w:r w:rsidR="00647469">
        <w:rPr>
          <w:rFonts w:cstheme="minorHAnsi"/>
          <w:lang w:val="en-GB"/>
        </w:rPr>
        <w:t>due in</w:t>
      </w:r>
      <w:r w:rsidR="00182845">
        <w:rPr>
          <w:rFonts w:cstheme="minorHAnsi"/>
          <w:lang w:val="en-GB"/>
        </w:rPr>
        <w:t xml:space="preserve"> part to Carbon’s</w:t>
      </w:r>
      <w:r w:rsidR="00D700BC">
        <w:rPr>
          <w:rFonts w:cstheme="minorHAnsi"/>
          <w:lang w:val="en-GB"/>
        </w:rPr>
        <w:t xml:space="preserve"> other important characteristic:</w:t>
      </w:r>
      <w:r w:rsidR="00766F52">
        <w:rPr>
          <w:rFonts w:cstheme="minorHAnsi"/>
          <w:lang w:val="en-GB"/>
        </w:rPr>
        <w:t xml:space="preserve"> </w:t>
      </w:r>
      <w:proofErr w:type="spellStart"/>
      <w:r w:rsidR="00E902CB" w:rsidRPr="007944E7">
        <w:rPr>
          <w:rFonts w:cstheme="minorHAnsi"/>
          <w:lang w:val="en-GB"/>
        </w:rPr>
        <w:t>Valenc</w:t>
      </w:r>
      <w:r w:rsidR="001B066A" w:rsidRPr="007944E7">
        <w:rPr>
          <w:rFonts w:cstheme="minorHAnsi"/>
          <w:lang w:val="en-GB"/>
        </w:rPr>
        <w:t>y</w:t>
      </w:r>
      <w:proofErr w:type="spellEnd"/>
      <w:r w:rsidR="00D700BC">
        <w:rPr>
          <w:rFonts w:cstheme="minorHAnsi"/>
          <w:lang w:val="en-GB"/>
        </w:rPr>
        <w:t>.</w:t>
      </w:r>
      <w:r w:rsidR="001B066A" w:rsidRPr="007944E7">
        <w:rPr>
          <w:rFonts w:cstheme="minorHAnsi"/>
          <w:lang w:val="en-GB"/>
        </w:rPr>
        <w:t xml:space="preserve"> </w:t>
      </w:r>
      <w:r w:rsidRPr="007944E7">
        <w:rPr>
          <w:rFonts w:cstheme="minorHAnsi"/>
          <w:lang w:val="en-GB"/>
        </w:rPr>
        <w:t>Carbon has 4</w:t>
      </w:r>
      <w:r w:rsidR="007B3782" w:rsidRPr="007944E7">
        <w:rPr>
          <w:rFonts w:cstheme="minorHAnsi"/>
          <w:lang w:val="en-GB"/>
        </w:rPr>
        <w:t xml:space="preserve"> Valence electrons (4</w:t>
      </w:r>
      <w:r w:rsidRPr="007944E7">
        <w:rPr>
          <w:rFonts w:cstheme="minorHAnsi"/>
          <w:lang w:val="en-GB"/>
        </w:rPr>
        <w:t xml:space="preserve"> electrons in its outer shell</w:t>
      </w:r>
      <w:r w:rsidR="007B3782" w:rsidRPr="007944E7">
        <w:rPr>
          <w:rFonts w:cstheme="minorHAnsi"/>
          <w:lang w:val="en-GB"/>
        </w:rPr>
        <w:t xml:space="preserve">) which means it </w:t>
      </w:r>
      <w:r w:rsidR="003B1FFF" w:rsidRPr="007944E7">
        <w:rPr>
          <w:rFonts w:cstheme="minorHAnsi"/>
          <w:lang w:val="en-GB"/>
        </w:rPr>
        <w:t>can form</w:t>
      </w:r>
      <w:r w:rsidR="00DE2FBE" w:rsidRPr="007944E7">
        <w:rPr>
          <w:rFonts w:cstheme="minorHAnsi"/>
          <w:lang w:val="en-GB"/>
        </w:rPr>
        <w:t xml:space="preserve"> 4 covalent bonds. </w:t>
      </w:r>
      <w:r w:rsidR="00A34FCB" w:rsidRPr="007944E7">
        <w:rPr>
          <w:rFonts w:cstheme="minorHAnsi"/>
          <w:lang w:val="en-GB"/>
        </w:rPr>
        <w:t xml:space="preserve">Being able to form this many bonds means a polymer </w:t>
      </w:r>
      <w:r w:rsidR="002E7D36" w:rsidRPr="007944E7">
        <w:rPr>
          <w:rFonts w:cstheme="minorHAnsi"/>
          <w:lang w:val="en-GB"/>
        </w:rPr>
        <w:t xml:space="preserve">of Carbon </w:t>
      </w:r>
      <w:r w:rsidR="00C56CDD" w:rsidRPr="007944E7">
        <w:rPr>
          <w:rFonts w:cstheme="minorHAnsi"/>
          <w:lang w:val="en-GB"/>
        </w:rPr>
        <w:t>can have</w:t>
      </w:r>
      <w:r w:rsidR="00A34FCB" w:rsidRPr="007944E7">
        <w:rPr>
          <w:rFonts w:cstheme="minorHAnsi"/>
          <w:lang w:val="en-GB"/>
        </w:rPr>
        <w:t xml:space="preserve"> </w:t>
      </w:r>
      <w:r w:rsidR="007D5A4A">
        <w:rPr>
          <w:rFonts w:cstheme="minorHAnsi"/>
          <w:lang w:val="en-GB"/>
        </w:rPr>
        <w:t xml:space="preserve">rings and </w:t>
      </w:r>
      <w:r w:rsidR="00C56CDD" w:rsidRPr="007944E7">
        <w:rPr>
          <w:rFonts w:cstheme="minorHAnsi"/>
          <w:lang w:val="en-GB"/>
        </w:rPr>
        <w:t>side-chains</w:t>
      </w:r>
      <w:r w:rsidR="002E7D36" w:rsidRPr="007944E7">
        <w:rPr>
          <w:rFonts w:cstheme="minorHAnsi"/>
          <w:lang w:val="en-GB"/>
        </w:rPr>
        <w:t xml:space="preserve">. </w:t>
      </w:r>
      <w:r w:rsidR="0038635B">
        <w:rPr>
          <w:rFonts w:cstheme="minorHAnsi"/>
          <w:lang w:val="en-GB"/>
        </w:rPr>
        <w:t>A</w:t>
      </w:r>
      <w:r w:rsidR="00B70DE4">
        <w:rPr>
          <w:rFonts w:cstheme="minorHAnsi"/>
          <w:lang w:val="en-GB"/>
        </w:rPr>
        <w:t xml:space="preserve"> nearly unlimited amount of branch</w:t>
      </w:r>
      <w:r w:rsidR="00275B34">
        <w:rPr>
          <w:rFonts w:cstheme="minorHAnsi"/>
          <w:lang w:val="en-GB"/>
        </w:rPr>
        <w:t>ing chains</w:t>
      </w:r>
      <w:r w:rsidR="00B70DE4">
        <w:rPr>
          <w:rFonts w:cstheme="minorHAnsi"/>
          <w:lang w:val="en-GB"/>
        </w:rPr>
        <w:t xml:space="preserve"> and</w:t>
      </w:r>
      <w:r w:rsidR="00275B34">
        <w:rPr>
          <w:rFonts w:cstheme="minorHAnsi"/>
          <w:lang w:val="en-GB"/>
        </w:rPr>
        <w:t xml:space="preserve"> a </w:t>
      </w:r>
      <w:r w:rsidR="005956B1">
        <w:rPr>
          <w:rFonts w:cstheme="minorHAnsi"/>
          <w:lang w:val="en-GB"/>
        </w:rPr>
        <w:t>long</w:t>
      </w:r>
      <w:r w:rsidR="00B70DE4">
        <w:rPr>
          <w:rFonts w:cstheme="minorHAnsi"/>
          <w:lang w:val="en-GB"/>
        </w:rPr>
        <w:t xml:space="preserve"> </w:t>
      </w:r>
      <w:r w:rsidR="00275B34">
        <w:rPr>
          <w:rFonts w:cstheme="minorHAnsi"/>
          <w:lang w:val="en-GB"/>
        </w:rPr>
        <w:t xml:space="preserve">list of </w:t>
      </w:r>
      <w:r w:rsidR="00F642BC" w:rsidRPr="007944E7">
        <w:rPr>
          <w:rFonts w:cstheme="minorHAnsi"/>
          <w:lang w:val="en-GB"/>
        </w:rPr>
        <w:t xml:space="preserve">functional </w:t>
      </w:r>
      <w:r w:rsidR="00B70DE4">
        <w:rPr>
          <w:rFonts w:cstheme="minorHAnsi"/>
          <w:lang w:val="en-GB"/>
        </w:rPr>
        <w:t>groups</w:t>
      </w:r>
      <w:r w:rsidR="00F642BC" w:rsidRPr="007944E7">
        <w:rPr>
          <w:rFonts w:cstheme="minorHAnsi"/>
          <w:lang w:val="en-GB"/>
        </w:rPr>
        <w:t xml:space="preserve"> </w:t>
      </w:r>
      <w:r w:rsidR="00A71D05" w:rsidRPr="007944E7">
        <w:rPr>
          <w:rFonts w:cstheme="minorHAnsi"/>
          <w:lang w:val="en-GB"/>
        </w:rPr>
        <w:t xml:space="preserve">can be attached, which </w:t>
      </w:r>
      <w:r w:rsidR="00F642BC" w:rsidRPr="007944E7">
        <w:rPr>
          <w:rFonts w:cstheme="minorHAnsi"/>
          <w:lang w:val="en-GB"/>
        </w:rPr>
        <w:t>then</w:t>
      </w:r>
      <w:r w:rsidR="00971F36" w:rsidRPr="007944E7">
        <w:rPr>
          <w:rFonts w:cstheme="minorHAnsi"/>
          <w:lang w:val="en-GB"/>
        </w:rPr>
        <w:t xml:space="preserve"> </w:t>
      </w:r>
      <w:r w:rsidR="00A71D05" w:rsidRPr="007944E7">
        <w:rPr>
          <w:rFonts w:cstheme="minorHAnsi"/>
          <w:lang w:val="en-GB"/>
        </w:rPr>
        <w:t>allow for</w:t>
      </w:r>
      <w:r w:rsidR="00971F36" w:rsidRPr="007944E7">
        <w:rPr>
          <w:rFonts w:cstheme="minorHAnsi"/>
          <w:lang w:val="en-GB"/>
        </w:rPr>
        <w:t xml:space="preserve"> </w:t>
      </w:r>
      <w:r w:rsidR="00F642BC" w:rsidRPr="007944E7">
        <w:rPr>
          <w:rFonts w:cstheme="minorHAnsi"/>
          <w:lang w:val="en-GB"/>
        </w:rPr>
        <w:t xml:space="preserve">a </w:t>
      </w:r>
      <w:r w:rsidR="008E064E">
        <w:rPr>
          <w:rFonts w:cstheme="minorHAnsi"/>
          <w:lang w:val="en-GB"/>
        </w:rPr>
        <w:t>huge</w:t>
      </w:r>
      <w:r w:rsidR="00F642BC" w:rsidRPr="007944E7">
        <w:rPr>
          <w:rFonts w:cstheme="minorHAnsi"/>
          <w:lang w:val="en-GB"/>
        </w:rPr>
        <w:t xml:space="preserve"> </w:t>
      </w:r>
      <w:r w:rsidR="00971F36" w:rsidRPr="007944E7">
        <w:rPr>
          <w:rFonts w:cstheme="minorHAnsi"/>
          <w:lang w:val="en-GB"/>
        </w:rPr>
        <w:t>chemical diversity</w:t>
      </w:r>
      <w:r w:rsidR="00121AF9" w:rsidRPr="007944E7">
        <w:rPr>
          <w:rFonts w:cstheme="minorHAnsi"/>
          <w:lang w:val="en-GB"/>
        </w:rPr>
        <w:t xml:space="preserve"> (as life amply demonstrates)</w:t>
      </w:r>
      <w:r w:rsidR="00C56CDD" w:rsidRPr="007944E7">
        <w:rPr>
          <w:rFonts w:cstheme="minorHAnsi"/>
          <w:lang w:val="en-GB"/>
        </w:rPr>
        <w:t>.</w:t>
      </w:r>
      <w:r w:rsidR="005A6880" w:rsidRPr="007944E7">
        <w:rPr>
          <w:rFonts w:cstheme="minorHAnsi"/>
          <w:lang w:val="en-GB"/>
        </w:rPr>
        <w:t xml:space="preserve"> </w:t>
      </w:r>
      <w:r w:rsidR="005956B1">
        <w:rPr>
          <w:rFonts w:cstheme="minorHAnsi"/>
          <w:lang w:val="en-GB"/>
        </w:rPr>
        <w:t xml:space="preserve">Similarly, </w:t>
      </w:r>
      <w:r w:rsidR="00971F36" w:rsidRPr="007944E7">
        <w:rPr>
          <w:rFonts w:cstheme="minorHAnsi"/>
          <w:lang w:val="en-GB"/>
        </w:rPr>
        <w:t>S</w:t>
      </w:r>
      <w:r w:rsidR="005A6880" w:rsidRPr="007944E7">
        <w:rPr>
          <w:rFonts w:cstheme="minorHAnsi"/>
          <w:lang w:val="en-GB"/>
        </w:rPr>
        <w:t>ulphur</w:t>
      </w:r>
      <w:r w:rsidR="00731ABB" w:rsidRPr="007944E7">
        <w:rPr>
          <w:rFonts w:cstheme="minorHAnsi"/>
          <w:lang w:val="en-GB"/>
        </w:rPr>
        <w:t xml:space="preserve"> also forms </w:t>
      </w:r>
      <w:r w:rsidR="009D2D79">
        <w:rPr>
          <w:rFonts w:cstheme="minorHAnsi"/>
          <w:lang w:val="en-GB"/>
        </w:rPr>
        <w:t xml:space="preserve">stable </w:t>
      </w:r>
      <w:r w:rsidR="00731ABB" w:rsidRPr="007944E7">
        <w:rPr>
          <w:rFonts w:cstheme="minorHAnsi"/>
          <w:lang w:val="en-GB"/>
        </w:rPr>
        <w:t>polymers</w:t>
      </w:r>
      <w:r w:rsidR="000775E0">
        <w:rPr>
          <w:rFonts w:cstheme="minorHAnsi"/>
          <w:lang w:val="en-GB"/>
        </w:rPr>
        <w:t xml:space="preserve"> in nature</w:t>
      </w:r>
      <w:r w:rsidR="008A3B80" w:rsidRPr="007944E7">
        <w:rPr>
          <w:rFonts w:cstheme="minorHAnsi"/>
          <w:lang w:val="en-GB"/>
        </w:rPr>
        <w:t>: it</w:t>
      </w:r>
      <w:r w:rsidR="005A6880" w:rsidRPr="007944E7">
        <w:rPr>
          <w:rFonts w:cstheme="minorHAnsi"/>
          <w:lang w:val="en-GB"/>
        </w:rPr>
        <w:t xml:space="preserve"> </w:t>
      </w:r>
      <w:r w:rsidR="0005490A" w:rsidRPr="007944E7">
        <w:rPr>
          <w:rFonts w:cstheme="minorHAnsi"/>
          <w:lang w:val="en-GB"/>
        </w:rPr>
        <w:t xml:space="preserve">naturally occurs as </w:t>
      </w:r>
      <w:r w:rsidR="00731ABB" w:rsidRPr="007944E7">
        <w:rPr>
          <w:rFonts w:cstheme="minorHAnsi"/>
          <w:lang w:val="en-GB"/>
        </w:rPr>
        <w:t xml:space="preserve">the polymer </w:t>
      </w:r>
      <w:r w:rsidR="00EC1591" w:rsidRPr="007944E7">
        <w:rPr>
          <w:rFonts w:cstheme="minorHAnsi"/>
          <w:lang w:val="en-GB"/>
        </w:rPr>
        <w:t>cyclo-</w:t>
      </w:r>
      <w:r w:rsidR="00836E47" w:rsidRPr="007944E7">
        <w:rPr>
          <w:rFonts w:cstheme="minorHAnsi"/>
          <w:lang w:val="en-GB"/>
        </w:rPr>
        <w:t>S</w:t>
      </w:r>
      <w:r w:rsidR="00836E47" w:rsidRPr="007944E7">
        <w:rPr>
          <w:rFonts w:cstheme="minorHAnsi"/>
          <w:vertAlign w:val="subscript"/>
          <w:lang w:val="en-GB"/>
        </w:rPr>
        <w:t>8</w:t>
      </w:r>
      <w:r w:rsidR="00EC1591" w:rsidRPr="007944E7">
        <w:rPr>
          <w:rFonts w:cstheme="minorHAnsi"/>
          <w:lang w:val="en-GB"/>
        </w:rPr>
        <w:t xml:space="preserve">, or </w:t>
      </w:r>
      <w:proofErr w:type="spellStart"/>
      <w:r w:rsidR="00836E47" w:rsidRPr="007944E7">
        <w:rPr>
          <w:rFonts w:cstheme="minorHAnsi"/>
          <w:lang w:val="en-GB"/>
        </w:rPr>
        <w:t>cyclo</w:t>
      </w:r>
      <w:proofErr w:type="spellEnd"/>
      <w:r w:rsidR="00836E47" w:rsidRPr="007944E7">
        <w:rPr>
          <w:rFonts w:cstheme="minorHAnsi"/>
          <w:lang w:val="en-GB"/>
        </w:rPr>
        <w:t>-</w:t>
      </w:r>
      <w:proofErr w:type="spellStart"/>
      <w:r w:rsidR="007B2A49" w:rsidRPr="007944E7">
        <w:rPr>
          <w:rFonts w:cstheme="minorHAnsi"/>
          <w:lang w:val="en-GB"/>
        </w:rPr>
        <w:t>octa</w:t>
      </w:r>
      <w:proofErr w:type="spellEnd"/>
      <w:r w:rsidR="007B2A49" w:rsidRPr="007944E7">
        <w:rPr>
          <w:rFonts w:cstheme="minorHAnsi"/>
          <w:lang w:val="en-GB"/>
        </w:rPr>
        <w:t>-Sulphur</w:t>
      </w:r>
      <w:r w:rsidR="00C56CDD" w:rsidRPr="007944E7">
        <w:rPr>
          <w:rFonts w:cstheme="minorHAnsi"/>
          <w:lang w:val="en-GB"/>
        </w:rPr>
        <w:t xml:space="preserve">, </w:t>
      </w:r>
      <w:r w:rsidR="008A3B80" w:rsidRPr="007944E7">
        <w:rPr>
          <w:rFonts w:cstheme="minorHAnsi"/>
          <w:lang w:val="en-GB"/>
        </w:rPr>
        <w:t xml:space="preserve">a ring of 8 Sulphur atoms. </w:t>
      </w:r>
      <w:r w:rsidR="00D839BB" w:rsidRPr="007944E7">
        <w:rPr>
          <w:rFonts w:cstheme="minorHAnsi"/>
          <w:lang w:val="en-GB"/>
        </w:rPr>
        <w:t>However, unlike a ring of Carbon atoms, t</w:t>
      </w:r>
      <w:r w:rsidR="00971F36" w:rsidRPr="007944E7">
        <w:rPr>
          <w:rFonts w:cstheme="minorHAnsi"/>
          <w:lang w:val="en-GB"/>
        </w:rPr>
        <w:t xml:space="preserve">his ring of </w:t>
      </w:r>
      <w:r w:rsidR="00BD33FD" w:rsidRPr="007944E7">
        <w:rPr>
          <w:rFonts w:cstheme="minorHAnsi"/>
          <w:lang w:val="en-GB"/>
        </w:rPr>
        <w:t>S</w:t>
      </w:r>
      <w:r w:rsidR="00971F36" w:rsidRPr="007944E7">
        <w:rPr>
          <w:rFonts w:cstheme="minorHAnsi"/>
          <w:lang w:val="en-GB"/>
        </w:rPr>
        <w:t>ul</w:t>
      </w:r>
      <w:r w:rsidR="00C61BBD" w:rsidRPr="007944E7">
        <w:rPr>
          <w:rFonts w:cstheme="minorHAnsi"/>
          <w:lang w:val="en-GB"/>
        </w:rPr>
        <w:t>ph</w:t>
      </w:r>
      <w:r w:rsidR="00971F36" w:rsidRPr="007944E7">
        <w:rPr>
          <w:rFonts w:cstheme="minorHAnsi"/>
          <w:lang w:val="en-GB"/>
        </w:rPr>
        <w:t xml:space="preserve">ur atoms can have no other attaching groups </w:t>
      </w:r>
      <w:r w:rsidR="00B2650B" w:rsidRPr="007944E7">
        <w:rPr>
          <w:rFonts w:cstheme="minorHAnsi"/>
          <w:lang w:val="en-GB"/>
        </w:rPr>
        <w:t>because</w:t>
      </w:r>
      <w:r w:rsidR="00422BA5" w:rsidRPr="007944E7">
        <w:rPr>
          <w:rFonts w:cstheme="minorHAnsi"/>
          <w:lang w:val="en-GB"/>
        </w:rPr>
        <w:t xml:space="preserve"> </w:t>
      </w:r>
      <w:r w:rsidR="00BD33FD" w:rsidRPr="007944E7">
        <w:rPr>
          <w:rFonts w:cstheme="minorHAnsi"/>
          <w:lang w:val="en-GB"/>
        </w:rPr>
        <w:t>S</w:t>
      </w:r>
      <w:r w:rsidR="00422BA5" w:rsidRPr="007944E7">
        <w:rPr>
          <w:rFonts w:cstheme="minorHAnsi"/>
          <w:lang w:val="en-GB"/>
        </w:rPr>
        <w:t>ulphur</w:t>
      </w:r>
      <w:r w:rsidR="00B2650B" w:rsidRPr="007944E7">
        <w:rPr>
          <w:rFonts w:cstheme="minorHAnsi"/>
          <w:lang w:val="en-GB"/>
        </w:rPr>
        <w:t xml:space="preserve"> atoms can</w:t>
      </w:r>
      <w:r w:rsidR="00422BA5" w:rsidRPr="007944E7">
        <w:rPr>
          <w:rFonts w:cstheme="minorHAnsi"/>
          <w:lang w:val="en-GB"/>
        </w:rPr>
        <w:t xml:space="preserve"> only </w:t>
      </w:r>
      <w:r w:rsidR="00B2650B" w:rsidRPr="007944E7">
        <w:rPr>
          <w:rFonts w:cstheme="minorHAnsi"/>
          <w:lang w:val="en-GB"/>
        </w:rPr>
        <w:t>form 2 bonds (due to it having 6 valence el</w:t>
      </w:r>
      <w:r w:rsidR="00E902CB" w:rsidRPr="007944E7">
        <w:rPr>
          <w:rFonts w:cstheme="minorHAnsi"/>
          <w:lang w:val="en-GB"/>
        </w:rPr>
        <w:t>e</w:t>
      </w:r>
      <w:r w:rsidR="00B2650B" w:rsidRPr="007944E7">
        <w:rPr>
          <w:rFonts w:cstheme="minorHAnsi"/>
          <w:lang w:val="en-GB"/>
        </w:rPr>
        <w:t xml:space="preserve">ctrons). </w:t>
      </w:r>
      <w:r w:rsidR="00D0678F" w:rsidRPr="007944E7">
        <w:rPr>
          <w:rFonts w:cstheme="minorHAnsi"/>
          <w:lang w:val="en-GB"/>
        </w:rPr>
        <w:t xml:space="preserve">As evidenced by its </w:t>
      </w:r>
      <w:proofErr w:type="spellStart"/>
      <w:r w:rsidR="00D0678F" w:rsidRPr="007944E7">
        <w:rPr>
          <w:rFonts w:cstheme="minorHAnsi"/>
          <w:lang w:val="en-GB"/>
        </w:rPr>
        <w:t>valency</w:t>
      </w:r>
      <w:proofErr w:type="spellEnd"/>
      <w:r w:rsidR="00D0678F" w:rsidRPr="007944E7">
        <w:rPr>
          <w:rFonts w:cstheme="minorHAnsi"/>
          <w:lang w:val="en-GB"/>
        </w:rPr>
        <w:t xml:space="preserve">, </w:t>
      </w:r>
      <w:r w:rsidR="00D839BB" w:rsidRPr="007944E7">
        <w:rPr>
          <w:rFonts w:cstheme="minorHAnsi"/>
          <w:lang w:val="en-GB"/>
        </w:rPr>
        <w:t>Sulphur is far le</w:t>
      </w:r>
      <w:r w:rsidR="003E4DE1">
        <w:rPr>
          <w:rFonts w:cstheme="minorHAnsi"/>
          <w:lang w:val="en-GB"/>
        </w:rPr>
        <w:t>s</w:t>
      </w:r>
      <w:r w:rsidR="00D839BB" w:rsidRPr="007944E7">
        <w:rPr>
          <w:rFonts w:cstheme="minorHAnsi"/>
          <w:lang w:val="en-GB"/>
        </w:rPr>
        <w:t xml:space="preserve">s likely to host complex macromolecules </w:t>
      </w:r>
      <w:r w:rsidR="00EE786C">
        <w:rPr>
          <w:rFonts w:cstheme="minorHAnsi"/>
          <w:lang w:val="en-GB"/>
        </w:rPr>
        <w:t>(</w:t>
      </w:r>
      <w:r w:rsidR="00D839BB" w:rsidRPr="007944E7">
        <w:rPr>
          <w:rFonts w:cstheme="minorHAnsi"/>
          <w:lang w:val="en-GB"/>
        </w:rPr>
        <w:t>by itsel</w:t>
      </w:r>
      <w:r w:rsidR="00E27430" w:rsidRPr="007944E7">
        <w:rPr>
          <w:rFonts w:cstheme="minorHAnsi"/>
          <w:lang w:val="en-GB"/>
        </w:rPr>
        <w:t>f</w:t>
      </w:r>
      <w:r w:rsidR="00EE786C">
        <w:rPr>
          <w:rFonts w:cstheme="minorHAnsi"/>
          <w:lang w:val="en-GB"/>
        </w:rPr>
        <w:t>)</w:t>
      </w:r>
      <w:r w:rsidR="009D2D79">
        <w:rPr>
          <w:rFonts w:cstheme="minorHAnsi"/>
          <w:lang w:val="en-GB"/>
        </w:rPr>
        <w:t xml:space="preserve"> despite exhibiting </w:t>
      </w:r>
      <w:r w:rsidR="00212D00">
        <w:rPr>
          <w:rFonts w:cstheme="minorHAnsi"/>
          <w:lang w:val="en-GB"/>
        </w:rPr>
        <w:t>catenation</w:t>
      </w:r>
      <w:r w:rsidR="00704F81">
        <w:rPr>
          <w:rFonts w:cstheme="minorHAnsi"/>
          <w:lang w:val="en-GB"/>
        </w:rPr>
        <w:t>.</w:t>
      </w:r>
    </w:p>
    <w:p w14:paraId="446BBCD7" w14:textId="1AF2E792" w:rsidR="00975523" w:rsidRDefault="00CF0DDC" w:rsidP="00893D96">
      <w:pPr>
        <w:spacing w:after="0"/>
        <w:rPr>
          <w:lang w:val="en-GB"/>
        </w:rPr>
      </w:pPr>
      <w:r>
        <w:rPr>
          <w:lang w:val="en-GB"/>
        </w:rPr>
        <w:t xml:space="preserve">In the context of biochemistry, </w:t>
      </w:r>
      <w:r w:rsidR="00353A6D">
        <w:rPr>
          <w:lang w:val="en-GB"/>
        </w:rPr>
        <w:t xml:space="preserve">Carbon </w:t>
      </w:r>
      <w:r>
        <w:rPr>
          <w:lang w:val="en-GB"/>
        </w:rPr>
        <w:t>h</w:t>
      </w:r>
      <w:r w:rsidR="002F5E05">
        <w:rPr>
          <w:lang w:val="en-GB"/>
        </w:rPr>
        <w:t xml:space="preserve">aving the potential to bond </w:t>
      </w:r>
      <w:r w:rsidR="00353A6D">
        <w:rPr>
          <w:lang w:val="en-GB"/>
        </w:rPr>
        <w:t xml:space="preserve">itself and </w:t>
      </w:r>
      <w:r w:rsidR="002F5E05">
        <w:rPr>
          <w:lang w:val="en-GB"/>
        </w:rPr>
        <w:t xml:space="preserve">4 other atoms is only useful if those bonds have the </w:t>
      </w:r>
      <w:r w:rsidR="00994CBF">
        <w:rPr>
          <w:lang w:val="en-GB"/>
        </w:rPr>
        <w:t xml:space="preserve">(1) </w:t>
      </w:r>
      <w:r w:rsidR="002F5E05">
        <w:rPr>
          <w:lang w:val="en-GB"/>
        </w:rPr>
        <w:t>correct level of stability</w:t>
      </w:r>
      <w:r w:rsidR="00994CBF">
        <w:rPr>
          <w:lang w:val="en-GB"/>
        </w:rPr>
        <w:t>,</w:t>
      </w:r>
      <w:r w:rsidR="009C77FC">
        <w:rPr>
          <w:lang w:val="en-GB"/>
        </w:rPr>
        <w:t xml:space="preserve"> </w:t>
      </w:r>
      <w:r w:rsidR="00994CBF">
        <w:rPr>
          <w:lang w:val="en-GB"/>
        </w:rPr>
        <w:t xml:space="preserve">(2) </w:t>
      </w:r>
      <w:r w:rsidR="009C77FC">
        <w:rPr>
          <w:lang w:val="en-GB"/>
        </w:rPr>
        <w:t>can be formed with a wide range of other elements</w:t>
      </w:r>
      <w:r w:rsidR="00994CBF">
        <w:rPr>
          <w:lang w:val="en-GB"/>
        </w:rPr>
        <w:t xml:space="preserve"> and (3) are stable over a wide range of temperatures</w:t>
      </w:r>
      <w:r>
        <w:rPr>
          <w:lang w:val="en-GB"/>
        </w:rPr>
        <w:t>. The</w:t>
      </w:r>
      <w:r w:rsidR="00994CBF">
        <w:rPr>
          <w:lang w:val="en-GB"/>
        </w:rPr>
        <w:t xml:space="preserve"> covalent bonds between </w:t>
      </w:r>
      <w:r w:rsidR="00994CBF">
        <w:rPr>
          <w:lang w:val="en-GB"/>
        </w:rPr>
        <w:lastRenderedPageBreak/>
        <w:t>carbon and other elements</w:t>
      </w:r>
      <w:r>
        <w:rPr>
          <w:lang w:val="en-GB"/>
        </w:rPr>
        <w:t xml:space="preserve"> need to be</w:t>
      </w:r>
      <w:r w:rsidR="002F5E05">
        <w:rPr>
          <w:lang w:val="en-GB"/>
        </w:rPr>
        <w:t xml:space="preserve"> strong enough to </w:t>
      </w:r>
      <w:r>
        <w:rPr>
          <w:lang w:val="en-GB"/>
        </w:rPr>
        <w:t xml:space="preserve">form in the first place, but weak enough to remain reactive and thus </w:t>
      </w:r>
      <w:r w:rsidR="0058189D">
        <w:rPr>
          <w:lang w:val="en-GB"/>
        </w:rPr>
        <w:t xml:space="preserve">be </w:t>
      </w:r>
      <w:r>
        <w:rPr>
          <w:lang w:val="en-GB"/>
        </w:rPr>
        <w:t xml:space="preserve">susceptible to modification. </w:t>
      </w:r>
      <w:r w:rsidR="001A0092">
        <w:rPr>
          <w:lang w:val="en-GB"/>
        </w:rPr>
        <w:t>Carbon satisfies</w:t>
      </w:r>
      <w:r w:rsidR="00994CBF">
        <w:rPr>
          <w:lang w:val="en-GB"/>
        </w:rPr>
        <w:t xml:space="preserve"> all</w:t>
      </w:r>
      <w:r w:rsidR="001A0092">
        <w:rPr>
          <w:lang w:val="en-GB"/>
        </w:rPr>
        <w:t xml:space="preserve"> th</w:t>
      </w:r>
      <w:r w:rsidR="00994CBF">
        <w:rPr>
          <w:lang w:val="en-GB"/>
        </w:rPr>
        <w:t>e</w:t>
      </w:r>
      <w:r w:rsidR="001A0092">
        <w:rPr>
          <w:lang w:val="en-GB"/>
        </w:rPr>
        <w:t>s</w:t>
      </w:r>
      <w:r w:rsidR="00994CBF">
        <w:rPr>
          <w:lang w:val="en-GB"/>
        </w:rPr>
        <w:t>e</w:t>
      </w:r>
      <w:r w:rsidR="001A0092">
        <w:rPr>
          <w:lang w:val="en-GB"/>
        </w:rPr>
        <w:t xml:space="preserve"> demand</w:t>
      </w:r>
      <w:r w:rsidR="00994CBF">
        <w:rPr>
          <w:lang w:val="en-GB"/>
        </w:rPr>
        <w:t>s</w:t>
      </w:r>
      <w:r w:rsidR="001A0092">
        <w:rPr>
          <w:lang w:val="en-GB"/>
        </w:rPr>
        <w:t xml:space="preserve"> th</w:t>
      </w:r>
      <w:r w:rsidR="00994CBF">
        <w:rPr>
          <w:lang w:val="en-GB"/>
        </w:rPr>
        <w:t>r</w:t>
      </w:r>
      <w:r w:rsidR="001A0092">
        <w:rPr>
          <w:lang w:val="en-GB"/>
        </w:rPr>
        <w:t xml:space="preserve">ough a combination of </w:t>
      </w:r>
      <w:r w:rsidR="00B331D6">
        <w:rPr>
          <w:lang w:val="en-GB"/>
        </w:rPr>
        <w:t>atomic</w:t>
      </w:r>
      <w:r w:rsidR="001A0092">
        <w:rPr>
          <w:lang w:val="en-GB"/>
        </w:rPr>
        <w:t xml:space="preserve"> </w:t>
      </w:r>
      <w:r w:rsidR="0094555B">
        <w:rPr>
          <w:lang w:val="en-GB"/>
        </w:rPr>
        <w:t>characteristics.</w:t>
      </w:r>
      <w:r w:rsidR="0059556C">
        <w:rPr>
          <w:lang w:val="en-GB"/>
        </w:rPr>
        <w:t xml:space="preserve"> Due to its small size, Carbon fits into large, complex molecules. </w:t>
      </w:r>
      <w:r w:rsidR="00961657">
        <w:rPr>
          <w:lang w:val="en-GB"/>
        </w:rPr>
        <w:t xml:space="preserve">Carbon’s </w:t>
      </w:r>
      <w:r w:rsidR="00486032">
        <w:rPr>
          <w:lang w:val="en-GB"/>
        </w:rPr>
        <w:t xml:space="preserve">chemical </w:t>
      </w:r>
      <w:r w:rsidR="0059556C">
        <w:rPr>
          <w:lang w:val="en-GB"/>
        </w:rPr>
        <w:t xml:space="preserve">analogues </w:t>
      </w:r>
      <w:r w:rsidR="00961657">
        <w:rPr>
          <w:lang w:val="en-GB"/>
        </w:rPr>
        <w:t>S</w:t>
      </w:r>
      <w:r w:rsidR="0059556C">
        <w:rPr>
          <w:lang w:val="en-GB"/>
        </w:rPr>
        <w:t>ilicon</w:t>
      </w:r>
      <w:r w:rsidR="00961657">
        <w:rPr>
          <w:lang w:val="en-GB"/>
        </w:rPr>
        <w:t xml:space="preserve"> and Germanium</w:t>
      </w:r>
      <w:r w:rsidR="0059556C">
        <w:rPr>
          <w:lang w:val="en-GB"/>
        </w:rPr>
        <w:t xml:space="preserve"> have atomic radi</w:t>
      </w:r>
      <w:r w:rsidR="00FB645B">
        <w:rPr>
          <w:lang w:val="en-GB"/>
        </w:rPr>
        <w:t>i</w:t>
      </w:r>
      <w:r w:rsidR="0059556C">
        <w:rPr>
          <w:lang w:val="en-GB"/>
        </w:rPr>
        <w:t xml:space="preserve"> of </w:t>
      </w:r>
      <w:r w:rsidR="00961657">
        <w:rPr>
          <w:lang w:val="en-GB"/>
        </w:rPr>
        <w:t>1</w:t>
      </w:r>
      <w:r w:rsidR="00FB645B">
        <w:rPr>
          <w:lang w:val="en-GB"/>
        </w:rPr>
        <w:t>1</w:t>
      </w:r>
      <w:r w:rsidR="00961657">
        <w:rPr>
          <w:lang w:val="en-GB"/>
        </w:rPr>
        <w:t xml:space="preserve">1 and </w:t>
      </w:r>
      <w:r w:rsidR="00C835D4">
        <w:rPr>
          <w:lang w:val="en-GB"/>
        </w:rPr>
        <w:t>125</w:t>
      </w:r>
      <w:r w:rsidR="00961657">
        <w:rPr>
          <w:lang w:val="en-GB"/>
        </w:rPr>
        <w:t xml:space="preserve"> </w:t>
      </w:r>
      <w:proofErr w:type="spellStart"/>
      <w:r w:rsidR="00FB645B">
        <w:rPr>
          <w:lang w:val="en-GB"/>
        </w:rPr>
        <w:t>picometers</w:t>
      </w:r>
      <w:proofErr w:type="spellEnd"/>
      <w:r w:rsidR="00FB645B">
        <w:rPr>
          <w:lang w:val="en-GB"/>
        </w:rPr>
        <w:t xml:space="preserve"> </w:t>
      </w:r>
      <w:r w:rsidR="00961657">
        <w:rPr>
          <w:lang w:val="en-GB"/>
        </w:rPr>
        <w:t>respectively</w:t>
      </w:r>
      <w:r w:rsidR="00FB645B">
        <w:rPr>
          <w:lang w:val="en-GB"/>
        </w:rPr>
        <w:t xml:space="preserve">, whereas carbon’s is only 70 </w:t>
      </w:r>
      <w:proofErr w:type="spellStart"/>
      <w:r w:rsidR="00FB645B">
        <w:rPr>
          <w:lang w:val="en-GB"/>
        </w:rPr>
        <w:t>picometers</w:t>
      </w:r>
      <w:proofErr w:type="spellEnd"/>
      <w:r w:rsidR="00FB645B">
        <w:rPr>
          <w:lang w:val="en-GB"/>
        </w:rPr>
        <w:t xml:space="preserve">. </w:t>
      </w:r>
      <w:r w:rsidR="00B331D6">
        <w:rPr>
          <w:lang w:val="en-GB"/>
        </w:rPr>
        <w:t>This is</w:t>
      </w:r>
      <w:r w:rsidR="003A2504">
        <w:rPr>
          <w:lang w:val="en-GB"/>
        </w:rPr>
        <w:t xml:space="preserve"> larger than, but</w:t>
      </w:r>
      <w:r w:rsidR="00B331D6">
        <w:rPr>
          <w:lang w:val="en-GB"/>
        </w:rPr>
        <w:t xml:space="preserve"> similar to</w:t>
      </w:r>
      <w:r w:rsidR="003A2504">
        <w:rPr>
          <w:lang w:val="en-GB"/>
        </w:rPr>
        <w:t>,</w:t>
      </w:r>
      <w:r w:rsidR="00B331D6">
        <w:rPr>
          <w:lang w:val="en-GB"/>
        </w:rPr>
        <w:t xml:space="preserve"> the radii of the other elements from the first period such as </w:t>
      </w:r>
      <w:r w:rsidR="00857F21">
        <w:rPr>
          <w:lang w:val="en-GB"/>
        </w:rPr>
        <w:t>O</w:t>
      </w:r>
      <w:r w:rsidR="00B331D6">
        <w:rPr>
          <w:lang w:val="en-GB"/>
        </w:rPr>
        <w:t xml:space="preserve">xygen, </w:t>
      </w:r>
      <w:r w:rsidR="00857F21">
        <w:rPr>
          <w:lang w:val="en-GB"/>
        </w:rPr>
        <w:t>N</w:t>
      </w:r>
      <w:r w:rsidR="00B331D6">
        <w:rPr>
          <w:lang w:val="en-GB"/>
        </w:rPr>
        <w:t xml:space="preserve">itrogen and </w:t>
      </w:r>
      <w:r w:rsidR="00857F21">
        <w:rPr>
          <w:lang w:val="en-GB"/>
        </w:rPr>
        <w:t>F</w:t>
      </w:r>
      <w:r w:rsidR="00FC306A">
        <w:rPr>
          <w:lang w:val="en-GB"/>
        </w:rPr>
        <w:t>luori</w:t>
      </w:r>
      <w:r w:rsidR="007D366F">
        <w:rPr>
          <w:lang w:val="en-GB"/>
        </w:rPr>
        <w:t>ne</w:t>
      </w:r>
      <w:r w:rsidR="00B331D6">
        <w:rPr>
          <w:lang w:val="en-GB"/>
        </w:rPr>
        <w:t xml:space="preserve"> </w:t>
      </w:r>
      <w:r w:rsidR="00B9006E">
        <w:rPr>
          <w:lang w:val="en-GB"/>
        </w:rPr>
        <w:t>(50-70 pm)</w:t>
      </w:r>
      <w:r w:rsidR="00D4012A">
        <w:rPr>
          <w:lang w:val="en-GB"/>
        </w:rPr>
        <w:t>. If carbon were any bigger, it would spatially dominate the structure</w:t>
      </w:r>
      <w:r w:rsidR="00892131">
        <w:rPr>
          <w:lang w:val="en-GB"/>
        </w:rPr>
        <w:t xml:space="preserve"> of molecules </w:t>
      </w:r>
      <w:r w:rsidR="00272F00">
        <w:rPr>
          <w:lang w:val="en-GB"/>
        </w:rPr>
        <w:t xml:space="preserve">consisting of a carbon </w:t>
      </w:r>
      <w:r w:rsidR="0050424D">
        <w:rPr>
          <w:lang w:val="en-GB"/>
        </w:rPr>
        <w:t>b</w:t>
      </w:r>
      <w:r w:rsidR="00272F00">
        <w:rPr>
          <w:lang w:val="en-GB"/>
        </w:rPr>
        <w:t xml:space="preserve">ackbone with </w:t>
      </w:r>
      <w:r w:rsidR="00960603">
        <w:rPr>
          <w:lang w:val="en-GB"/>
        </w:rPr>
        <w:t xml:space="preserve">functional groups attached </w:t>
      </w:r>
      <w:r w:rsidR="00892131">
        <w:rPr>
          <w:lang w:val="en-GB"/>
        </w:rPr>
        <w:t xml:space="preserve">and could reduce the space available for other </w:t>
      </w:r>
      <w:proofErr w:type="spellStart"/>
      <w:r w:rsidR="00960603">
        <w:rPr>
          <w:lang w:val="en-GB"/>
        </w:rPr>
        <w:t>b</w:t>
      </w:r>
      <w:r w:rsidR="00892131">
        <w:rPr>
          <w:lang w:val="en-GB"/>
        </w:rPr>
        <w:t>iochemicals</w:t>
      </w:r>
      <w:proofErr w:type="spellEnd"/>
      <w:r w:rsidR="00892131">
        <w:rPr>
          <w:lang w:val="en-GB"/>
        </w:rPr>
        <w:t xml:space="preserve"> to interact with</w:t>
      </w:r>
      <w:r w:rsidR="00960603">
        <w:rPr>
          <w:lang w:val="en-GB"/>
        </w:rPr>
        <w:t xml:space="preserve"> these</w:t>
      </w:r>
      <w:r w:rsidR="00892131">
        <w:rPr>
          <w:lang w:val="en-GB"/>
        </w:rPr>
        <w:t xml:space="preserve"> groups.</w:t>
      </w:r>
      <w:r w:rsidR="00B9006E">
        <w:rPr>
          <w:lang w:val="en-GB"/>
        </w:rPr>
        <w:t xml:space="preserve"> </w:t>
      </w:r>
    </w:p>
    <w:p w14:paraId="14824E55" w14:textId="6EA58414" w:rsidR="0094555B" w:rsidRDefault="00A67731" w:rsidP="00893D96">
      <w:pPr>
        <w:spacing w:after="0"/>
        <w:rPr>
          <w:lang w:val="en-GB"/>
        </w:rPr>
      </w:pPr>
      <w:r>
        <w:rPr>
          <w:lang w:val="en-GB"/>
        </w:rPr>
        <w:t>C</w:t>
      </w:r>
      <w:r w:rsidR="00E4483A">
        <w:rPr>
          <w:lang w:val="en-GB"/>
        </w:rPr>
        <w:t xml:space="preserve">arbon’s </w:t>
      </w:r>
      <w:r w:rsidR="00B65E17">
        <w:rPr>
          <w:lang w:val="en-GB"/>
        </w:rPr>
        <w:t xml:space="preserve">average </w:t>
      </w:r>
      <w:r w:rsidR="00E4483A">
        <w:rPr>
          <w:lang w:val="en-GB"/>
        </w:rPr>
        <w:t xml:space="preserve">binding energies to common elements </w:t>
      </w:r>
      <w:r w:rsidR="00B65E17">
        <w:rPr>
          <w:lang w:val="en-GB"/>
        </w:rPr>
        <w:t>are</w:t>
      </w:r>
      <w:r w:rsidR="00672503">
        <w:rPr>
          <w:lang w:val="en-GB"/>
        </w:rPr>
        <w:t xml:space="preserve"> listed below</w:t>
      </w:r>
      <w:r w:rsidR="00B65E17">
        <w:rPr>
          <w:lang w:val="en-GB"/>
        </w:rPr>
        <w:t xml:space="preserve"> and give a good indication of why carbon forms</w:t>
      </w:r>
      <w:r w:rsidR="0095334D">
        <w:rPr>
          <w:lang w:val="en-GB"/>
        </w:rPr>
        <w:t xml:space="preserve"> stable</w:t>
      </w:r>
      <w:r w:rsidR="00B65E17">
        <w:rPr>
          <w:lang w:val="en-GB"/>
        </w:rPr>
        <w:t xml:space="preserve"> bonds with such a wide range o</w:t>
      </w:r>
      <w:r w:rsidR="00903447">
        <w:rPr>
          <w:lang w:val="en-GB"/>
        </w:rPr>
        <w:t xml:space="preserve">f elements. </w:t>
      </w:r>
      <w:r w:rsidR="00DF21E7">
        <w:rPr>
          <w:lang w:val="en-GB"/>
        </w:rPr>
        <w:t xml:space="preserve">All </w:t>
      </w:r>
      <w:r w:rsidR="002336C0">
        <w:rPr>
          <w:lang w:val="en-GB"/>
        </w:rPr>
        <w:t>bond</w:t>
      </w:r>
      <w:r w:rsidR="00DF21E7">
        <w:rPr>
          <w:lang w:val="en-GB"/>
        </w:rPr>
        <w:t xml:space="preserve"> energies </w:t>
      </w:r>
      <w:r w:rsidR="002336C0">
        <w:rPr>
          <w:lang w:val="en-GB"/>
        </w:rPr>
        <w:t>listed are medium to high</w:t>
      </w:r>
      <w:r w:rsidR="00834F28">
        <w:rPr>
          <w:lang w:val="en-GB"/>
        </w:rPr>
        <w:t xml:space="preserve">, </w:t>
      </w:r>
      <w:r>
        <w:rPr>
          <w:lang w:val="en-GB"/>
        </w:rPr>
        <w:t>associated with</w:t>
      </w:r>
      <w:r w:rsidR="00834F28">
        <w:rPr>
          <w:lang w:val="en-GB"/>
        </w:rPr>
        <w:t xml:space="preserve"> short to medium (r = 100-190 pm) </w:t>
      </w:r>
      <w:r>
        <w:rPr>
          <w:lang w:val="en-GB"/>
        </w:rPr>
        <w:t>bond lengths.</w:t>
      </w:r>
      <w:r w:rsidR="002336C0">
        <w:rPr>
          <w:lang w:val="en-GB"/>
        </w:rPr>
        <w:t xml:space="preserve"> </w:t>
      </w:r>
      <w:r w:rsidR="00903447">
        <w:rPr>
          <w:lang w:val="en-GB"/>
        </w:rPr>
        <w:t xml:space="preserve">As can be seen in the table, Carbon forms single, double, and triple bonds that are very stable with some of the most abundant </w:t>
      </w:r>
      <w:r w:rsidR="00DF21E7">
        <w:rPr>
          <w:lang w:val="en-GB"/>
        </w:rPr>
        <w:t>elements.</w:t>
      </w:r>
      <w:r w:rsidR="005D7F28">
        <w:rPr>
          <w:lang w:val="en-GB"/>
        </w:rPr>
        <w:t xml:space="preserve"> </w:t>
      </w:r>
      <w:r w:rsidR="00C96D7B">
        <w:rPr>
          <w:lang w:val="en-GB"/>
        </w:rPr>
        <w:t xml:space="preserve">Carbon is one of the few elements capable of forming double or triple bonds with a wide range of elements. This allows for delocalisation of electrons through pi-orbitals in the resulting molecules, which stabilises the molecule and is a primary requirement for </w:t>
      </w:r>
      <w:r w:rsidR="001E0CB3">
        <w:rPr>
          <w:lang w:val="en-GB"/>
        </w:rPr>
        <w:t>storing energy</w:t>
      </w:r>
      <w:r w:rsidR="00466F05">
        <w:rPr>
          <w:lang w:val="en-GB"/>
        </w:rPr>
        <w:t xml:space="preserve">. Delocalised electrons allow capture of energy and lie at the basis of </w:t>
      </w:r>
      <w:r w:rsidR="00C96D7B">
        <w:rPr>
          <w:lang w:val="en-GB"/>
        </w:rPr>
        <w:t xml:space="preserve">processes such as photosynthesis </w:t>
      </w:r>
      <w:r w:rsidR="00C96D7B">
        <w:rPr>
          <w:lang w:val="en-GB"/>
        </w:rPr>
        <w:fldChar w:fldCharType="begin" w:fldLock="1"/>
      </w:r>
      <w:r w:rsidR="00C96D7B">
        <w:rPr>
          <w:lang w:val="en-GB"/>
        </w:rPr>
        <w:instrText>ADDIN CSL_CITATION {"citationItems":[{"id":"ITEM-1","itemData":{"DOI":"10.1073/pnas.98.3.805","ISSN":"0027-8424","PMID":"11158550","abstract":"People have long speculated about the possibility of life in settings other than Earth. Only in the past few centuries, however, have we been able to conceive of the specific nature of such settings: other planets around our own sun and solar systems similar to our own elsewhere in the physical universe. Speculation on the nature of life elsewhere often has paid little heed to constraints imposed by the nature of biochemistry, however. A century of fanciful science fiction has resulted not only in social enthusiasm for the quest for extraterrestrial life, but also in fanciful notions of the chemical and physical forms that life can take, what the nature of life can be. Since the time of the Viking missions to Mars, in the mid-1970s, our view of life's diversity on Earth has expanded significantly, and we have a better understanding of the extreme conditions that limit life. Consequently, our search for extant life elsewhere in the solar system can now be conducted with broader perspective than before.\n\nHow can life be detected regardless of its nature and origin? Considering the recent spectacular advances in observational astronomy, it seems likely that the first sign of life elsewhere will be the spectroscopic detection of co-occurring nonequilibrium gases, for instance oxygen and methane, in the atmosphere of a planet around some distant star. Co-occurrence of such gases would indicate that they are replenished, perhaps most readily explained by the influence of life (1). By observation of oxygen and methane, Earth could possibly be seen as a home for life even from distant galaxies. Other potential habitats for life in this solar system, such as Mars and Europa, however, are not so obvious. The search for life on those bodies will be conducted at the level of analytical chemistry. As we undertake …","author":[{"dropping-particle":"","family":"Pace","given":"N R","non-dropping-particle":"","parse-names":false,"suffix":""}],"container-title":"Proceedings of the National Academy of Sciences of the United States of America","id":"ITEM-1","issue":"3","issued":{"date-parts":[["2001","1","30"]]},"page":"805-8","publisher":"National Academy of Sciences","title":"The universal nature of biochemistry.","type":"article-journal","volume":"98"},"uris":["http://www.mendeley.com/documents/?uuid=45739908-baf1-31f8-bb63-31597d4b93dc"]}],"mendeley":{"formattedCitation":"(Pace, 2001)","plainTextFormattedCitation":"(Pace, 2001)","previouslyFormattedCitation":"(Pace, 2001)"},"properties":{"noteIndex":0},"schema":"https://github.com/citation-style-language/schema/raw/master/csl-citation.json"}</w:instrText>
      </w:r>
      <w:r w:rsidR="00C96D7B">
        <w:rPr>
          <w:lang w:val="en-GB"/>
        </w:rPr>
        <w:fldChar w:fldCharType="separate"/>
      </w:r>
      <w:r w:rsidR="00C96D7B" w:rsidRPr="00B331D6">
        <w:rPr>
          <w:noProof/>
          <w:lang w:val="en-GB"/>
        </w:rPr>
        <w:t>(Pace, 2001)</w:t>
      </w:r>
      <w:r w:rsidR="00C96D7B">
        <w:rPr>
          <w:lang w:val="en-GB"/>
        </w:rPr>
        <w:fldChar w:fldCharType="end"/>
      </w:r>
      <w:r w:rsidR="00D6029A">
        <w:rPr>
          <w:lang w:val="en-GB"/>
        </w:rPr>
        <w:t>. S</w:t>
      </w:r>
      <w:r w:rsidR="00DF21E7">
        <w:rPr>
          <w:lang w:val="en-GB"/>
        </w:rPr>
        <w:t xml:space="preserve">ingle bonds of excellent stability are formed with an even wider range of elements, as can be seen in the lower part of the table. </w:t>
      </w:r>
    </w:p>
    <w:tbl>
      <w:tblPr>
        <w:tblStyle w:val="TableGrid"/>
        <w:tblW w:w="0" w:type="auto"/>
        <w:tblLook w:val="04A0" w:firstRow="1" w:lastRow="0" w:firstColumn="1" w:lastColumn="0" w:noHBand="0" w:noVBand="1"/>
      </w:tblPr>
      <w:tblGrid>
        <w:gridCol w:w="1585"/>
        <w:gridCol w:w="1585"/>
        <w:gridCol w:w="1585"/>
      </w:tblGrid>
      <w:tr w:rsidR="00DD2EE1" w14:paraId="1444CA5C" w14:textId="77777777" w:rsidTr="00DE4D42">
        <w:trPr>
          <w:trHeight w:val="631"/>
        </w:trPr>
        <w:tc>
          <w:tcPr>
            <w:tcW w:w="1585" w:type="dxa"/>
          </w:tcPr>
          <w:p w14:paraId="28C5CE00" w14:textId="26BCC589" w:rsidR="00DD2EE1" w:rsidRPr="00DE379F" w:rsidRDefault="00DD2EE1" w:rsidP="004D056E">
            <w:pPr>
              <w:jc w:val="center"/>
              <w:rPr>
                <w:sz w:val="28"/>
                <w:szCs w:val="28"/>
                <w:lang w:val="en-GB"/>
              </w:rPr>
            </w:pPr>
            <w:r w:rsidRPr="00C96D7B">
              <w:rPr>
                <w:rFonts w:ascii="Arial" w:hAnsi="Arial" w:cs="Arial"/>
                <w:b/>
                <w:bCs/>
                <w:color w:val="000000"/>
                <w:sz w:val="28"/>
                <w:szCs w:val="28"/>
                <w:lang w:val="en-US"/>
              </w:rPr>
              <w:t>Bond</w:t>
            </w:r>
          </w:p>
        </w:tc>
        <w:tc>
          <w:tcPr>
            <w:tcW w:w="1585" w:type="dxa"/>
          </w:tcPr>
          <w:p w14:paraId="2E167E31" w14:textId="32F2E3EC" w:rsidR="00DD2EE1" w:rsidRPr="00DE379F" w:rsidRDefault="00DD2EE1" w:rsidP="004D056E">
            <w:pPr>
              <w:jc w:val="center"/>
              <w:rPr>
                <w:sz w:val="28"/>
                <w:szCs w:val="28"/>
                <w:lang w:val="en-GB"/>
              </w:rPr>
            </w:pPr>
            <w:r w:rsidRPr="00C96D7B">
              <w:rPr>
                <w:rFonts w:ascii="Arial" w:hAnsi="Arial" w:cs="Arial"/>
                <w:b/>
                <w:bCs/>
                <w:i/>
                <w:iCs/>
                <w:color w:val="000000"/>
                <w:sz w:val="28"/>
                <w:szCs w:val="28"/>
                <w:lang w:val="en-US"/>
              </w:rPr>
              <w:t>D</w:t>
            </w:r>
            <w:r w:rsidRPr="00C96D7B">
              <w:rPr>
                <w:rFonts w:ascii="Arial" w:hAnsi="Arial" w:cs="Arial"/>
                <w:b/>
                <w:bCs/>
                <w:color w:val="000000"/>
                <w:sz w:val="28"/>
                <w:szCs w:val="28"/>
                <w:lang w:val="en-US"/>
              </w:rPr>
              <w:br/>
              <w:t>(kJ/</w:t>
            </w:r>
            <w:proofErr w:type="spellStart"/>
            <w:r w:rsidRPr="00C96D7B">
              <w:rPr>
                <w:rFonts w:ascii="Arial" w:hAnsi="Arial" w:cs="Arial"/>
                <w:b/>
                <w:bCs/>
                <w:color w:val="000000"/>
                <w:sz w:val="28"/>
                <w:szCs w:val="28"/>
                <w:lang w:val="en-US"/>
              </w:rPr>
              <w:t>mol</w:t>
            </w:r>
            <w:proofErr w:type="spellEnd"/>
            <w:r w:rsidRPr="00C96D7B">
              <w:rPr>
                <w:rFonts w:ascii="Arial" w:hAnsi="Arial" w:cs="Arial"/>
                <w:b/>
                <w:bCs/>
                <w:color w:val="000000"/>
                <w:sz w:val="28"/>
                <w:szCs w:val="28"/>
                <w:lang w:val="en-US"/>
              </w:rPr>
              <w:t>)</w:t>
            </w:r>
          </w:p>
        </w:tc>
        <w:tc>
          <w:tcPr>
            <w:tcW w:w="1585" w:type="dxa"/>
          </w:tcPr>
          <w:p w14:paraId="477CA7F9" w14:textId="2B1EB5B1" w:rsidR="00DD2EE1" w:rsidRPr="00DE379F" w:rsidRDefault="00DD2EE1" w:rsidP="004D056E">
            <w:pPr>
              <w:jc w:val="center"/>
              <w:rPr>
                <w:sz w:val="28"/>
                <w:szCs w:val="28"/>
                <w:lang w:val="en-GB"/>
              </w:rPr>
            </w:pPr>
            <w:r w:rsidRPr="00C96D7B">
              <w:rPr>
                <w:rFonts w:ascii="Arial" w:hAnsi="Arial" w:cs="Arial"/>
                <w:b/>
                <w:bCs/>
                <w:color w:val="000000"/>
                <w:sz w:val="28"/>
                <w:szCs w:val="28"/>
                <w:lang w:val="en-US"/>
              </w:rPr>
              <w:t>r</w:t>
            </w:r>
            <w:r w:rsidRPr="00C96D7B">
              <w:rPr>
                <w:rFonts w:ascii="Arial" w:hAnsi="Arial" w:cs="Arial"/>
                <w:b/>
                <w:bCs/>
                <w:color w:val="000000"/>
                <w:sz w:val="28"/>
                <w:szCs w:val="28"/>
                <w:lang w:val="en-US"/>
              </w:rPr>
              <w:br/>
              <w:t>(pm)</w:t>
            </w:r>
          </w:p>
        </w:tc>
      </w:tr>
      <w:tr w:rsidR="00DD2EE1" w14:paraId="7E47087A" w14:textId="77777777" w:rsidTr="00DE4D42">
        <w:trPr>
          <w:trHeight w:val="308"/>
        </w:trPr>
        <w:tc>
          <w:tcPr>
            <w:tcW w:w="1585" w:type="dxa"/>
          </w:tcPr>
          <w:p w14:paraId="2E13E92A" w14:textId="542D22CA" w:rsidR="00DD2EE1" w:rsidRPr="00A71407" w:rsidRDefault="00DD2EE1" w:rsidP="004D056E">
            <w:pPr>
              <w:rPr>
                <w:color w:val="FF0000"/>
                <w:sz w:val="28"/>
                <w:szCs w:val="28"/>
                <w:lang w:val="en-GB"/>
              </w:rPr>
            </w:pPr>
            <w:r w:rsidRPr="00C96D7B">
              <w:rPr>
                <w:rFonts w:ascii="Arial" w:hAnsi="Arial" w:cs="Arial"/>
                <w:color w:val="FF0000"/>
                <w:sz w:val="28"/>
                <w:szCs w:val="28"/>
                <w:lang w:val="en-US"/>
              </w:rPr>
              <w:t>C-C</w:t>
            </w:r>
          </w:p>
        </w:tc>
        <w:tc>
          <w:tcPr>
            <w:tcW w:w="1585" w:type="dxa"/>
          </w:tcPr>
          <w:p w14:paraId="72E3A672" w14:textId="629C70E7" w:rsidR="00DD2EE1" w:rsidRPr="00A71407" w:rsidRDefault="00DD2EE1" w:rsidP="004D056E">
            <w:pPr>
              <w:jc w:val="right"/>
              <w:rPr>
                <w:color w:val="FF0000"/>
                <w:sz w:val="28"/>
                <w:szCs w:val="28"/>
                <w:lang w:val="en-GB"/>
              </w:rPr>
            </w:pPr>
            <w:r w:rsidRPr="00C96D7B">
              <w:rPr>
                <w:rFonts w:ascii="Arial" w:hAnsi="Arial" w:cs="Arial"/>
                <w:color w:val="FF0000"/>
                <w:sz w:val="28"/>
                <w:szCs w:val="28"/>
                <w:lang w:val="en-US"/>
              </w:rPr>
              <w:t>346</w:t>
            </w:r>
          </w:p>
        </w:tc>
        <w:tc>
          <w:tcPr>
            <w:tcW w:w="1585" w:type="dxa"/>
          </w:tcPr>
          <w:p w14:paraId="4CE4BD82" w14:textId="26A43FBC" w:rsidR="00DD2EE1" w:rsidRPr="00A71407" w:rsidRDefault="00DD2EE1" w:rsidP="004D056E">
            <w:pPr>
              <w:jc w:val="right"/>
              <w:rPr>
                <w:color w:val="FF0000"/>
                <w:sz w:val="28"/>
                <w:szCs w:val="28"/>
                <w:lang w:val="en-GB"/>
              </w:rPr>
            </w:pPr>
            <w:r w:rsidRPr="00C96D7B">
              <w:rPr>
                <w:rFonts w:ascii="Arial" w:hAnsi="Arial" w:cs="Arial"/>
                <w:color w:val="FF0000"/>
                <w:sz w:val="28"/>
                <w:szCs w:val="28"/>
                <w:lang w:val="en-US"/>
              </w:rPr>
              <w:t>154</w:t>
            </w:r>
          </w:p>
        </w:tc>
      </w:tr>
      <w:tr w:rsidR="0055262D" w14:paraId="4282E5FD" w14:textId="77777777" w:rsidTr="00DE4D42">
        <w:trPr>
          <w:trHeight w:val="308"/>
        </w:trPr>
        <w:tc>
          <w:tcPr>
            <w:tcW w:w="1585" w:type="dxa"/>
          </w:tcPr>
          <w:p w14:paraId="061D31E0" w14:textId="7B72DAAB" w:rsidR="0055262D" w:rsidRPr="00DE379F" w:rsidRDefault="0055262D" w:rsidP="004D056E">
            <w:pPr>
              <w:rPr>
                <w:sz w:val="28"/>
                <w:szCs w:val="28"/>
                <w:lang w:val="en-GB"/>
              </w:rPr>
            </w:pPr>
            <w:r w:rsidRPr="00C96D7B">
              <w:rPr>
                <w:rFonts w:ascii="Arial" w:hAnsi="Arial" w:cs="Arial"/>
                <w:color w:val="000000"/>
                <w:sz w:val="28"/>
                <w:szCs w:val="28"/>
                <w:lang w:val="en-US"/>
              </w:rPr>
              <w:t>C=C</w:t>
            </w:r>
          </w:p>
        </w:tc>
        <w:tc>
          <w:tcPr>
            <w:tcW w:w="1585" w:type="dxa"/>
          </w:tcPr>
          <w:p w14:paraId="2B37B00F" w14:textId="003BC4C4" w:rsidR="0055262D" w:rsidRPr="00DE379F" w:rsidRDefault="0055262D" w:rsidP="004D056E">
            <w:pPr>
              <w:jc w:val="right"/>
              <w:rPr>
                <w:sz w:val="28"/>
                <w:szCs w:val="28"/>
                <w:lang w:val="en-GB"/>
              </w:rPr>
            </w:pPr>
            <w:r w:rsidRPr="00C96D7B">
              <w:rPr>
                <w:rFonts w:ascii="Arial" w:hAnsi="Arial" w:cs="Arial"/>
                <w:color w:val="000000"/>
                <w:sz w:val="28"/>
                <w:szCs w:val="28"/>
                <w:lang w:val="en-US"/>
              </w:rPr>
              <w:t>602</w:t>
            </w:r>
          </w:p>
        </w:tc>
        <w:tc>
          <w:tcPr>
            <w:tcW w:w="1585" w:type="dxa"/>
          </w:tcPr>
          <w:p w14:paraId="290F141A" w14:textId="0FF84363" w:rsidR="0055262D" w:rsidRPr="00DE379F" w:rsidRDefault="0055262D" w:rsidP="004D056E">
            <w:pPr>
              <w:jc w:val="right"/>
              <w:rPr>
                <w:sz w:val="28"/>
                <w:szCs w:val="28"/>
                <w:lang w:val="en-GB"/>
              </w:rPr>
            </w:pPr>
            <w:r w:rsidRPr="00C96D7B">
              <w:rPr>
                <w:rFonts w:ascii="Arial" w:hAnsi="Arial" w:cs="Arial"/>
                <w:color w:val="000000"/>
                <w:sz w:val="28"/>
                <w:szCs w:val="28"/>
                <w:lang w:val="en-US"/>
              </w:rPr>
              <w:t>134</w:t>
            </w:r>
          </w:p>
        </w:tc>
      </w:tr>
      <w:tr w:rsidR="0055262D" w14:paraId="14E9D4BF" w14:textId="77777777" w:rsidTr="00DE4D42">
        <w:trPr>
          <w:trHeight w:val="308"/>
        </w:trPr>
        <w:tc>
          <w:tcPr>
            <w:tcW w:w="1585" w:type="dxa"/>
          </w:tcPr>
          <w:p w14:paraId="32BDEBC2" w14:textId="423DD893" w:rsidR="0055262D" w:rsidRPr="00DE379F" w:rsidRDefault="0055262D" w:rsidP="004D056E">
            <w:pPr>
              <w:rPr>
                <w:sz w:val="28"/>
                <w:szCs w:val="28"/>
                <w:lang w:val="en-GB"/>
              </w:rPr>
            </w:pPr>
            <w:r w:rsidRPr="00C96D7B">
              <w:rPr>
                <w:rFonts w:ascii="Arial" w:hAnsi="Arial" w:cs="Arial"/>
                <w:color w:val="000000"/>
                <w:sz w:val="28"/>
                <w:szCs w:val="28"/>
                <w:lang w:val="en-US"/>
              </w:rPr>
              <w:t>C≡C</w:t>
            </w:r>
          </w:p>
        </w:tc>
        <w:tc>
          <w:tcPr>
            <w:tcW w:w="1585" w:type="dxa"/>
          </w:tcPr>
          <w:p w14:paraId="7F95D0A4" w14:textId="59AA5CAB" w:rsidR="0055262D" w:rsidRPr="00DE379F" w:rsidRDefault="0055262D" w:rsidP="004D056E">
            <w:pPr>
              <w:jc w:val="right"/>
              <w:rPr>
                <w:sz w:val="28"/>
                <w:szCs w:val="28"/>
                <w:lang w:val="en-GB"/>
              </w:rPr>
            </w:pPr>
            <w:r w:rsidRPr="00C96D7B">
              <w:rPr>
                <w:rFonts w:ascii="Arial" w:hAnsi="Arial" w:cs="Arial"/>
                <w:color w:val="000000"/>
                <w:sz w:val="28"/>
                <w:szCs w:val="28"/>
                <w:lang w:val="en-US"/>
              </w:rPr>
              <w:t>835</w:t>
            </w:r>
          </w:p>
        </w:tc>
        <w:tc>
          <w:tcPr>
            <w:tcW w:w="1585" w:type="dxa"/>
          </w:tcPr>
          <w:p w14:paraId="3B0A4AF1" w14:textId="77B1F34B" w:rsidR="0055262D" w:rsidRPr="00DE379F" w:rsidRDefault="0055262D" w:rsidP="004D056E">
            <w:pPr>
              <w:jc w:val="right"/>
              <w:rPr>
                <w:sz w:val="28"/>
                <w:szCs w:val="28"/>
                <w:lang w:val="en-GB"/>
              </w:rPr>
            </w:pPr>
            <w:r w:rsidRPr="00C96D7B">
              <w:rPr>
                <w:rFonts w:ascii="Arial" w:hAnsi="Arial" w:cs="Arial"/>
                <w:color w:val="000000"/>
                <w:sz w:val="28"/>
                <w:szCs w:val="28"/>
                <w:lang w:val="en-US"/>
              </w:rPr>
              <w:t>120</w:t>
            </w:r>
          </w:p>
        </w:tc>
      </w:tr>
      <w:tr w:rsidR="00A71407" w:rsidRPr="00A71407" w14:paraId="4EB5C6F9" w14:textId="77777777" w:rsidTr="00DE4D42">
        <w:trPr>
          <w:trHeight w:val="308"/>
        </w:trPr>
        <w:tc>
          <w:tcPr>
            <w:tcW w:w="1585" w:type="dxa"/>
          </w:tcPr>
          <w:p w14:paraId="374D2D6B" w14:textId="42657953" w:rsidR="00255496" w:rsidRPr="00C96D7B" w:rsidRDefault="00255496" w:rsidP="004D056E">
            <w:pPr>
              <w:rPr>
                <w:rFonts w:ascii="Arial" w:hAnsi="Arial" w:cs="Arial"/>
                <w:color w:val="FF0000"/>
                <w:sz w:val="28"/>
                <w:szCs w:val="28"/>
                <w:lang w:val="en-US"/>
              </w:rPr>
            </w:pPr>
            <w:r w:rsidRPr="00C96D7B">
              <w:rPr>
                <w:rFonts w:ascii="Arial" w:hAnsi="Arial" w:cs="Arial"/>
                <w:color w:val="FF0000"/>
                <w:sz w:val="28"/>
                <w:szCs w:val="28"/>
                <w:lang w:val="en-US"/>
              </w:rPr>
              <w:t>C-O</w:t>
            </w:r>
          </w:p>
        </w:tc>
        <w:tc>
          <w:tcPr>
            <w:tcW w:w="1585" w:type="dxa"/>
          </w:tcPr>
          <w:p w14:paraId="26D43618" w14:textId="49EC339A"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358</w:t>
            </w:r>
          </w:p>
        </w:tc>
        <w:tc>
          <w:tcPr>
            <w:tcW w:w="1585" w:type="dxa"/>
          </w:tcPr>
          <w:p w14:paraId="362BF07D" w14:textId="05847B9B"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143</w:t>
            </w:r>
          </w:p>
        </w:tc>
      </w:tr>
      <w:tr w:rsidR="00255496" w14:paraId="177A8FAA" w14:textId="77777777" w:rsidTr="00DE4D42">
        <w:trPr>
          <w:trHeight w:val="308"/>
        </w:trPr>
        <w:tc>
          <w:tcPr>
            <w:tcW w:w="1585" w:type="dxa"/>
          </w:tcPr>
          <w:p w14:paraId="68B9A0A8" w14:textId="4686A8EC" w:rsidR="00255496" w:rsidRPr="00C96D7B" w:rsidRDefault="00255496" w:rsidP="004D056E">
            <w:pPr>
              <w:rPr>
                <w:rFonts w:ascii="Arial" w:hAnsi="Arial" w:cs="Arial"/>
                <w:color w:val="000000"/>
                <w:sz w:val="28"/>
                <w:szCs w:val="28"/>
                <w:lang w:val="en-US"/>
              </w:rPr>
            </w:pPr>
            <w:r w:rsidRPr="00C96D7B">
              <w:rPr>
                <w:rFonts w:ascii="Arial" w:hAnsi="Arial" w:cs="Arial"/>
                <w:color w:val="000000"/>
                <w:sz w:val="28"/>
                <w:szCs w:val="28"/>
                <w:lang w:val="en-US"/>
              </w:rPr>
              <w:t>C=O</w:t>
            </w:r>
          </w:p>
        </w:tc>
        <w:tc>
          <w:tcPr>
            <w:tcW w:w="1585" w:type="dxa"/>
          </w:tcPr>
          <w:p w14:paraId="34553AF4" w14:textId="370B47BE"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799</w:t>
            </w:r>
          </w:p>
        </w:tc>
        <w:tc>
          <w:tcPr>
            <w:tcW w:w="1585" w:type="dxa"/>
          </w:tcPr>
          <w:p w14:paraId="44C36806" w14:textId="46CC0DFA"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120</w:t>
            </w:r>
          </w:p>
        </w:tc>
      </w:tr>
      <w:tr w:rsidR="00255496" w14:paraId="01852DFC" w14:textId="77777777" w:rsidTr="00DE4D42">
        <w:trPr>
          <w:trHeight w:val="308"/>
        </w:trPr>
        <w:tc>
          <w:tcPr>
            <w:tcW w:w="1585" w:type="dxa"/>
          </w:tcPr>
          <w:p w14:paraId="69936B04" w14:textId="1D411460" w:rsidR="00255496" w:rsidRPr="00DE379F" w:rsidRDefault="00255496" w:rsidP="004D056E">
            <w:pPr>
              <w:rPr>
                <w:sz w:val="28"/>
                <w:szCs w:val="28"/>
                <w:lang w:val="en-GB"/>
              </w:rPr>
            </w:pPr>
            <w:r w:rsidRPr="00C96D7B">
              <w:rPr>
                <w:rFonts w:ascii="Arial" w:hAnsi="Arial" w:cs="Arial"/>
                <w:color w:val="000000"/>
                <w:sz w:val="28"/>
                <w:szCs w:val="28"/>
                <w:lang w:val="en-US"/>
              </w:rPr>
              <w:t>C≡O</w:t>
            </w:r>
          </w:p>
        </w:tc>
        <w:tc>
          <w:tcPr>
            <w:tcW w:w="1585" w:type="dxa"/>
          </w:tcPr>
          <w:p w14:paraId="5E9CAA34" w14:textId="64B77792" w:rsidR="00255496" w:rsidRPr="00DE379F" w:rsidRDefault="00255496" w:rsidP="004D056E">
            <w:pPr>
              <w:jc w:val="right"/>
              <w:rPr>
                <w:sz w:val="28"/>
                <w:szCs w:val="28"/>
                <w:lang w:val="en-GB"/>
              </w:rPr>
            </w:pPr>
            <w:r w:rsidRPr="00C96D7B">
              <w:rPr>
                <w:rFonts w:ascii="Arial" w:hAnsi="Arial" w:cs="Arial"/>
                <w:color w:val="000000"/>
                <w:sz w:val="28"/>
                <w:szCs w:val="28"/>
                <w:lang w:val="en-US"/>
              </w:rPr>
              <w:t>1072</w:t>
            </w:r>
          </w:p>
        </w:tc>
        <w:tc>
          <w:tcPr>
            <w:tcW w:w="1585" w:type="dxa"/>
          </w:tcPr>
          <w:p w14:paraId="577D6B2B" w14:textId="6D730DED" w:rsidR="00255496" w:rsidRPr="00DE379F" w:rsidRDefault="00255496" w:rsidP="004D056E">
            <w:pPr>
              <w:jc w:val="right"/>
              <w:rPr>
                <w:sz w:val="28"/>
                <w:szCs w:val="28"/>
                <w:lang w:val="en-GB"/>
              </w:rPr>
            </w:pPr>
            <w:r w:rsidRPr="00C96D7B">
              <w:rPr>
                <w:rFonts w:ascii="Arial" w:hAnsi="Arial" w:cs="Arial"/>
                <w:color w:val="000000"/>
                <w:sz w:val="28"/>
                <w:szCs w:val="28"/>
                <w:lang w:val="en-US"/>
              </w:rPr>
              <w:t>113</w:t>
            </w:r>
          </w:p>
        </w:tc>
      </w:tr>
      <w:tr w:rsidR="0055262D" w14:paraId="719AD2B1" w14:textId="77777777" w:rsidTr="00DE4D42">
        <w:trPr>
          <w:trHeight w:val="322"/>
        </w:trPr>
        <w:tc>
          <w:tcPr>
            <w:tcW w:w="1585" w:type="dxa"/>
          </w:tcPr>
          <w:p w14:paraId="11AD1065" w14:textId="34E9398A" w:rsidR="0055262D" w:rsidRPr="00C96D7B" w:rsidRDefault="0055262D" w:rsidP="004D056E">
            <w:pPr>
              <w:rPr>
                <w:rFonts w:ascii="Arial" w:hAnsi="Arial" w:cs="Arial"/>
                <w:color w:val="FF0000"/>
                <w:sz w:val="28"/>
                <w:szCs w:val="28"/>
                <w:lang w:val="en-US"/>
              </w:rPr>
            </w:pPr>
            <w:r w:rsidRPr="00C96D7B">
              <w:rPr>
                <w:rFonts w:ascii="Arial" w:hAnsi="Arial" w:cs="Arial"/>
                <w:color w:val="FF0000"/>
                <w:sz w:val="28"/>
                <w:szCs w:val="28"/>
                <w:lang w:val="en-US"/>
              </w:rPr>
              <w:t>C-N</w:t>
            </w:r>
          </w:p>
        </w:tc>
        <w:tc>
          <w:tcPr>
            <w:tcW w:w="1585" w:type="dxa"/>
          </w:tcPr>
          <w:p w14:paraId="375ABB5F" w14:textId="72512D62" w:rsidR="0055262D" w:rsidRPr="00C96D7B" w:rsidRDefault="0055262D" w:rsidP="004D056E">
            <w:pPr>
              <w:jc w:val="right"/>
              <w:rPr>
                <w:rFonts w:ascii="Arial" w:hAnsi="Arial" w:cs="Arial"/>
                <w:color w:val="FF0000"/>
                <w:sz w:val="28"/>
                <w:szCs w:val="28"/>
                <w:lang w:val="en-US"/>
              </w:rPr>
            </w:pPr>
            <w:r w:rsidRPr="00C96D7B">
              <w:rPr>
                <w:rFonts w:ascii="Arial" w:hAnsi="Arial" w:cs="Arial"/>
                <w:color w:val="FF0000"/>
                <w:sz w:val="28"/>
                <w:szCs w:val="28"/>
                <w:lang w:val="en-US"/>
              </w:rPr>
              <w:t>305</w:t>
            </w:r>
          </w:p>
        </w:tc>
        <w:tc>
          <w:tcPr>
            <w:tcW w:w="1585" w:type="dxa"/>
          </w:tcPr>
          <w:p w14:paraId="2ED30CB2" w14:textId="2F470908" w:rsidR="0055262D" w:rsidRPr="00C96D7B" w:rsidRDefault="0055262D" w:rsidP="004D056E">
            <w:pPr>
              <w:jc w:val="right"/>
              <w:rPr>
                <w:rFonts w:ascii="Arial" w:hAnsi="Arial" w:cs="Arial"/>
                <w:color w:val="FF0000"/>
                <w:sz w:val="28"/>
                <w:szCs w:val="28"/>
                <w:lang w:val="en-US"/>
              </w:rPr>
            </w:pPr>
            <w:r w:rsidRPr="00C96D7B">
              <w:rPr>
                <w:rFonts w:ascii="Arial" w:hAnsi="Arial" w:cs="Arial"/>
                <w:color w:val="FF0000"/>
                <w:sz w:val="28"/>
                <w:szCs w:val="28"/>
                <w:lang w:val="en-US"/>
              </w:rPr>
              <w:t>147</w:t>
            </w:r>
          </w:p>
        </w:tc>
      </w:tr>
      <w:tr w:rsidR="0055262D" w14:paraId="2836BA63" w14:textId="77777777" w:rsidTr="00DE4D42">
        <w:trPr>
          <w:trHeight w:val="308"/>
        </w:trPr>
        <w:tc>
          <w:tcPr>
            <w:tcW w:w="1585" w:type="dxa"/>
          </w:tcPr>
          <w:p w14:paraId="31606DD8" w14:textId="53323845" w:rsidR="0055262D" w:rsidRPr="00C96D7B" w:rsidRDefault="0055262D" w:rsidP="004D056E">
            <w:pPr>
              <w:rPr>
                <w:rFonts w:ascii="Arial" w:hAnsi="Arial" w:cs="Arial"/>
                <w:color w:val="000000"/>
                <w:sz w:val="28"/>
                <w:szCs w:val="28"/>
                <w:lang w:val="en-US"/>
              </w:rPr>
            </w:pPr>
            <w:r w:rsidRPr="00C96D7B">
              <w:rPr>
                <w:rFonts w:ascii="Arial" w:hAnsi="Arial" w:cs="Arial"/>
                <w:color w:val="000000"/>
                <w:sz w:val="28"/>
                <w:szCs w:val="28"/>
                <w:lang w:val="en-US"/>
              </w:rPr>
              <w:t>C=N</w:t>
            </w:r>
          </w:p>
        </w:tc>
        <w:tc>
          <w:tcPr>
            <w:tcW w:w="1585" w:type="dxa"/>
          </w:tcPr>
          <w:p w14:paraId="5B62D308" w14:textId="48A58A07"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615</w:t>
            </w:r>
          </w:p>
        </w:tc>
        <w:tc>
          <w:tcPr>
            <w:tcW w:w="1585" w:type="dxa"/>
          </w:tcPr>
          <w:p w14:paraId="7946B265" w14:textId="11AD1C04"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129</w:t>
            </w:r>
          </w:p>
        </w:tc>
      </w:tr>
      <w:tr w:rsidR="0055262D" w14:paraId="44050411" w14:textId="77777777" w:rsidTr="00DE4D42">
        <w:trPr>
          <w:trHeight w:val="308"/>
        </w:trPr>
        <w:tc>
          <w:tcPr>
            <w:tcW w:w="1585" w:type="dxa"/>
          </w:tcPr>
          <w:p w14:paraId="648C83C8" w14:textId="39188764" w:rsidR="0055262D" w:rsidRPr="00C96D7B" w:rsidRDefault="0055262D" w:rsidP="004D056E">
            <w:pPr>
              <w:rPr>
                <w:rFonts w:ascii="Arial" w:hAnsi="Arial" w:cs="Arial"/>
                <w:color w:val="000000"/>
                <w:sz w:val="28"/>
                <w:szCs w:val="28"/>
                <w:lang w:val="en-US"/>
              </w:rPr>
            </w:pPr>
            <w:r w:rsidRPr="00C96D7B">
              <w:rPr>
                <w:rFonts w:ascii="Arial" w:hAnsi="Arial" w:cs="Arial"/>
                <w:color w:val="000000"/>
                <w:sz w:val="28"/>
                <w:szCs w:val="28"/>
                <w:lang w:val="en-US"/>
              </w:rPr>
              <w:t>C≡N</w:t>
            </w:r>
          </w:p>
        </w:tc>
        <w:tc>
          <w:tcPr>
            <w:tcW w:w="1585" w:type="dxa"/>
          </w:tcPr>
          <w:p w14:paraId="7DA8855D" w14:textId="7D0EDB2B"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887</w:t>
            </w:r>
          </w:p>
        </w:tc>
        <w:tc>
          <w:tcPr>
            <w:tcW w:w="1585" w:type="dxa"/>
          </w:tcPr>
          <w:p w14:paraId="45114EB3" w14:textId="3DFB0AA4"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116</w:t>
            </w:r>
          </w:p>
        </w:tc>
      </w:tr>
      <w:tr w:rsidR="00255496" w14:paraId="5A18EA6D" w14:textId="77777777" w:rsidTr="00DE4D42">
        <w:trPr>
          <w:trHeight w:val="308"/>
        </w:trPr>
        <w:tc>
          <w:tcPr>
            <w:tcW w:w="1585" w:type="dxa"/>
          </w:tcPr>
          <w:p w14:paraId="61322FC8" w14:textId="28854418" w:rsidR="00255496" w:rsidRPr="00C96D7B" w:rsidRDefault="00255496" w:rsidP="004D056E">
            <w:pPr>
              <w:rPr>
                <w:rFonts w:ascii="Arial" w:hAnsi="Arial" w:cs="Arial"/>
                <w:color w:val="FF0000"/>
                <w:sz w:val="28"/>
                <w:szCs w:val="28"/>
                <w:lang w:val="en-US"/>
              </w:rPr>
            </w:pPr>
            <w:r w:rsidRPr="00C96D7B">
              <w:rPr>
                <w:rFonts w:ascii="Arial" w:hAnsi="Arial" w:cs="Arial"/>
                <w:color w:val="FF0000"/>
                <w:sz w:val="28"/>
                <w:szCs w:val="28"/>
                <w:lang w:val="en-US"/>
              </w:rPr>
              <w:t>C-S</w:t>
            </w:r>
          </w:p>
        </w:tc>
        <w:tc>
          <w:tcPr>
            <w:tcW w:w="1585" w:type="dxa"/>
          </w:tcPr>
          <w:p w14:paraId="5D5FF60E" w14:textId="1B920717"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272</w:t>
            </w:r>
          </w:p>
        </w:tc>
        <w:tc>
          <w:tcPr>
            <w:tcW w:w="1585" w:type="dxa"/>
          </w:tcPr>
          <w:p w14:paraId="456F4E3A" w14:textId="4C26C3F0"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182</w:t>
            </w:r>
          </w:p>
        </w:tc>
      </w:tr>
      <w:tr w:rsidR="00255496" w14:paraId="6ABC5B66" w14:textId="77777777" w:rsidTr="00DE4D42">
        <w:trPr>
          <w:trHeight w:val="308"/>
        </w:trPr>
        <w:tc>
          <w:tcPr>
            <w:tcW w:w="1585" w:type="dxa"/>
          </w:tcPr>
          <w:p w14:paraId="513E080C" w14:textId="0637AC14" w:rsidR="00255496" w:rsidRPr="00C96D7B" w:rsidRDefault="00255496" w:rsidP="004D056E">
            <w:pPr>
              <w:rPr>
                <w:rFonts w:ascii="Arial" w:hAnsi="Arial" w:cs="Arial"/>
                <w:color w:val="000000"/>
                <w:sz w:val="28"/>
                <w:szCs w:val="28"/>
                <w:lang w:val="en-US"/>
              </w:rPr>
            </w:pPr>
            <w:r w:rsidRPr="00C96D7B">
              <w:rPr>
                <w:rFonts w:ascii="Arial" w:hAnsi="Arial" w:cs="Arial"/>
                <w:color w:val="000000"/>
                <w:sz w:val="28"/>
                <w:szCs w:val="28"/>
                <w:lang w:val="en-US"/>
              </w:rPr>
              <w:t>C=S</w:t>
            </w:r>
          </w:p>
        </w:tc>
        <w:tc>
          <w:tcPr>
            <w:tcW w:w="1585" w:type="dxa"/>
          </w:tcPr>
          <w:p w14:paraId="53C798E0" w14:textId="20D11F3C"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573</w:t>
            </w:r>
          </w:p>
        </w:tc>
        <w:tc>
          <w:tcPr>
            <w:tcW w:w="1585" w:type="dxa"/>
          </w:tcPr>
          <w:p w14:paraId="2B40A9BC" w14:textId="11A7FB78"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160</w:t>
            </w:r>
          </w:p>
        </w:tc>
      </w:tr>
      <w:tr w:rsidR="000748B1" w14:paraId="1711A2E9" w14:textId="77777777" w:rsidTr="00DE4D42">
        <w:trPr>
          <w:trHeight w:val="174"/>
        </w:trPr>
        <w:tc>
          <w:tcPr>
            <w:tcW w:w="1585" w:type="dxa"/>
          </w:tcPr>
          <w:p w14:paraId="2BDAFAC6" w14:textId="05F00935" w:rsidR="000748B1" w:rsidRPr="00C96D7B" w:rsidRDefault="00DE4D42" w:rsidP="004D056E">
            <w:pPr>
              <w:rPr>
                <w:rFonts w:ascii="Arial" w:hAnsi="Arial" w:cs="Arial"/>
                <w:color w:val="000000"/>
                <w:sz w:val="28"/>
                <w:szCs w:val="28"/>
                <w:lang w:val="en-US"/>
              </w:rPr>
            </w:pPr>
            <w:r w:rsidRPr="00C96D7B">
              <w:rPr>
                <w:rFonts w:ascii="Arial" w:hAnsi="Arial" w:cs="Arial"/>
                <w:color w:val="000000"/>
                <w:sz w:val="28"/>
                <w:szCs w:val="28"/>
                <w:lang w:val="en-US"/>
              </w:rPr>
              <w:t>--------------</w:t>
            </w:r>
          </w:p>
        </w:tc>
        <w:tc>
          <w:tcPr>
            <w:tcW w:w="1585" w:type="dxa"/>
          </w:tcPr>
          <w:p w14:paraId="0AD3541A" w14:textId="7B39B206" w:rsidR="000748B1" w:rsidRPr="00C96D7B" w:rsidRDefault="00DE4D42" w:rsidP="004D056E">
            <w:pPr>
              <w:jc w:val="right"/>
              <w:rPr>
                <w:rFonts w:ascii="Arial" w:hAnsi="Arial" w:cs="Arial"/>
                <w:color w:val="000000"/>
                <w:sz w:val="28"/>
                <w:szCs w:val="28"/>
                <w:lang w:val="en-US"/>
              </w:rPr>
            </w:pPr>
            <w:r w:rsidRPr="00C96D7B">
              <w:rPr>
                <w:rFonts w:ascii="Arial" w:hAnsi="Arial" w:cs="Arial"/>
                <w:color w:val="000000"/>
                <w:sz w:val="28"/>
                <w:szCs w:val="28"/>
                <w:lang w:val="en-US"/>
              </w:rPr>
              <w:t>--------------</w:t>
            </w:r>
          </w:p>
        </w:tc>
        <w:tc>
          <w:tcPr>
            <w:tcW w:w="1585" w:type="dxa"/>
          </w:tcPr>
          <w:p w14:paraId="684E1893" w14:textId="7F2242A8" w:rsidR="000748B1" w:rsidRPr="00C96D7B" w:rsidRDefault="00DE4D42" w:rsidP="004D056E">
            <w:pPr>
              <w:jc w:val="right"/>
              <w:rPr>
                <w:rFonts w:ascii="Arial" w:hAnsi="Arial" w:cs="Arial"/>
                <w:color w:val="000000"/>
                <w:sz w:val="28"/>
                <w:szCs w:val="28"/>
                <w:lang w:val="en-US"/>
              </w:rPr>
            </w:pPr>
            <w:r w:rsidRPr="00C96D7B">
              <w:rPr>
                <w:rFonts w:ascii="Arial" w:hAnsi="Arial" w:cs="Arial"/>
                <w:color w:val="000000"/>
                <w:sz w:val="28"/>
                <w:szCs w:val="28"/>
                <w:lang w:val="en-US"/>
              </w:rPr>
              <w:t>--------------</w:t>
            </w:r>
          </w:p>
        </w:tc>
      </w:tr>
      <w:tr w:rsidR="009C16EE" w14:paraId="6ED03804" w14:textId="77777777" w:rsidTr="00DE4D42">
        <w:trPr>
          <w:trHeight w:val="308"/>
        </w:trPr>
        <w:tc>
          <w:tcPr>
            <w:tcW w:w="1585" w:type="dxa"/>
          </w:tcPr>
          <w:p w14:paraId="6B731394" w14:textId="48478090" w:rsidR="009C16EE" w:rsidRPr="00C96D7B" w:rsidRDefault="009C16EE" w:rsidP="009C16EE">
            <w:pPr>
              <w:rPr>
                <w:rFonts w:ascii="Arial" w:hAnsi="Arial" w:cs="Arial"/>
                <w:color w:val="FF0000"/>
                <w:sz w:val="28"/>
                <w:szCs w:val="28"/>
                <w:lang w:val="en-US"/>
              </w:rPr>
            </w:pPr>
            <w:r w:rsidRPr="00C96D7B">
              <w:rPr>
                <w:rFonts w:ascii="Arial" w:hAnsi="Arial" w:cs="Arial"/>
                <w:color w:val="FF0000"/>
                <w:sz w:val="28"/>
                <w:szCs w:val="28"/>
                <w:lang w:val="en-US"/>
              </w:rPr>
              <w:t>C-H</w:t>
            </w:r>
          </w:p>
        </w:tc>
        <w:tc>
          <w:tcPr>
            <w:tcW w:w="1585" w:type="dxa"/>
          </w:tcPr>
          <w:p w14:paraId="38C306E2" w14:textId="7A1BF6B1" w:rsidR="009C16EE" w:rsidRPr="00C96D7B" w:rsidRDefault="009C16EE" w:rsidP="009C16EE">
            <w:pPr>
              <w:jc w:val="right"/>
              <w:rPr>
                <w:rFonts w:ascii="Arial" w:hAnsi="Arial" w:cs="Arial"/>
                <w:color w:val="FF0000"/>
                <w:sz w:val="28"/>
                <w:szCs w:val="28"/>
                <w:lang w:val="en-US"/>
              </w:rPr>
            </w:pPr>
            <w:r w:rsidRPr="00C96D7B">
              <w:rPr>
                <w:rFonts w:ascii="Arial" w:hAnsi="Arial" w:cs="Arial"/>
                <w:color w:val="FF0000"/>
                <w:sz w:val="28"/>
                <w:szCs w:val="28"/>
                <w:lang w:val="en-US"/>
              </w:rPr>
              <w:t>411</w:t>
            </w:r>
          </w:p>
        </w:tc>
        <w:tc>
          <w:tcPr>
            <w:tcW w:w="1585" w:type="dxa"/>
          </w:tcPr>
          <w:p w14:paraId="2CEBD828" w14:textId="1DD3D119" w:rsidR="009C16EE" w:rsidRPr="00C96D7B" w:rsidRDefault="009C16EE" w:rsidP="009C16EE">
            <w:pPr>
              <w:jc w:val="right"/>
              <w:rPr>
                <w:rFonts w:ascii="Arial" w:hAnsi="Arial" w:cs="Arial"/>
                <w:color w:val="FF0000"/>
                <w:sz w:val="28"/>
                <w:szCs w:val="28"/>
                <w:lang w:val="en-US"/>
              </w:rPr>
            </w:pPr>
            <w:r w:rsidRPr="00C96D7B">
              <w:rPr>
                <w:rFonts w:ascii="Arial" w:hAnsi="Arial" w:cs="Arial"/>
                <w:color w:val="FF0000"/>
                <w:sz w:val="28"/>
                <w:szCs w:val="28"/>
                <w:lang w:val="en-US"/>
              </w:rPr>
              <w:t>109</w:t>
            </w:r>
          </w:p>
        </w:tc>
      </w:tr>
      <w:tr w:rsidR="00A003AE" w14:paraId="421B46FC" w14:textId="77777777" w:rsidTr="00DE4D42">
        <w:trPr>
          <w:trHeight w:val="308"/>
        </w:trPr>
        <w:tc>
          <w:tcPr>
            <w:tcW w:w="1585" w:type="dxa"/>
          </w:tcPr>
          <w:p w14:paraId="034FBEAB" w14:textId="7BF3C568" w:rsidR="00A003AE" w:rsidRPr="00C96D7B" w:rsidRDefault="00A003AE" w:rsidP="00A003AE">
            <w:pPr>
              <w:rPr>
                <w:rFonts w:ascii="Arial" w:hAnsi="Arial" w:cs="Arial"/>
                <w:color w:val="FF0000"/>
                <w:sz w:val="28"/>
                <w:szCs w:val="28"/>
                <w:lang w:val="en-US"/>
              </w:rPr>
            </w:pPr>
            <w:r w:rsidRPr="00C96D7B">
              <w:rPr>
                <w:rFonts w:ascii="Arial" w:hAnsi="Arial" w:cs="Arial"/>
                <w:color w:val="FF0000"/>
                <w:sz w:val="28"/>
                <w:szCs w:val="28"/>
                <w:lang w:val="en-US"/>
              </w:rPr>
              <w:t>C-P</w:t>
            </w:r>
          </w:p>
        </w:tc>
        <w:tc>
          <w:tcPr>
            <w:tcW w:w="1585" w:type="dxa"/>
          </w:tcPr>
          <w:p w14:paraId="25524F55" w14:textId="51E90F9B" w:rsidR="00A003AE" w:rsidRPr="00C96D7B" w:rsidRDefault="00A003AE" w:rsidP="00A003AE">
            <w:pPr>
              <w:jc w:val="right"/>
              <w:rPr>
                <w:rFonts w:ascii="Arial" w:hAnsi="Arial" w:cs="Arial"/>
                <w:color w:val="FF0000"/>
                <w:sz w:val="28"/>
                <w:szCs w:val="28"/>
                <w:lang w:val="en-US"/>
              </w:rPr>
            </w:pPr>
            <w:r w:rsidRPr="00C96D7B">
              <w:rPr>
                <w:rFonts w:ascii="Arial" w:hAnsi="Arial" w:cs="Arial"/>
                <w:color w:val="FF0000"/>
                <w:sz w:val="28"/>
                <w:szCs w:val="28"/>
                <w:lang w:val="en-US"/>
              </w:rPr>
              <w:t>264</w:t>
            </w:r>
          </w:p>
        </w:tc>
        <w:tc>
          <w:tcPr>
            <w:tcW w:w="1585" w:type="dxa"/>
          </w:tcPr>
          <w:p w14:paraId="61BA45F9" w14:textId="75088BA4" w:rsidR="00A003AE" w:rsidRPr="00C96D7B" w:rsidRDefault="00A003AE" w:rsidP="00A003AE">
            <w:pPr>
              <w:jc w:val="right"/>
              <w:rPr>
                <w:rFonts w:ascii="Arial" w:hAnsi="Arial" w:cs="Arial"/>
                <w:color w:val="FF0000"/>
                <w:sz w:val="28"/>
                <w:szCs w:val="28"/>
                <w:lang w:val="en-US"/>
              </w:rPr>
            </w:pPr>
            <w:r w:rsidRPr="00C96D7B">
              <w:rPr>
                <w:rFonts w:ascii="Arial" w:hAnsi="Arial" w:cs="Arial"/>
                <w:color w:val="FF0000"/>
                <w:sz w:val="28"/>
                <w:szCs w:val="28"/>
                <w:lang w:val="en-US"/>
              </w:rPr>
              <w:t>184</w:t>
            </w:r>
          </w:p>
        </w:tc>
      </w:tr>
      <w:tr w:rsidR="002220FA" w14:paraId="54038E02" w14:textId="77777777" w:rsidTr="00DE4D42">
        <w:trPr>
          <w:trHeight w:val="308"/>
        </w:trPr>
        <w:tc>
          <w:tcPr>
            <w:tcW w:w="1585" w:type="dxa"/>
          </w:tcPr>
          <w:p w14:paraId="7007EABF" w14:textId="10073520" w:rsidR="002220FA" w:rsidRPr="00C96D7B" w:rsidRDefault="002220FA" w:rsidP="004D056E">
            <w:pPr>
              <w:rPr>
                <w:rFonts w:ascii="Arial" w:hAnsi="Arial" w:cs="Arial"/>
                <w:color w:val="FF0000"/>
                <w:sz w:val="28"/>
                <w:szCs w:val="28"/>
                <w:lang w:val="en-US"/>
              </w:rPr>
            </w:pPr>
            <w:r w:rsidRPr="00C96D7B">
              <w:rPr>
                <w:rFonts w:ascii="Arial" w:hAnsi="Arial" w:cs="Arial"/>
                <w:color w:val="FF0000"/>
                <w:sz w:val="28"/>
                <w:szCs w:val="28"/>
                <w:lang w:val="en-US"/>
              </w:rPr>
              <w:t>C-Cl</w:t>
            </w:r>
          </w:p>
        </w:tc>
        <w:tc>
          <w:tcPr>
            <w:tcW w:w="1585" w:type="dxa"/>
          </w:tcPr>
          <w:p w14:paraId="7AC58317" w14:textId="7F8DB4DC"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327</w:t>
            </w:r>
          </w:p>
        </w:tc>
        <w:tc>
          <w:tcPr>
            <w:tcW w:w="1585" w:type="dxa"/>
          </w:tcPr>
          <w:p w14:paraId="0643042B" w14:textId="7A604A83"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177</w:t>
            </w:r>
          </w:p>
        </w:tc>
      </w:tr>
      <w:tr w:rsidR="002220FA" w14:paraId="78BBD3FF" w14:textId="77777777" w:rsidTr="00DE4D42">
        <w:trPr>
          <w:trHeight w:val="308"/>
        </w:trPr>
        <w:tc>
          <w:tcPr>
            <w:tcW w:w="1585" w:type="dxa"/>
          </w:tcPr>
          <w:p w14:paraId="0813C559" w14:textId="32D0D0A7" w:rsidR="002220FA" w:rsidRPr="00C96D7B" w:rsidRDefault="002220FA" w:rsidP="004D056E">
            <w:pPr>
              <w:rPr>
                <w:rFonts w:ascii="Arial" w:hAnsi="Arial" w:cs="Arial"/>
                <w:color w:val="FF0000"/>
                <w:sz w:val="28"/>
                <w:szCs w:val="28"/>
                <w:lang w:val="en-US"/>
              </w:rPr>
            </w:pPr>
            <w:r w:rsidRPr="00C96D7B">
              <w:rPr>
                <w:rFonts w:ascii="Arial" w:hAnsi="Arial" w:cs="Arial"/>
                <w:color w:val="FF0000"/>
                <w:sz w:val="28"/>
                <w:szCs w:val="28"/>
                <w:lang w:val="en-US"/>
              </w:rPr>
              <w:t>C-F</w:t>
            </w:r>
          </w:p>
        </w:tc>
        <w:tc>
          <w:tcPr>
            <w:tcW w:w="1585" w:type="dxa"/>
          </w:tcPr>
          <w:p w14:paraId="7986A778" w14:textId="0FE15F5A"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485</w:t>
            </w:r>
          </w:p>
        </w:tc>
        <w:tc>
          <w:tcPr>
            <w:tcW w:w="1585" w:type="dxa"/>
          </w:tcPr>
          <w:p w14:paraId="3DD39304" w14:textId="5413BA83"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135</w:t>
            </w:r>
          </w:p>
        </w:tc>
      </w:tr>
      <w:tr w:rsidR="0055262D" w14:paraId="093804FA" w14:textId="77777777" w:rsidTr="00DE4D42">
        <w:trPr>
          <w:trHeight w:val="308"/>
        </w:trPr>
        <w:tc>
          <w:tcPr>
            <w:tcW w:w="1585" w:type="dxa"/>
          </w:tcPr>
          <w:p w14:paraId="6D41DC75" w14:textId="0EB00512" w:rsidR="0055262D" w:rsidRPr="007A209D" w:rsidRDefault="0055262D" w:rsidP="004D056E">
            <w:pPr>
              <w:rPr>
                <w:color w:val="FF0000"/>
                <w:sz w:val="28"/>
                <w:szCs w:val="28"/>
                <w:lang w:val="en-GB"/>
              </w:rPr>
            </w:pPr>
            <w:r w:rsidRPr="00C96D7B">
              <w:rPr>
                <w:rFonts w:ascii="Arial" w:hAnsi="Arial" w:cs="Arial"/>
                <w:color w:val="FF0000"/>
                <w:sz w:val="28"/>
                <w:szCs w:val="28"/>
                <w:lang w:val="en-US"/>
              </w:rPr>
              <w:t>C-Si</w:t>
            </w:r>
          </w:p>
        </w:tc>
        <w:tc>
          <w:tcPr>
            <w:tcW w:w="1585" w:type="dxa"/>
          </w:tcPr>
          <w:p w14:paraId="76A77A98" w14:textId="11BF2F86" w:rsidR="0055262D" w:rsidRPr="007A209D" w:rsidRDefault="0055262D" w:rsidP="004D056E">
            <w:pPr>
              <w:jc w:val="right"/>
              <w:rPr>
                <w:color w:val="FF0000"/>
                <w:sz w:val="28"/>
                <w:szCs w:val="28"/>
                <w:lang w:val="en-GB"/>
              </w:rPr>
            </w:pPr>
            <w:r w:rsidRPr="00C96D7B">
              <w:rPr>
                <w:rFonts w:ascii="Arial" w:hAnsi="Arial" w:cs="Arial"/>
                <w:color w:val="FF0000"/>
                <w:sz w:val="28"/>
                <w:szCs w:val="28"/>
                <w:lang w:val="en-US"/>
              </w:rPr>
              <w:t>318</w:t>
            </w:r>
          </w:p>
        </w:tc>
        <w:tc>
          <w:tcPr>
            <w:tcW w:w="1585" w:type="dxa"/>
          </w:tcPr>
          <w:p w14:paraId="12B37263" w14:textId="6E8EF30E" w:rsidR="0055262D" w:rsidRPr="007A209D" w:rsidRDefault="0055262D" w:rsidP="004D056E">
            <w:pPr>
              <w:jc w:val="right"/>
              <w:rPr>
                <w:color w:val="FF0000"/>
                <w:sz w:val="28"/>
                <w:szCs w:val="28"/>
                <w:lang w:val="en-GB"/>
              </w:rPr>
            </w:pPr>
            <w:r w:rsidRPr="00C96D7B">
              <w:rPr>
                <w:rFonts w:ascii="Arial" w:hAnsi="Arial" w:cs="Arial"/>
                <w:color w:val="FF0000"/>
                <w:sz w:val="28"/>
                <w:szCs w:val="28"/>
                <w:lang w:val="en-US"/>
              </w:rPr>
              <w:t>185</w:t>
            </w:r>
          </w:p>
        </w:tc>
      </w:tr>
    </w:tbl>
    <w:p w14:paraId="744888D6" w14:textId="501E3F16" w:rsidR="001D68D9" w:rsidRPr="00EE3A02" w:rsidRDefault="00C53AFF" w:rsidP="00EE3A02">
      <w:pPr>
        <w:tabs>
          <w:tab w:val="left" w:pos="1110"/>
        </w:tabs>
        <w:rPr>
          <w:color w:val="17365D" w:themeColor="text2" w:themeShade="BF"/>
          <w:sz w:val="20"/>
          <w:szCs w:val="20"/>
          <w:lang w:val="en-GB"/>
        </w:rPr>
      </w:pPr>
      <w:r>
        <w:rPr>
          <w:color w:val="17365D" w:themeColor="text2" w:themeShade="BF"/>
          <w:sz w:val="20"/>
          <w:szCs w:val="20"/>
          <w:lang w:val="en-GB"/>
        </w:rPr>
        <w:t>Table 1: Common</w:t>
      </w:r>
      <w:r w:rsidR="002F5834">
        <w:rPr>
          <w:color w:val="17365D" w:themeColor="text2" w:themeShade="BF"/>
          <w:sz w:val="20"/>
          <w:szCs w:val="20"/>
          <w:lang w:val="en-GB"/>
        </w:rPr>
        <w:t xml:space="preserve"> </w:t>
      </w:r>
      <w:r w:rsidR="00BC20E2">
        <w:rPr>
          <w:color w:val="17365D" w:themeColor="text2" w:themeShade="BF"/>
          <w:sz w:val="20"/>
          <w:szCs w:val="20"/>
          <w:lang w:val="en-GB"/>
        </w:rPr>
        <w:t>b</w:t>
      </w:r>
      <w:r>
        <w:rPr>
          <w:color w:val="17365D" w:themeColor="text2" w:themeShade="BF"/>
          <w:sz w:val="20"/>
          <w:szCs w:val="20"/>
          <w:lang w:val="en-GB"/>
        </w:rPr>
        <w:t>ond energies</w:t>
      </w:r>
      <w:r w:rsidR="002F5834">
        <w:rPr>
          <w:color w:val="17365D" w:themeColor="text2" w:themeShade="BF"/>
          <w:sz w:val="20"/>
          <w:szCs w:val="20"/>
          <w:lang w:val="en-GB"/>
        </w:rPr>
        <w:t xml:space="preserve"> and </w:t>
      </w:r>
      <w:r w:rsidR="00BC20E2">
        <w:rPr>
          <w:color w:val="17365D" w:themeColor="text2" w:themeShade="BF"/>
          <w:sz w:val="20"/>
          <w:szCs w:val="20"/>
          <w:lang w:val="en-GB"/>
        </w:rPr>
        <w:t xml:space="preserve">their </w:t>
      </w:r>
      <w:r w:rsidR="002F5834">
        <w:rPr>
          <w:color w:val="17365D" w:themeColor="text2" w:themeShade="BF"/>
          <w:sz w:val="20"/>
          <w:szCs w:val="20"/>
          <w:lang w:val="en-GB"/>
        </w:rPr>
        <w:t>corresponding bond lengths.</w:t>
      </w:r>
      <w:r w:rsidR="007A209D">
        <w:rPr>
          <w:color w:val="17365D" w:themeColor="text2" w:themeShade="BF"/>
          <w:sz w:val="20"/>
          <w:szCs w:val="20"/>
          <w:lang w:val="en-GB"/>
        </w:rPr>
        <w:t xml:space="preserve"> Single bonds</w:t>
      </w:r>
      <w:r w:rsidR="00183495">
        <w:rPr>
          <w:color w:val="17365D" w:themeColor="text2" w:themeShade="BF"/>
          <w:sz w:val="20"/>
          <w:szCs w:val="20"/>
          <w:lang w:val="en-GB"/>
        </w:rPr>
        <w:t xml:space="preserve"> are</w:t>
      </w:r>
      <w:r w:rsidR="007A209D">
        <w:rPr>
          <w:color w:val="17365D" w:themeColor="text2" w:themeShade="BF"/>
          <w:sz w:val="20"/>
          <w:szCs w:val="20"/>
          <w:lang w:val="en-GB"/>
        </w:rPr>
        <w:t xml:space="preserve"> highlighted in red</w:t>
      </w:r>
      <w:r w:rsidR="00E950F9">
        <w:rPr>
          <w:color w:val="17365D" w:themeColor="text2" w:themeShade="BF"/>
          <w:sz w:val="20"/>
          <w:szCs w:val="20"/>
          <w:lang w:val="en-GB"/>
        </w:rPr>
        <w:t>.</w:t>
      </w:r>
      <w:r w:rsidR="000434AB" w:rsidRPr="00DE379F">
        <w:rPr>
          <w:color w:val="17365D" w:themeColor="text2" w:themeShade="BF"/>
          <w:sz w:val="20"/>
          <w:szCs w:val="20"/>
          <w:lang w:val="en-GB"/>
        </w:rPr>
        <w:t xml:space="preserve"> </w:t>
      </w:r>
      <w:r w:rsidR="00E950F9">
        <w:rPr>
          <w:color w:val="17365D" w:themeColor="text2" w:themeShade="BF"/>
          <w:sz w:val="20"/>
          <w:szCs w:val="20"/>
          <w:lang w:val="en-GB"/>
        </w:rPr>
        <w:t>Source:</w:t>
      </w:r>
      <w:r w:rsidR="00880335">
        <w:rPr>
          <w:color w:val="FFFFFF" w:themeColor="background1"/>
          <w:sz w:val="20"/>
          <w:szCs w:val="20"/>
          <w:lang w:val="en-GB"/>
        </w:rPr>
        <w:t xml:space="preserve"> </w:t>
      </w:r>
      <w:r w:rsidR="00DE379F" w:rsidRPr="00DE379F">
        <w:rPr>
          <w:color w:val="17365D" w:themeColor="text2" w:themeShade="BF"/>
          <w:sz w:val="20"/>
          <w:szCs w:val="20"/>
          <w:lang w:val="en-GB"/>
        </w:rPr>
        <w:fldChar w:fldCharType="begin" w:fldLock="1"/>
      </w:r>
      <w:r w:rsidR="00E514AC">
        <w:rPr>
          <w:color w:val="17365D" w:themeColor="text2" w:themeShade="BF"/>
          <w:sz w:val="20"/>
          <w:szCs w:val="20"/>
          <w:lang w:val="en-GB"/>
        </w:rPr>
        <w:instrText>ADDIN CSL_CITATION {"citationItems":[{"id":"ITEM-1","itemData":{"ISBN":"8177581309","author":[{"dropping-particle":"","family":"Huheey","given":"James E","non-dropping-particle":"","parse-names":false,"suffix":""},{"dropping-particle":"","family":"Keiter","given":"Ellen A","non-dropping-particle":"","parse-names":false,"suffix":""},{"dropping-particle":"","family":"Keiter","given":"Richard L","non-dropping-particle":"","parse-names":false,"suffix":""},{"dropping-particle":"","family":"Medhi","given":"Okhil K","non-dropping-particle":"","parse-names":false,"suffix":""}],"id":"ITEM-1","issued":{"date-parts":[["2006"]]},"publisher":"Pearson Education India","title":"Inorganic chemistry: principles of structure and reactivity","type":"book"},"uris":["http://www.mendeley.com/documents/?uuid=f1f5ad3b-c7d0-45bb-8af9-629650ad7038","http://www.mendeley.com/documents/?uuid=26f3da8a-e406-4a4e-ba26-e16dcdba8e5d"]}],"mendeley":{"formattedCitation":"(Huheey, Keiter, Keiter, &amp; Medhi, 2006)","manualFormatting":"Huheey, Keiter, Keiter, &amp; Medhi, 2006","plainTextFormattedCitation":"(Huheey, Keiter, Keiter, &amp; Medhi, 2006)","previouslyFormattedCitation":"(Huheey, Keiter, Keiter, &amp; Medhi, 2006)"},"properties":{"noteIndex":0},"schema":"https://github.com/citation-style-language/schema/raw/master/csl-citation.json"}</w:instrText>
      </w:r>
      <w:r w:rsidR="00DE379F" w:rsidRPr="00DE379F">
        <w:rPr>
          <w:color w:val="17365D" w:themeColor="text2" w:themeShade="BF"/>
          <w:sz w:val="20"/>
          <w:szCs w:val="20"/>
          <w:lang w:val="en-GB"/>
        </w:rPr>
        <w:fldChar w:fldCharType="separate"/>
      </w:r>
      <w:r w:rsidR="00DE379F" w:rsidRPr="00DE379F">
        <w:rPr>
          <w:noProof/>
          <w:color w:val="17365D" w:themeColor="text2" w:themeShade="BF"/>
          <w:sz w:val="20"/>
          <w:szCs w:val="20"/>
          <w:lang w:val="en-GB"/>
        </w:rPr>
        <w:t>Huheey, Keiter, Keiter, &amp; Medhi, 2006</w:t>
      </w:r>
      <w:r w:rsidR="00DE379F" w:rsidRPr="00DE379F">
        <w:rPr>
          <w:color w:val="17365D" w:themeColor="text2" w:themeShade="BF"/>
          <w:sz w:val="20"/>
          <w:szCs w:val="20"/>
          <w:lang w:val="en-GB"/>
        </w:rPr>
        <w:fldChar w:fldCharType="end"/>
      </w:r>
    </w:p>
    <w:p w14:paraId="1A675EE6" w14:textId="636B2F5E" w:rsidR="002F6845" w:rsidRDefault="001D68D9" w:rsidP="00063306">
      <w:pPr>
        <w:rPr>
          <w:lang w:val="en-GB"/>
        </w:rPr>
      </w:pPr>
      <w:r>
        <w:rPr>
          <w:lang w:val="en-GB"/>
        </w:rPr>
        <w:t xml:space="preserve">Carbon manages to combine all these fascinating </w:t>
      </w:r>
      <w:r w:rsidR="00DF0600">
        <w:rPr>
          <w:lang w:val="en-GB"/>
        </w:rPr>
        <w:t xml:space="preserve">chemical </w:t>
      </w:r>
      <w:r>
        <w:rPr>
          <w:lang w:val="en-GB"/>
        </w:rPr>
        <w:t>properties with a high cosmic abundance</w:t>
      </w:r>
      <w:r w:rsidR="00DF0600">
        <w:rPr>
          <w:lang w:val="en-GB"/>
        </w:rPr>
        <w:t>. D</w:t>
      </w:r>
      <w:r>
        <w:rPr>
          <w:lang w:val="en-GB"/>
        </w:rPr>
        <w:t>espite being relatively rare on earth as the 15</w:t>
      </w:r>
      <w:r w:rsidRPr="001D68D9">
        <w:rPr>
          <w:vertAlign w:val="superscript"/>
          <w:lang w:val="en-GB"/>
        </w:rPr>
        <w:t>th</w:t>
      </w:r>
      <w:r>
        <w:rPr>
          <w:lang w:val="en-GB"/>
        </w:rPr>
        <w:t xml:space="preserve"> most abundant element, it is the 4</w:t>
      </w:r>
      <w:r w:rsidRPr="001D68D9">
        <w:rPr>
          <w:vertAlign w:val="superscript"/>
          <w:lang w:val="en-GB"/>
        </w:rPr>
        <w:t>th</w:t>
      </w:r>
      <w:r>
        <w:rPr>
          <w:lang w:val="en-GB"/>
        </w:rPr>
        <w:t xml:space="preserve"> most common element in </w:t>
      </w:r>
      <w:r w:rsidR="00DF0600">
        <w:rPr>
          <w:lang w:val="en-GB"/>
        </w:rPr>
        <w:t>the Milky Way</w:t>
      </w:r>
      <w:r>
        <w:rPr>
          <w:lang w:val="en-GB"/>
        </w:rPr>
        <w:t xml:space="preserve"> at approximately 0.</w:t>
      </w:r>
      <w:r w:rsidR="00DF0600">
        <w:rPr>
          <w:lang w:val="en-GB"/>
        </w:rPr>
        <w:t>5</w:t>
      </w:r>
      <w:r>
        <w:rPr>
          <w:lang w:val="en-GB"/>
        </w:rPr>
        <w:t xml:space="preserve">% of all </w:t>
      </w:r>
      <w:r w:rsidR="00DF0600">
        <w:rPr>
          <w:lang w:val="en-GB"/>
        </w:rPr>
        <w:t>baryonic</w:t>
      </w:r>
      <w:r>
        <w:rPr>
          <w:lang w:val="en-GB"/>
        </w:rPr>
        <w:t xml:space="preserve"> mass</w:t>
      </w:r>
      <w:r w:rsidR="00DF0600">
        <w:rPr>
          <w:lang w:val="en-GB"/>
        </w:rPr>
        <w:t xml:space="preserve"> </w:t>
      </w:r>
      <w:r w:rsidR="00DF0600">
        <w:rPr>
          <w:lang w:val="en-GB"/>
        </w:rPr>
        <w:fldChar w:fldCharType="begin" w:fldLock="1"/>
      </w:r>
      <w:r w:rsidR="00E514AC">
        <w:rPr>
          <w:lang w:val="en-GB"/>
        </w:rPr>
        <w:instrText>ADDIN CSL_CITATION {"citationItems":[{"id":"ITEM-1","itemData":{"ISBN":"0385472137","author":[{"dropping-particle":"","family":"Croswell","given":"Ken","non-dropping-particle":"","parse-names":false,"suffix":""}],"id":"ITEM-1","issued":{"date-parts":[["1995"]]},"publisher":"Anchor Books","title":"The alchemy of the heavens: searching for meaning in the Milky Way","type":"book"},"uris":["http://www.mendeley.com/documents/?uuid=18224897-9561-48e7-b236-91ff09fd3166","http://www.mendeley.com/documents/?uuid=dfd100bd-e7a3-4cc4-b2fc-a4e065266ad4"]}],"mendeley":{"formattedCitation":"(Croswell, 1995)","plainTextFormattedCitation":"(Croswell, 1995)","previouslyFormattedCitation":"(Croswell, 1995)"},"properties":{"noteIndex":0},"schema":"https://github.com/citation-style-language/schema/raw/master/csl-citation.json"}</w:instrText>
      </w:r>
      <w:r w:rsidR="00DF0600">
        <w:rPr>
          <w:lang w:val="en-GB"/>
        </w:rPr>
        <w:fldChar w:fldCharType="separate"/>
      </w:r>
      <w:r w:rsidR="00DF0600" w:rsidRPr="00DF0600">
        <w:rPr>
          <w:noProof/>
          <w:lang w:val="en-GB"/>
        </w:rPr>
        <w:t>(Croswell, 1995)</w:t>
      </w:r>
      <w:r w:rsidR="00DF0600">
        <w:rPr>
          <w:lang w:val="en-GB"/>
        </w:rPr>
        <w:fldChar w:fldCharType="end"/>
      </w:r>
      <w:r>
        <w:rPr>
          <w:lang w:val="en-GB"/>
        </w:rPr>
        <w:t xml:space="preserve">. </w:t>
      </w:r>
      <w:r w:rsidR="00DF0600">
        <w:rPr>
          <w:lang w:val="en-GB"/>
        </w:rPr>
        <w:t xml:space="preserve">If the emergence of life is indeed a stochastic process as </w:t>
      </w:r>
      <w:r w:rsidR="00D46556">
        <w:rPr>
          <w:lang w:val="en-GB"/>
        </w:rPr>
        <w:t>we now understand it</w:t>
      </w:r>
      <w:r w:rsidR="00DF0600">
        <w:rPr>
          <w:lang w:val="en-GB"/>
        </w:rPr>
        <w:t xml:space="preserve">, Carbon, as the element combining </w:t>
      </w:r>
      <w:r w:rsidR="00BD55FD">
        <w:rPr>
          <w:lang w:val="en-GB"/>
        </w:rPr>
        <w:t>by far the most</w:t>
      </w:r>
      <w:r w:rsidR="00DF0600">
        <w:rPr>
          <w:lang w:val="en-GB"/>
        </w:rPr>
        <w:t xml:space="preserve"> complex and diverse chemistry with </w:t>
      </w:r>
      <w:r w:rsidR="007F67A8">
        <w:rPr>
          <w:lang w:val="en-GB"/>
        </w:rPr>
        <w:t>universal</w:t>
      </w:r>
      <w:r w:rsidR="00DF0600">
        <w:rPr>
          <w:lang w:val="en-GB"/>
        </w:rPr>
        <w:t xml:space="preserve"> abundance would indeed be </w:t>
      </w:r>
      <w:r w:rsidR="00DF0600">
        <w:rPr>
          <w:lang w:val="en-GB"/>
        </w:rPr>
        <w:lastRenderedPageBreak/>
        <w:t>very likely to give rise to the first lifeform</w:t>
      </w:r>
      <w:r w:rsidR="00F16B5A">
        <w:rPr>
          <w:lang w:val="en-GB"/>
        </w:rPr>
        <w:t>s</w:t>
      </w:r>
      <w:r w:rsidR="00DF0600">
        <w:rPr>
          <w:lang w:val="en-GB"/>
        </w:rPr>
        <w:t xml:space="preserve">. </w:t>
      </w:r>
      <w:r w:rsidR="00BD55FD">
        <w:rPr>
          <w:lang w:val="en-GB"/>
        </w:rPr>
        <w:t>This statement can be considered true irrespective of our own constitution, as both cosmic abundance and chemical qualities exist independent</w:t>
      </w:r>
      <w:r w:rsidR="00E91B57">
        <w:rPr>
          <w:lang w:val="en-GB"/>
        </w:rPr>
        <w:t>ly</w:t>
      </w:r>
      <w:r w:rsidR="00BD55FD">
        <w:rPr>
          <w:lang w:val="en-GB"/>
        </w:rPr>
        <w:t xml:space="preserve"> of us</w:t>
      </w:r>
      <w:r w:rsidR="00E91B57">
        <w:rPr>
          <w:lang w:val="en-GB"/>
        </w:rPr>
        <w:t xml:space="preserve">: they </w:t>
      </w:r>
      <w:r w:rsidR="00BD55FD">
        <w:rPr>
          <w:lang w:val="en-GB"/>
        </w:rPr>
        <w:t xml:space="preserve">are universal qualities. </w:t>
      </w:r>
      <w:r w:rsidR="00281F6D">
        <w:rPr>
          <w:lang w:val="en-GB"/>
        </w:rPr>
        <w:t>Due to its</w:t>
      </w:r>
      <w:r w:rsidR="00EB6D3B">
        <w:rPr>
          <w:lang w:val="en-GB"/>
        </w:rPr>
        <w:t xml:space="preserve"> unique</w:t>
      </w:r>
      <w:r w:rsidR="00281F6D">
        <w:rPr>
          <w:lang w:val="en-GB"/>
        </w:rPr>
        <w:t xml:space="preserve"> set of characteristics, </w:t>
      </w:r>
      <w:r w:rsidR="00CE68B2">
        <w:rPr>
          <w:lang w:val="en-GB"/>
        </w:rPr>
        <w:t xml:space="preserve">and in agreement with current literature, I believe </w:t>
      </w:r>
      <w:r w:rsidR="00281F6D">
        <w:rPr>
          <w:lang w:val="en-GB"/>
        </w:rPr>
        <w:t>Carbon to be a catalyst for life</w:t>
      </w:r>
      <w:r w:rsidR="00D277A5">
        <w:rPr>
          <w:lang w:val="en-GB"/>
        </w:rPr>
        <w:t xml:space="preserve"> </w:t>
      </w:r>
      <w:r w:rsidR="00CE68B2">
        <w:rPr>
          <w:lang w:val="en-GB"/>
        </w:rPr>
        <w:t>n</w:t>
      </w:r>
      <w:r w:rsidR="00D277A5">
        <w:rPr>
          <w:lang w:val="en-GB"/>
        </w:rPr>
        <w:t xml:space="preserve">ot just </w:t>
      </w:r>
      <w:r w:rsidR="00A0291E">
        <w:rPr>
          <w:lang w:val="en-GB"/>
        </w:rPr>
        <w:t>on earth, but</w:t>
      </w:r>
      <w:r w:rsidR="00EB6D3B">
        <w:rPr>
          <w:lang w:val="en-GB"/>
        </w:rPr>
        <w:t xml:space="preserve"> universe-wide, wherever the conditions allow for </w:t>
      </w:r>
      <w:r w:rsidR="00CE68B2">
        <w:rPr>
          <w:lang w:val="en-GB"/>
        </w:rPr>
        <w:t>this</w:t>
      </w:r>
      <w:r w:rsidR="00EB6D3B">
        <w:rPr>
          <w:lang w:val="en-GB"/>
        </w:rPr>
        <w:t xml:space="preserve"> potential to be realised</w:t>
      </w:r>
      <w:r w:rsidR="00CE68B2">
        <w:rPr>
          <w:lang w:val="en-GB"/>
        </w:rPr>
        <w:t>.</w:t>
      </w:r>
    </w:p>
    <w:p w14:paraId="3F480646" w14:textId="42FCB3B8" w:rsidR="00DD490F" w:rsidRDefault="00DD490F" w:rsidP="00063306">
      <w:pPr>
        <w:rPr>
          <w:lang w:val="en-GB"/>
        </w:rPr>
      </w:pPr>
    </w:p>
    <w:p w14:paraId="738765AC" w14:textId="0A4514DE" w:rsidR="00893D96" w:rsidRDefault="00893D96" w:rsidP="00063306">
      <w:pPr>
        <w:rPr>
          <w:lang w:val="en-GB"/>
        </w:rPr>
      </w:pPr>
    </w:p>
    <w:p w14:paraId="173E4112" w14:textId="5F3B3CB4" w:rsidR="00604E5A" w:rsidRDefault="00604E5A" w:rsidP="00063306">
      <w:pPr>
        <w:rPr>
          <w:lang w:val="en-GB"/>
        </w:rPr>
      </w:pPr>
    </w:p>
    <w:p w14:paraId="7E94B15C" w14:textId="07CB678A" w:rsidR="00604E5A" w:rsidRDefault="00604E5A" w:rsidP="00063306">
      <w:pPr>
        <w:rPr>
          <w:lang w:val="en-GB"/>
        </w:rPr>
      </w:pPr>
    </w:p>
    <w:p w14:paraId="214FBE86" w14:textId="79DBB378" w:rsidR="00604E5A" w:rsidRDefault="00604E5A" w:rsidP="00063306">
      <w:pPr>
        <w:rPr>
          <w:lang w:val="en-GB"/>
        </w:rPr>
      </w:pPr>
    </w:p>
    <w:p w14:paraId="7C80EDAA" w14:textId="5FDBA865" w:rsidR="00604E5A" w:rsidRDefault="00604E5A" w:rsidP="00063306">
      <w:pPr>
        <w:rPr>
          <w:lang w:val="en-GB"/>
        </w:rPr>
      </w:pPr>
    </w:p>
    <w:p w14:paraId="08D818B1" w14:textId="501726F8" w:rsidR="00604E5A" w:rsidRDefault="00604E5A" w:rsidP="00063306">
      <w:pPr>
        <w:rPr>
          <w:lang w:val="en-GB"/>
        </w:rPr>
      </w:pPr>
    </w:p>
    <w:p w14:paraId="233EC546" w14:textId="7A5C7B48" w:rsidR="00604E5A" w:rsidRDefault="00604E5A" w:rsidP="00063306">
      <w:pPr>
        <w:rPr>
          <w:lang w:val="en-GB"/>
        </w:rPr>
      </w:pPr>
    </w:p>
    <w:p w14:paraId="48F2656D" w14:textId="5280A5EF" w:rsidR="00604E5A" w:rsidRDefault="00604E5A" w:rsidP="00063306">
      <w:pPr>
        <w:rPr>
          <w:lang w:val="en-GB"/>
        </w:rPr>
      </w:pPr>
    </w:p>
    <w:p w14:paraId="2C6AB66A" w14:textId="4A92D00C" w:rsidR="00604E5A" w:rsidRDefault="00604E5A" w:rsidP="00063306">
      <w:pPr>
        <w:rPr>
          <w:lang w:val="en-GB"/>
        </w:rPr>
      </w:pPr>
    </w:p>
    <w:p w14:paraId="7D44276F" w14:textId="0B9A35E8" w:rsidR="00604E5A" w:rsidRDefault="00604E5A" w:rsidP="00063306">
      <w:pPr>
        <w:rPr>
          <w:lang w:val="en-GB"/>
        </w:rPr>
      </w:pPr>
    </w:p>
    <w:p w14:paraId="3612CA11" w14:textId="456D8D6D" w:rsidR="00604E5A" w:rsidRDefault="00604E5A" w:rsidP="00063306">
      <w:pPr>
        <w:rPr>
          <w:lang w:val="en-GB"/>
        </w:rPr>
      </w:pPr>
    </w:p>
    <w:p w14:paraId="16D76033" w14:textId="6CF3A704" w:rsidR="00604E5A" w:rsidRDefault="00604E5A" w:rsidP="00063306">
      <w:pPr>
        <w:rPr>
          <w:lang w:val="en-GB"/>
        </w:rPr>
      </w:pPr>
    </w:p>
    <w:p w14:paraId="5A5B2EC6" w14:textId="63572C28" w:rsidR="00604E5A" w:rsidRDefault="00604E5A" w:rsidP="00063306">
      <w:pPr>
        <w:rPr>
          <w:lang w:val="en-GB"/>
        </w:rPr>
      </w:pPr>
    </w:p>
    <w:p w14:paraId="2245D965" w14:textId="741DA11A" w:rsidR="00604E5A" w:rsidRDefault="00604E5A" w:rsidP="00063306">
      <w:pPr>
        <w:rPr>
          <w:lang w:val="en-GB"/>
        </w:rPr>
      </w:pPr>
    </w:p>
    <w:p w14:paraId="2FBA6A4B" w14:textId="096B7250" w:rsidR="00604E5A" w:rsidRDefault="00604E5A" w:rsidP="00063306">
      <w:pPr>
        <w:rPr>
          <w:lang w:val="en-GB"/>
        </w:rPr>
      </w:pPr>
    </w:p>
    <w:p w14:paraId="7A0D0A6D" w14:textId="606A088F" w:rsidR="00604E5A" w:rsidRDefault="00604E5A" w:rsidP="00063306">
      <w:pPr>
        <w:rPr>
          <w:lang w:val="en-GB"/>
        </w:rPr>
      </w:pPr>
    </w:p>
    <w:p w14:paraId="5ED73C60" w14:textId="4258AA2C" w:rsidR="00604E5A" w:rsidRDefault="00604E5A" w:rsidP="00063306">
      <w:pPr>
        <w:rPr>
          <w:lang w:val="en-GB"/>
        </w:rPr>
      </w:pPr>
    </w:p>
    <w:p w14:paraId="5E852B0E" w14:textId="6515AFED" w:rsidR="00604E5A" w:rsidRDefault="00604E5A" w:rsidP="00063306">
      <w:pPr>
        <w:rPr>
          <w:lang w:val="en-GB"/>
        </w:rPr>
      </w:pPr>
    </w:p>
    <w:p w14:paraId="0C0B11E9" w14:textId="2199F961" w:rsidR="00604E5A" w:rsidRDefault="00604E5A" w:rsidP="00063306">
      <w:pPr>
        <w:rPr>
          <w:lang w:val="en-GB"/>
        </w:rPr>
      </w:pPr>
    </w:p>
    <w:p w14:paraId="2B00CB57" w14:textId="43E7CA4E" w:rsidR="00604E5A" w:rsidRDefault="00604E5A" w:rsidP="00063306">
      <w:pPr>
        <w:rPr>
          <w:lang w:val="en-GB"/>
        </w:rPr>
      </w:pPr>
    </w:p>
    <w:p w14:paraId="2E48F5EB" w14:textId="5E0EBA49" w:rsidR="00604E5A" w:rsidRDefault="00604E5A" w:rsidP="00063306">
      <w:pPr>
        <w:rPr>
          <w:lang w:val="en-GB"/>
        </w:rPr>
      </w:pPr>
    </w:p>
    <w:p w14:paraId="11541722" w14:textId="213F08FC" w:rsidR="00604E5A" w:rsidRDefault="00604E5A" w:rsidP="00063306">
      <w:pPr>
        <w:rPr>
          <w:lang w:val="en-GB"/>
        </w:rPr>
      </w:pPr>
    </w:p>
    <w:p w14:paraId="3FA648E8" w14:textId="5B4B13CE" w:rsidR="00893D96" w:rsidRPr="00893D96" w:rsidRDefault="00BD49FD" w:rsidP="00604E5A">
      <w:pPr>
        <w:pStyle w:val="Heading1"/>
        <w:rPr>
          <w:lang w:val="en-GB"/>
        </w:rPr>
      </w:pPr>
      <w:bookmarkStart w:id="35" w:name="_Toc16602896"/>
      <w:r w:rsidRPr="002B3D5F">
        <w:rPr>
          <w:lang w:val="en-GB"/>
        </w:rPr>
        <w:t>Discussio</w:t>
      </w:r>
      <w:r w:rsidR="00A54B08" w:rsidRPr="002B3D5F">
        <w:rPr>
          <w:lang w:val="en-GB"/>
        </w:rPr>
        <w:t>n</w:t>
      </w:r>
      <w:bookmarkEnd w:id="35"/>
    </w:p>
    <w:p w14:paraId="7E014078" w14:textId="0386DBAC" w:rsidR="006141FD" w:rsidRDefault="006141FD" w:rsidP="00BD2B36">
      <w:pPr>
        <w:rPr>
          <w:lang w:val="en-GB"/>
        </w:rPr>
      </w:pPr>
      <w:r>
        <w:rPr>
          <w:lang w:val="en-GB"/>
        </w:rPr>
        <w:t>Any kind of Carbon life appears to be constrained to locales where temperatures do not exceed 250 degrees Celsius</w:t>
      </w:r>
      <w:r w:rsidR="005F3B65">
        <w:rPr>
          <w:lang w:val="en-GB"/>
        </w:rPr>
        <w:t xml:space="preserve"> </w:t>
      </w:r>
      <w:r w:rsidR="005F3B65">
        <w:rPr>
          <w:lang w:val="en-GB"/>
        </w:rPr>
        <w:fldChar w:fldCharType="begin" w:fldLock="1"/>
      </w:r>
      <w:r w:rsidR="00E514AC">
        <w:rPr>
          <w:lang w:val="en-GB"/>
        </w:rPr>
        <w:instrText>ADDIN CSL_CITATION {"citationItems":[{"id":"ITEM-1","itemData":{"ISBN":"3540206272","author":[{"dropping-particle":"","family":"Schulze-Makuch","given":"Dirk","non-dropping-particle":"","parse-names":false,"suffix":""},{"dropping-particle":"","family":"Irwin","given":"Louis N","non-dropping-particle":"","parse-names":false,"suffix":""}],"id":"ITEM-1","issued":{"date-parts":[["2004"]]},"publisher":"Springer","title":"Life in the Universe","type":"book"},"uris":["http://www.mendeley.com/documents/?uuid=a4fd4305-59c8-4627-bf5e-1f4bd2b5aeb6","http://www.mendeley.com/documents/?uuid=b7ccf96a-4e83-4527-8f0f-c2dfdc4a3ca9"]}],"mendeley":{"formattedCitation":"(Schulze-Makuch &amp; Irwin, 2004)","plainTextFormattedCitation":"(Schulze-Makuch &amp; Irwin, 2004)","previouslyFormattedCitation":"(Schulze-Makuch &amp; Irwin, 2004)"},"properties":{"noteIndex":0},"schema":"https://github.com/citation-style-language/schema/raw/master/csl-citation.json"}</w:instrText>
      </w:r>
      <w:r w:rsidR="005F3B65">
        <w:rPr>
          <w:lang w:val="en-GB"/>
        </w:rPr>
        <w:fldChar w:fldCharType="separate"/>
      </w:r>
      <w:r w:rsidR="005F3B65" w:rsidRPr="005F3B65">
        <w:rPr>
          <w:noProof/>
          <w:lang w:val="en-GB"/>
        </w:rPr>
        <w:t>(Schulze-Makuch &amp; Irwin, 2004)</w:t>
      </w:r>
      <w:r w:rsidR="005F3B65">
        <w:rPr>
          <w:lang w:val="en-GB"/>
        </w:rPr>
        <w:fldChar w:fldCharType="end"/>
      </w:r>
      <w:r>
        <w:rPr>
          <w:lang w:val="en-GB"/>
        </w:rPr>
        <w:t xml:space="preserve">. Although earth-life is known for finding ‘tricks’ to cope with high temperatures </w:t>
      </w:r>
      <w:r w:rsidR="001D1930">
        <w:rPr>
          <w:lang w:val="en-GB"/>
        </w:rPr>
        <w:fldChar w:fldCharType="begin" w:fldLock="1"/>
      </w:r>
      <w:r w:rsidR="00E514AC">
        <w:rPr>
          <w:lang w:val="en-GB"/>
        </w:rPr>
        <w:instrText>ADDIN CSL_CITATION {"citationItems":[{"id":"ITEM-1","itemData":{"ISSN":"0006-291X","author":[{"dropping-particle":"","family":"Musto","given":"Hector","non-dropping-particle":"","parse-names":false,"suffix":""},{"dropping-particle":"","family":"Naya","given":"Hugo","non-dropping-particle":"","parse-names":false,"suffix":""},{"dropping-particle":"","family":"Zavala","given":"Alejandro","non-dropping-particle":"","parse-names":false,"suffix":""},{"dropping-particle":"","family":"Romero","given":"Hector","non-dropping-particle":"","parse-names":false,"suffix":""},{"dropping-particle":"","family":"Alvarez-Valin","given":"Fernando","non-dropping-particle":"","parse-names":false,"suffix":""},{"dropping-particle":"","family":"Bernardi","given":"Giorgio","non-dropping-particle":"","parse-names":false,"suffix":""}],"container-title":"Biochemical and biophysical research communications","id":"ITEM-1","issue":"2","issued":{"date-parts":[["2005"]]},"page":"357-360","publisher":"Elsevier","title":"The correlation between genomic G+ C and optimal growth temperature of prokaryotes is robust: a reply to Marashi and Ghalanbor","type":"article-journal","volume":"330"},"uris":["http://www.mendeley.com/documents/?uuid=2a4cd2f8-9163-4e89-bf48-8e12d95d3c00","http://www.mendeley.com/documents/?uuid=75e7e05a-dc35-49c1-8ab6-ffa8d4720b1c"]}],"mendeley":{"formattedCitation":"(Musto et al., 2005)","plainTextFormattedCitation":"(Musto et al., 2005)","previouslyFormattedCitation":"(Musto et al., 2005)"},"properties":{"noteIndex":0},"schema":"https://github.com/citation-style-language/schema/raw/master/csl-citation.json"}</w:instrText>
      </w:r>
      <w:r w:rsidR="001D1930">
        <w:rPr>
          <w:lang w:val="en-GB"/>
        </w:rPr>
        <w:fldChar w:fldCharType="separate"/>
      </w:r>
      <w:r w:rsidR="001D1930" w:rsidRPr="001D1930">
        <w:rPr>
          <w:noProof/>
          <w:lang w:val="en-GB"/>
        </w:rPr>
        <w:t>(Musto et al., 2005)</w:t>
      </w:r>
      <w:r w:rsidR="001D1930">
        <w:rPr>
          <w:lang w:val="en-GB"/>
        </w:rPr>
        <w:fldChar w:fldCharType="end"/>
      </w:r>
      <w:r>
        <w:rPr>
          <w:lang w:val="en-GB"/>
        </w:rPr>
        <w:t>, 250</w:t>
      </w:r>
      <w:r w:rsidR="00C36D5C" w:rsidRPr="00E87D81">
        <w:rPr>
          <w:rFonts w:ascii="Arial" w:hAnsi="Arial" w:cs="Arial"/>
          <w:color w:val="222222"/>
          <w:shd w:val="clear" w:color="auto" w:fill="FFFFFF"/>
          <w:lang w:val="en-US"/>
        </w:rPr>
        <w:t xml:space="preserve"> °C</w:t>
      </w:r>
      <w:r>
        <w:rPr>
          <w:lang w:val="en-GB"/>
        </w:rPr>
        <w:t xml:space="preserve"> appears to be the limit (Benner, 2004). The limit appears universal because this is the point at which complex Carbon molecules become extremely reactive. Their internal kinetic energies become so large that bonding energies can be spontaneously overcome, rendering them inherently unstable. An opposite problem occurs when complex carbon chemistry is exposed to very low temperatures. At -180</w:t>
      </w:r>
      <w:r w:rsidRPr="0061478F">
        <w:rPr>
          <w:lang w:val="en-GB"/>
        </w:rPr>
        <w:t xml:space="preserve"> °C</w:t>
      </w:r>
      <w:r>
        <w:rPr>
          <w:lang w:val="en-GB"/>
        </w:rPr>
        <w:t>,</w:t>
      </w:r>
      <w:r w:rsidRPr="0061478F">
        <w:rPr>
          <w:lang w:val="en-GB"/>
        </w:rPr>
        <w:t xml:space="preserve"> </w:t>
      </w:r>
      <w:r>
        <w:rPr>
          <w:lang w:val="en-GB"/>
        </w:rPr>
        <w:t>the ambient temperature on Saturn’s moon Titan, the bonding energies of carbon are so large that currently known biochemical reactions can only proceed on near geologic timescales.  As there is a huge abundance of planets in our milky way where temperature</w:t>
      </w:r>
      <w:r w:rsidR="00E87D81">
        <w:rPr>
          <w:lang w:val="en-GB"/>
        </w:rPr>
        <w:t xml:space="preserve"> </w:t>
      </w:r>
      <w:r>
        <w:rPr>
          <w:lang w:val="en-GB"/>
        </w:rPr>
        <w:t>ranges</w:t>
      </w:r>
      <w:r w:rsidR="00E87D81">
        <w:rPr>
          <w:lang w:val="en-GB"/>
        </w:rPr>
        <w:t xml:space="preserve"> (and nearly all other planetary parameters)</w:t>
      </w:r>
      <w:r>
        <w:rPr>
          <w:lang w:val="en-GB"/>
        </w:rPr>
        <w:t xml:space="preserve"> are thought to vary widely, are there other backbone materials that can take Carbon’s place?</w:t>
      </w:r>
    </w:p>
    <w:p w14:paraId="53B53EA6" w14:textId="629F657E" w:rsidR="00DD490F" w:rsidRDefault="00D605AC" w:rsidP="00E8243E">
      <w:pPr>
        <w:rPr>
          <w:lang w:val="en-GB"/>
        </w:rPr>
      </w:pPr>
      <w:r>
        <w:rPr>
          <w:lang w:val="en-GB"/>
        </w:rPr>
        <w:t>P</w:t>
      </w:r>
      <w:r w:rsidR="00687213">
        <w:rPr>
          <w:lang w:val="en-GB"/>
        </w:rPr>
        <w:t>olymeric</w:t>
      </w:r>
      <w:r w:rsidR="0038164B">
        <w:rPr>
          <w:lang w:val="en-GB"/>
        </w:rPr>
        <w:t xml:space="preserve"> chemistry</w:t>
      </w:r>
      <w:r>
        <w:rPr>
          <w:lang w:val="en-GB"/>
        </w:rPr>
        <w:t xml:space="preserve"> </w:t>
      </w:r>
      <w:r w:rsidR="00E13BA7">
        <w:rPr>
          <w:lang w:val="en-GB"/>
        </w:rPr>
        <w:t>is highly complex and mostly performed under standard Earth conditions (</w:t>
      </w:r>
      <w:r w:rsidR="009D5F41">
        <w:rPr>
          <w:lang w:val="en-GB"/>
        </w:rPr>
        <w:t>297 K, 1 Atm</w:t>
      </w:r>
      <w:r w:rsidR="001F49D4">
        <w:rPr>
          <w:lang w:val="en-GB"/>
        </w:rPr>
        <w:t>osphere of</w:t>
      </w:r>
      <w:r w:rsidR="009D5F41">
        <w:rPr>
          <w:lang w:val="en-GB"/>
        </w:rPr>
        <w:t xml:space="preserve"> pressure, negli</w:t>
      </w:r>
      <w:r w:rsidR="001F49D4">
        <w:rPr>
          <w:lang w:val="en-GB"/>
        </w:rPr>
        <w:t>gible</w:t>
      </w:r>
      <w:r w:rsidR="009D5F41">
        <w:rPr>
          <w:lang w:val="en-GB"/>
        </w:rPr>
        <w:t xml:space="preserve"> </w:t>
      </w:r>
      <w:r w:rsidR="001F49D4">
        <w:rPr>
          <w:lang w:val="en-GB"/>
        </w:rPr>
        <w:t xml:space="preserve">ionising </w:t>
      </w:r>
      <w:r w:rsidR="009D5F41">
        <w:rPr>
          <w:lang w:val="en-GB"/>
        </w:rPr>
        <w:t>radiation</w:t>
      </w:r>
      <w:r w:rsidR="001F49D4">
        <w:rPr>
          <w:lang w:val="en-GB"/>
        </w:rPr>
        <w:t>)</w:t>
      </w:r>
      <w:r w:rsidR="00AE2BB3">
        <w:rPr>
          <w:lang w:val="en-GB"/>
        </w:rPr>
        <w:t>. This is an</w:t>
      </w:r>
      <w:r w:rsidR="0038164B">
        <w:rPr>
          <w:lang w:val="en-GB"/>
        </w:rPr>
        <w:t xml:space="preserve"> environment in which Carbon is clearly at home</w:t>
      </w:r>
      <w:r w:rsidR="00AE2BB3">
        <w:rPr>
          <w:lang w:val="en-GB"/>
        </w:rPr>
        <w:t xml:space="preserve"> and its resultant chemistry complex</w:t>
      </w:r>
      <w:r w:rsidR="0038164B">
        <w:rPr>
          <w:lang w:val="en-GB"/>
        </w:rPr>
        <w:t xml:space="preserve">. </w:t>
      </w:r>
      <w:r w:rsidR="00AE2BB3">
        <w:rPr>
          <w:lang w:val="en-GB"/>
        </w:rPr>
        <w:t>Much remains unknown about</w:t>
      </w:r>
      <w:r w:rsidR="0038164B">
        <w:rPr>
          <w:lang w:val="en-GB"/>
        </w:rPr>
        <w:t xml:space="preserve"> chemistry at highly elevated or reduced temperatures, at supercritical or extremely low pressures, in high radiation environments</w:t>
      </w:r>
      <w:r w:rsidR="00B449BC">
        <w:rPr>
          <w:lang w:val="en-GB"/>
        </w:rPr>
        <w:t xml:space="preserve"> or</w:t>
      </w:r>
      <w:r w:rsidR="0038164B">
        <w:rPr>
          <w:lang w:val="en-GB"/>
        </w:rPr>
        <w:t xml:space="preserve"> in solvents other than water </w:t>
      </w:r>
      <w:r w:rsidR="00B449BC">
        <w:rPr>
          <w:lang w:val="en-GB"/>
        </w:rPr>
        <w:t>(</w:t>
      </w:r>
      <w:r w:rsidR="0038164B">
        <w:rPr>
          <w:lang w:val="en-GB"/>
        </w:rPr>
        <w:t>and the few others we use industrially</w:t>
      </w:r>
      <w:r w:rsidR="00B449BC">
        <w:rPr>
          <w:lang w:val="en-GB"/>
        </w:rPr>
        <w:t>)</w:t>
      </w:r>
      <w:r w:rsidR="0038164B">
        <w:rPr>
          <w:lang w:val="en-GB"/>
        </w:rPr>
        <w:t xml:space="preserve"> </w:t>
      </w:r>
      <w:r w:rsidR="0038164B">
        <w:rPr>
          <w:lang w:val="en-GB"/>
        </w:rPr>
        <w:fldChar w:fldCharType="begin" w:fldLock="1"/>
      </w:r>
      <w:r w:rsidR="00E514AC">
        <w:rPr>
          <w:lang w:val="en-GB"/>
        </w:rPr>
        <w:instrText>ADDIN CSL_CITATION {"citationItems":[{"id":"ITEM-1","itemData":{"ISBN":"0849305950","author":[{"dropping-particle":"","family":"Lide","given":"David R","non-dropping-particle":"","parse-names":false,"suffix":""}],"id":"ITEM-1","issued":{"date-parts":[["1995"]]},"publisher":"CRC press","title":"CRC handbook of chemistry and physics: a ready-reference book of chemical and physical data","type":"book"},"uris":["http://www.mendeley.com/documents/?uuid=6cf10d2e-a522-4206-9c97-4b17ef4c0b83","http://www.mendeley.com/documents/?uuid=a49e1785-8c2e-482e-bac2-b00d2a6aced3"]}],"mendeley":{"formattedCitation":"(Lide, 1995)","plainTextFormattedCitation":"(Lide, 1995)","previouslyFormattedCitation":"(Lide, 1995)"},"properties":{"noteIndex":0},"schema":"https://github.com/citation-style-language/schema/raw/master/csl-citation.json"}</w:instrText>
      </w:r>
      <w:r w:rsidR="0038164B">
        <w:rPr>
          <w:lang w:val="en-GB"/>
        </w:rPr>
        <w:fldChar w:fldCharType="separate"/>
      </w:r>
      <w:r w:rsidR="0038164B" w:rsidRPr="00F31895">
        <w:rPr>
          <w:noProof/>
          <w:lang w:val="en-GB"/>
        </w:rPr>
        <w:t>(Lide, 1995)</w:t>
      </w:r>
      <w:r w:rsidR="0038164B">
        <w:rPr>
          <w:lang w:val="en-GB"/>
        </w:rPr>
        <w:fldChar w:fldCharType="end"/>
      </w:r>
      <w:r w:rsidR="0038164B">
        <w:rPr>
          <w:lang w:val="en-GB"/>
        </w:rPr>
        <w:t xml:space="preserve">. </w:t>
      </w:r>
      <w:r w:rsidR="008B206E">
        <w:rPr>
          <w:lang w:val="en-GB"/>
        </w:rPr>
        <w:t xml:space="preserve">From an astrobiological perspective </w:t>
      </w:r>
      <w:r w:rsidR="0038164B">
        <w:rPr>
          <w:lang w:val="en-GB"/>
        </w:rPr>
        <w:t>Chemistry</w:t>
      </w:r>
      <w:r w:rsidR="008B206E">
        <w:rPr>
          <w:lang w:val="en-GB"/>
        </w:rPr>
        <w:t>’s current state</w:t>
      </w:r>
      <w:r w:rsidR="0038164B">
        <w:rPr>
          <w:lang w:val="en-GB"/>
        </w:rPr>
        <w:t xml:space="preserve"> can be likened to Earth’s oceans in that small parts of it are known very well but what lies beyond remains </w:t>
      </w:r>
      <w:r w:rsidR="009E5153">
        <w:rPr>
          <w:lang w:val="en-GB"/>
        </w:rPr>
        <w:t>uncharted</w:t>
      </w:r>
      <w:r w:rsidR="008B206E">
        <w:rPr>
          <w:lang w:val="en-GB"/>
        </w:rPr>
        <w:t xml:space="preserve"> and enigmatic</w:t>
      </w:r>
      <w:r w:rsidR="0038164B">
        <w:rPr>
          <w:lang w:val="en-GB"/>
        </w:rPr>
        <w:t xml:space="preserve">. To say that all complex chemistry has been explored as extensively as the </w:t>
      </w:r>
      <w:r w:rsidR="0095584F">
        <w:rPr>
          <w:lang w:val="en-GB"/>
        </w:rPr>
        <w:t>Carbon o</w:t>
      </w:r>
      <w:r w:rsidR="0038164B">
        <w:rPr>
          <w:lang w:val="en-GB"/>
        </w:rPr>
        <w:t xml:space="preserve">rganic family would be more than optimistic. It would be false. Thus, large, unexplored chemical ‘families’, forming complex polymers based on elements other than carbon might exist elsewhere but remain undetected </w:t>
      </w:r>
      <w:r w:rsidR="0038164B">
        <w:rPr>
          <w:lang w:val="en-GB"/>
        </w:rPr>
        <w:fldChar w:fldCharType="begin" w:fldLock="1"/>
      </w:r>
      <w:r w:rsidR="00E514AC">
        <w:rPr>
          <w:lang w:val="en-GB"/>
        </w:rPr>
        <w:instrText>ADDIN CSL_CITATION {"citationItems":[{"id":"ITEM-1","itemData":{"DOI":"10.1007/s00114-005-0078-6","ISBN":"0011400500786","ISSN":"00281042","abstract":"The nature of life on Earth provides a singular example of carbon-based, water-borne, photosynthesis-driven biology. Within our understanding of chemistry and the physical laws governing the universe, however, lies the possibility that alien life could be based on different chemistries, solvents, and energy sources from the one example provided by Terran biology. In this paper, we review some of these possibilities. Silanes may be used as functional analogs to carbon molecules in environments very different from Earth; solvents other than water may be compatible for life-supporting processes, especially in cold environments, and a variety of energy sources may be utilized, some of which have no Terran analog. We provide a detailed discussion of two possible habitats for alien life which are generally not considered as such: the lower cloud level of the Venusian atmosphere and Titan's surface environment.","author":[{"dropping-particle":"","family":"Schulze-Makuch","given":"Dirk","non-dropping-particle":"","parse-names":false,"suffix":""},{"dropping-particle":"","family":"Irwin","given":"Louis N.","non-dropping-particle":"","parse-names":false,"suffix":""}],"container-title":"Naturwissenschaften","id":"ITEM-1","issue":"4","issued":{"date-parts":[["2006"]]},"page":"155-172","title":"The prospect of alien life in exotic forms on other worlds","type":"article-journal","volume":"93"},"uris":["http://www.mendeley.com/documents/?uuid=f643ae12-16c4-4269-ba0a-d3fd06ca23e4","http://www.mendeley.com/documents/?uuid=f930289c-4e9d-450c-b3e7-2c79c847bc75"]}],"mendeley":{"formattedCitation":"(Schulze-Makuch &amp; Irwin, 2006)","plainTextFormattedCitation":"(Schulze-Makuch &amp; Irwin, 2006)","previouslyFormattedCitation":"(Schulze-Makuch &amp; Irwin, 2006)"},"properties":{"noteIndex":0},"schema":"https://github.com/citation-style-language/schema/raw/master/csl-citation.json"}</w:instrText>
      </w:r>
      <w:r w:rsidR="0038164B">
        <w:rPr>
          <w:lang w:val="en-GB"/>
        </w:rPr>
        <w:fldChar w:fldCharType="separate"/>
      </w:r>
      <w:r w:rsidR="0038164B" w:rsidRPr="008B7A40">
        <w:rPr>
          <w:noProof/>
          <w:lang w:val="en-GB"/>
        </w:rPr>
        <w:t>(Schulze-Makuch &amp; Irwin, 2006)</w:t>
      </w:r>
      <w:r w:rsidR="0038164B">
        <w:rPr>
          <w:lang w:val="en-GB"/>
        </w:rPr>
        <w:fldChar w:fldCharType="end"/>
      </w:r>
      <w:r w:rsidR="0038164B">
        <w:rPr>
          <w:lang w:val="en-GB"/>
        </w:rPr>
        <w:t>.</w:t>
      </w:r>
      <w:r w:rsidR="00F719F3">
        <w:rPr>
          <w:lang w:val="en-GB"/>
        </w:rPr>
        <w:t xml:space="preserve"> </w:t>
      </w:r>
      <w:r w:rsidR="00087F50">
        <w:rPr>
          <w:lang w:val="en-GB"/>
        </w:rPr>
        <w:t xml:space="preserve">Examples include polymers based on </w:t>
      </w:r>
      <w:r w:rsidR="00087F50" w:rsidRPr="005A5429">
        <w:rPr>
          <w:lang w:val="en-US"/>
        </w:rPr>
        <w:t>Boron, nitrogen, silicon, phosphorus, and</w:t>
      </w:r>
      <w:r w:rsidR="005A5429">
        <w:rPr>
          <w:lang w:val="en-US"/>
        </w:rPr>
        <w:t>/or</w:t>
      </w:r>
      <w:r w:rsidR="00087F50" w:rsidRPr="005A5429">
        <w:rPr>
          <w:lang w:val="en-US"/>
        </w:rPr>
        <w:t xml:space="preserve"> sulfur</w:t>
      </w:r>
      <w:r w:rsidR="005A5429">
        <w:rPr>
          <w:lang w:val="en-US"/>
        </w:rPr>
        <w:t xml:space="preserve"> </w:t>
      </w:r>
      <w:r w:rsidR="005A5429">
        <w:rPr>
          <w:lang w:val="en-US"/>
        </w:rPr>
        <w:fldChar w:fldCharType="begin" w:fldLock="1"/>
      </w:r>
      <w:r w:rsidR="00E514AC">
        <w:rPr>
          <w:lang w:val="en-US"/>
        </w:rPr>
        <w:instrText>ADDIN CSL_CITATION {"citationItems":[{"id":"ITEM-1","itemData":{"ISBN":"3540206272","author":[{"dropping-particle":"","family":"Schulze-Makuch","given":"Dirk","non-dropping-particle":"","parse-names":false,"suffix":""},{"dropping-particle":"","family":"Irwin","given":"Louis N","non-dropping-particle":"","parse-names":false,"suffix":""}],"id":"ITEM-1","issued":{"date-parts":[["2004"]]},"publisher":"Springer","title":"Life in the Universe","type":"book"},"uris":["http://www.mendeley.com/documents/?uuid=a4fd4305-59c8-4627-bf5e-1f4bd2b5aeb6","http://www.mendeley.com/documents/?uuid=b7ccf96a-4e83-4527-8f0f-c2dfdc4a3ca9"]}],"mendeley":{"formattedCitation":"(Schulze-Makuch &amp; Irwin, 2004)","plainTextFormattedCitation":"(Schulze-Makuch &amp; Irwin, 2004)","previouslyFormattedCitation":"(Schulze-Makuch &amp; Irwin, 2004)"},"properties":{"noteIndex":0},"schema":"https://github.com/citation-style-language/schema/raw/master/csl-citation.json"}</w:instrText>
      </w:r>
      <w:r w:rsidR="005A5429">
        <w:rPr>
          <w:lang w:val="en-US"/>
        </w:rPr>
        <w:fldChar w:fldCharType="separate"/>
      </w:r>
      <w:r w:rsidR="005A5429" w:rsidRPr="005A5429">
        <w:rPr>
          <w:noProof/>
          <w:lang w:val="en-US"/>
        </w:rPr>
        <w:t>(Schulze-Makuch &amp; Irwin, 2004)</w:t>
      </w:r>
      <w:r w:rsidR="005A5429">
        <w:rPr>
          <w:lang w:val="en-US"/>
        </w:rPr>
        <w:fldChar w:fldCharType="end"/>
      </w:r>
      <w:r w:rsidR="005A5429">
        <w:rPr>
          <w:lang w:val="en-US"/>
        </w:rPr>
        <w:t>.</w:t>
      </w:r>
      <w:r w:rsidR="00087F50">
        <w:rPr>
          <w:lang w:val="en-GB"/>
        </w:rPr>
        <w:t xml:space="preserve"> </w:t>
      </w:r>
      <w:r w:rsidR="00F719F3">
        <w:rPr>
          <w:lang w:val="en-GB"/>
        </w:rPr>
        <w:t>Reliance on one particular element to provide a backbone might not be a necessary requirement for life</w:t>
      </w:r>
      <w:r w:rsidR="00A01586">
        <w:rPr>
          <w:lang w:val="en-GB"/>
        </w:rPr>
        <w:t>:</w:t>
      </w:r>
      <w:r w:rsidR="00FB2520">
        <w:rPr>
          <w:lang w:val="en-GB"/>
        </w:rPr>
        <w:t xml:space="preserve"> sequential chains of </w:t>
      </w:r>
      <w:r w:rsidR="0021017A">
        <w:rPr>
          <w:lang w:val="en-GB"/>
        </w:rPr>
        <w:t>Boron-Nitrogen and</w:t>
      </w:r>
      <w:r w:rsidR="00FB2520">
        <w:rPr>
          <w:lang w:val="en-GB"/>
        </w:rPr>
        <w:t xml:space="preserve"> S</w:t>
      </w:r>
      <w:r w:rsidR="0021017A">
        <w:rPr>
          <w:lang w:val="en-GB"/>
        </w:rPr>
        <w:t>ilicon</w:t>
      </w:r>
      <w:r w:rsidR="00FB2520">
        <w:rPr>
          <w:lang w:val="en-GB"/>
        </w:rPr>
        <w:t>-O</w:t>
      </w:r>
      <w:r w:rsidR="0021017A">
        <w:rPr>
          <w:lang w:val="en-GB"/>
        </w:rPr>
        <w:t>xygen</w:t>
      </w:r>
      <w:r w:rsidR="00FB2520">
        <w:rPr>
          <w:lang w:val="en-GB"/>
        </w:rPr>
        <w:t xml:space="preserve"> </w:t>
      </w:r>
      <w:r w:rsidR="00EC5097">
        <w:rPr>
          <w:lang w:val="en-GB"/>
        </w:rPr>
        <w:t xml:space="preserve">are potential alternatives </w:t>
      </w:r>
      <w:r w:rsidR="00EC5097">
        <w:rPr>
          <w:lang w:val="en-GB"/>
        </w:rPr>
        <w:fldChar w:fldCharType="begin" w:fldLock="1"/>
      </w:r>
      <w:r w:rsidR="00E514AC">
        <w:rPr>
          <w:lang w:val="en-GB"/>
        </w:rPr>
        <w:instrText>ADDIN CSL_CITATION {"citationItems":[{"id":"ITEM-1","itemData":{"ISBN":"3540206272","author":[{"dropping-particle":"","family":"Schulze-Makuch","given":"Dirk","non-dropping-particle":"","parse-names":false,"suffix":""},{"dropping-particle":"","family":"Irwin","given":"Louis N","non-dropping-particle":"","parse-names":false,"suffix":""}],"id":"ITEM-1","issued":{"date-parts":[["2004"]]},"publisher":"Springer","title":"Life in the Universe","type":"book"},"uris":["http://www.mendeley.com/documents/?uuid=a4fd4305-59c8-4627-bf5e-1f4bd2b5aeb6","http://www.mendeley.com/documents/?uuid=b7ccf96a-4e83-4527-8f0f-c2dfdc4a3ca9"]}],"mendeley":{"formattedCitation":"(Schulze-Makuch &amp; Irwin, 2004)","plainTextFormattedCitation":"(Schulze-Makuch &amp; Irwin, 2004)","previouslyFormattedCitation":"(Schulze-Makuch &amp; Irwin, 2004)"},"properties":{"noteIndex":0},"schema":"https://github.com/citation-style-language/schema/raw/master/csl-citation.json"}</w:instrText>
      </w:r>
      <w:r w:rsidR="00EC5097">
        <w:rPr>
          <w:lang w:val="en-GB"/>
        </w:rPr>
        <w:fldChar w:fldCharType="separate"/>
      </w:r>
      <w:r w:rsidR="00EC5097" w:rsidRPr="00EC5097">
        <w:rPr>
          <w:noProof/>
          <w:lang w:val="en-GB"/>
        </w:rPr>
        <w:t>(Schulze-Makuch &amp; Irwin, 2004)</w:t>
      </w:r>
      <w:r w:rsidR="00EC5097">
        <w:rPr>
          <w:lang w:val="en-GB"/>
        </w:rPr>
        <w:fldChar w:fldCharType="end"/>
      </w:r>
      <w:r w:rsidR="0021017A">
        <w:rPr>
          <w:lang w:val="en-GB"/>
        </w:rPr>
        <w:t>.</w:t>
      </w:r>
      <w:r w:rsidR="0038164B">
        <w:rPr>
          <w:lang w:val="en-GB"/>
        </w:rPr>
        <w:t xml:space="preserve"> </w:t>
      </w:r>
      <w:r w:rsidR="00B17563">
        <w:rPr>
          <w:lang w:val="en-GB"/>
        </w:rPr>
        <w:t xml:space="preserve">Boron Nitride for example can from structures analogous to Carbons’ graphite and even diamond </w:t>
      </w:r>
      <w:r w:rsidR="00CA409B">
        <w:rPr>
          <w:lang w:val="en-GB"/>
        </w:rPr>
        <w:t xml:space="preserve">(both </w:t>
      </w:r>
      <w:r w:rsidR="00CD0ABE">
        <w:rPr>
          <w:lang w:val="en-GB"/>
        </w:rPr>
        <w:t xml:space="preserve">cubic lattice and </w:t>
      </w:r>
      <w:proofErr w:type="spellStart"/>
      <w:r w:rsidR="00CD0ABE">
        <w:rPr>
          <w:lang w:val="en-GB"/>
        </w:rPr>
        <w:t>Lonsd</w:t>
      </w:r>
      <w:r w:rsidR="00483C1F">
        <w:rPr>
          <w:lang w:val="en-GB"/>
        </w:rPr>
        <w:t>aleite</w:t>
      </w:r>
      <w:proofErr w:type="spellEnd"/>
      <w:r w:rsidR="00A90BDB">
        <w:rPr>
          <w:lang w:val="en-GB"/>
        </w:rPr>
        <w:t xml:space="preserve"> lattice</w:t>
      </w:r>
      <w:r w:rsidR="00483C1F">
        <w:rPr>
          <w:lang w:val="en-GB"/>
        </w:rPr>
        <w:t>)</w:t>
      </w:r>
      <w:r w:rsidR="00E003C1">
        <w:rPr>
          <w:lang w:val="en-GB"/>
        </w:rPr>
        <w:t xml:space="preserve">, has water-like interactions with the common liquid ammonia and shows a </w:t>
      </w:r>
      <w:r w:rsidR="00081836">
        <w:rPr>
          <w:lang w:val="en-GB"/>
        </w:rPr>
        <w:t>potentially highly diverse chemistry at higher melting- and boiling temperatures than its carbon-based alkene</w:t>
      </w:r>
      <w:r w:rsidR="00A503A2" w:rsidRPr="00A503A2">
        <w:rPr>
          <w:lang w:val="en-US"/>
        </w:rPr>
        <w:t xml:space="preserve"> and aromatic hydrocarbon</w:t>
      </w:r>
      <w:r w:rsidR="00081836">
        <w:rPr>
          <w:lang w:val="en-GB"/>
        </w:rPr>
        <w:t xml:space="preserve"> analogues</w:t>
      </w:r>
      <w:r w:rsidR="00A90BDB">
        <w:rPr>
          <w:lang w:val="en-GB"/>
        </w:rPr>
        <w:t>.</w:t>
      </w:r>
      <w:r w:rsidR="00483C1F">
        <w:rPr>
          <w:lang w:val="en-GB"/>
        </w:rPr>
        <w:t xml:space="preserve"> </w:t>
      </w:r>
      <w:r w:rsidR="00F23008">
        <w:rPr>
          <w:lang w:val="en-GB"/>
        </w:rPr>
        <w:t xml:space="preserve">Silicone is another polymer, consisting of alternating Silicon and Oxygen atoms. It is very stable as a backbone for large complex molecules and has a wide range of current applications. </w:t>
      </w:r>
      <w:r w:rsidR="001216E1">
        <w:rPr>
          <w:lang w:val="en-GB"/>
        </w:rPr>
        <w:t xml:space="preserve"> </w:t>
      </w:r>
      <w:r w:rsidR="00A90BDB">
        <w:rPr>
          <w:lang w:val="en-GB"/>
        </w:rPr>
        <w:t>Such</w:t>
      </w:r>
      <w:r w:rsidR="0038164B">
        <w:rPr>
          <w:lang w:val="en-GB"/>
        </w:rPr>
        <w:t xml:space="preserve"> polymers are produced synthetically and are already in use</w:t>
      </w:r>
      <w:r w:rsidR="00A90BDB">
        <w:rPr>
          <w:lang w:val="en-GB"/>
        </w:rPr>
        <w:t xml:space="preserve">, </w:t>
      </w:r>
      <w:r w:rsidR="00F23008">
        <w:rPr>
          <w:lang w:val="en-GB"/>
        </w:rPr>
        <w:t xml:space="preserve">and might support </w:t>
      </w:r>
      <w:r w:rsidR="00690E3D">
        <w:rPr>
          <w:lang w:val="en-GB"/>
        </w:rPr>
        <w:t xml:space="preserve">their own alien biochemistries </w:t>
      </w:r>
      <w:r w:rsidR="00690E3D">
        <w:rPr>
          <w:lang w:val="en-GB"/>
        </w:rPr>
        <w:fldChar w:fldCharType="begin" w:fldLock="1"/>
      </w:r>
      <w:r w:rsidR="00690E3D">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mendeley":{"formattedCitation":"(Bains, 2004)","plainTextFormattedCitation":"(Bains, 2004)","previouslyFormattedCitation":"(Bains, 2004)"},"properties":{"noteIndex":0},"schema":"https://github.com/citation-style-language/schema/raw/master/csl-citation.json"}</w:instrText>
      </w:r>
      <w:r w:rsidR="00690E3D">
        <w:rPr>
          <w:lang w:val="en-GB"/>
        </w:rPr>
        <w:fldChar w:fldCharType="separate"/>
      </w:r>
      <w:r w:rsidR="00690E3D" w:rsidRPr="00690E3D">
        <w:rPr>
          <w:noProof/>
          <w:lang w:val="en-GB"/>
        </w:rPr>
        <w:t>(Bains, 2004)</w:t>
      </w:r>
      <w:r w:rsidR="00690E3D">
        <w:rPr>
          <w:lang w:val="en-GB"/>
        </w:rPr>
        <w:fldChar w:fldCharType="end"/>
      </w:r>
      <w:r w:rsidR="00690E3D">
        <w:rPr>
          <w:lang w:val="en-GB"/>
        </w:rPr>
        <w:t>. However, they</w:t>
      </w:r>
      <w:r w:rsidR="00A90BDB">
        <w:rPr>
          <w:lang w:val="en-GB"/>
        </w:rPr>
        <w:t xml:space="preserve"> do not appear widespread in the universe </w:t>
      </w:r>
      <w:r w:rsidR="00690E3D">
        <w:rPr>
          <w:lang w:val="en-GB"/>
        </w:rPr>
        <w:t>and have not been detected so far</w:t>
      </w:r>
      <w:r w:rsidR="00BD2B36">
        <w:rPr>
          <w:lang w:val="en-GB"/>
        </w:rPr>
        <w:t>.</w:t>
      </w:r>
      <w:r w:rsidR="0038164B">
        <w:rPr>
          <w:lang w:val="en-GB"/>
        </w:rPr>
        <w:t xml:space="preserve"> </w:t>
      </w:r>
      <w:r w:rsidR="00F874B2">
        <w:rPr>
          <w:lang w:val="en-GB"/>
        </w:rPr>
        <w:t>This need not be a problem as only an insignificant percentage of planets in the milky way has been found so far, and characterisation of these planets beyond orbital parameters</w:t>
      </w:r>
      <w:r w:rsidR="00791ABD">
        <w:rPr>
          <w:lang w:val="en-GB"/>
        </w:rPr>
        <w:t xml:space="preserve">, </w:t>
      </w:r>
      <w:r w:rsidR="00F874B2">
        <w:rPr>
          <w:lang w:val="en-GB"/>
        </w:rPr>
        <w:t>radiu</w:t>
      </w:r>
      <w:r w:rsidR="00791ABD">
        <w:rPr>
          <w:lang w:val="en-GB"/>
        </w:rPr>
        <w:t xml:space="preserve">s and mass </w:t>
      </w:r>
      <w:r w:rsidR="00F32D03">
        <w:rPr>
          <w:lang w:val="en-GB"/>
        </w:rPr>
        <w:t xml:space="preserve">has not occurred. </w:t>
      </w:r>
      <w:r w:rsidR="006141FD">
        <w:rPr>
          <w:lang w:val="en-GB"/>
        </w:rPr>
        <w:t>I believe it important</w:t>
      </w:r>
      <w:r w:rsidR="00F32D03">
        <w:rPr>
          <w:lang w:val="en-GB"/>
        </w:rPr>
        <w:t xml:space="preserve"> to </w:t>
      </w:r>
      <w:r w:rsidR="00F32D03">
        <w:rPr>
          <w:lang w:val="en-GB"/>
        </w:rPr>
        <w:lastRenderedPageBreak/>
        <w:t>leave open the poss</w:t>
      </w:r>
      <w:r w:rsidR="00203AFF">
        <w:rPr>
          <w:lang w:val="en-GB"/>
        </w:rPr>
        <w:t>ibility that</w:t>
      </w:r>
      <w:r w:rsidR="00A02AEA" w:rsidRPr="00A02AEA">
        <w:rPr>
          <w:lang w:val="en-GB"/>
        </w:rPr>
        <w:t xml:space="preserve"> </w:t>
      </w:r>
      <w:r w:rsidR="00A02AEA">
        <w:rPr>
          <w:lang w:val="en-GB"/>
        </w:rPr>
        <w:t xml:space="preserve">on planets sporting </w:t>
      </w:r>
      <w:r w:rsidR="006141FD">
        <w:rPr>
          <w:lang w:val="en-GB"/>
        </w:rPr>
        <w:t xml:space="preserve">very </w:t>
      </w:r>
      <w:r w:rsidR="00A02AEA">
        <w:rPr>
          <w:lang w:val="en-GB"/>
        </w:rPr>
        <w:t>dissimilar conditions to Earth</w:t>
      </w:r>
      <w:r w:rsidR="00870C53">
        <w:rPr>
          <w:lang w:val="en-GB"/>
        </w:rPr>
        <w:t xml:space="preserve"> </w:t>
      </w:r>
      <w:r w:rsidR="00203AFF">
        <w:rPr>
          <w:lang w:val="en-GB"/>
        </w:rPr>
        <w:t xml:space="preserve">large sets of chemistries based on </w:t>
      </w:r>
      <w:r w:rsidR="00105B86">
        <w:rPr>
          <w:lang w:val="en-GB"/>
        </w:rPr>
        <w:t>unfamiliar</w:t>
      </w:r>
      <w:r w:rsidR="00203AFF">
        <w:rPr>
          <w:lang w:val="en-GB"/>
        </w:rPr>
        <w:t xml:space="preserve"> types of polymers </w:t>
      </w:r>
      <w:r w:rsidR="006141FD">
        <w:rPr>
          <w:lang w:val="en-GB"/>
        </w:rPr>
        <w:t xml:space="preserve">could </w:t>
      </w:r>
      <w:r w:rsidR="00870C53">
        <w:rPr>
          <w:lang w:val="en-GB"/>
        </w:rPr>
        <w:t>remain undiscovered</w:t>
      </w:r>
      <w:r w:rsidR="00B33B07">
        <w:rPr>
          <w:lang w:val="en-GB"/>
        </w:rPr>
        <w:t>, and that</w:t>
      </w:r>
      <w:r w:rsidR="00870C53">
        <w:rPr>
          <w:lang w:val="en-GB"/>
        </w:rPr>
        <w:t xml:space="preserve"> </w:t>
      </w:r>
      <w:r w:rsidR="000F02F3">
        <w:rPr>
          <w:lang w:val="en-GB"/>
        </w:rPr>
        <w:t>the</w:t>
      </w:r>
      <w:r w:rsidR="006141FD">
        <w:rPr>
          <w:lang w:val="en-GB"/>
        </w:rPr>
        <w:t>se chemistries</w:t>
      </w:r>
      <w:r w:rsidR="000F02F3">
        <w:rPr>
          <w:lang w:val="en-GB"/>
        </w:rPr>
        <w:t xml:space="preserve"> </w:t>
      </w:r>
      <w:r w:rsidR="00A07943">
        <w:rPr>
          <w:lang w:val="en-GB"/>
        </w:rPr>
        <w:t>could exhibit</w:t>
      </w:r>
      <w:r w:rsidR="000F02F3">
        <w:rPr>
          <w:lang w:val="en-GB"/>
        </w:rPr>
        <w:t xml:space="preserve"> under these conditions</w:t>
      </w:r>
      <w:r w:rsidR="00A07943">
        <w:rPr>
          <w:lang w:val="en-GB"/>
        </w:rPr>
        <w:t xml:space="preserve"> the chemi</w:t>
      </w:r>
      <w:r w:rsidR="000F02F3">
        <w:rPr>
          <w:lang w:val="en-GB"/>
        </w:rPr>
        <w:t xml:space="preserve">stry </w:t>
      </w:r>
      <w:r w:rsidR="005F1442">
        <w:rPr>
          <w:lang w:val="en-GB"/>
        </w:rPr>
        <w:t>capable of serving</w:t>
      </w:r>
      <w:r w:rsidR="00A07943">
        <w:rPr>
          <w:lang w:val="en-GB"/>
        </w:rPr>
        <w:t xml:space="preserve"> as a</w:t>
      </w:r>
      <w:r w:rsidR="005F1442">
        <w:rPr>
          <w:lang w:val="en-GB"/>
        </w:rPr>
        <w:t>n alternative</w:t>
      </w:r>
      <w:r w:rsidR="00A07943">
        <w:rPr>
          <w:lang w:val="en-GB"/>
        </w:rPr>
        <w:t xml:space="preserve"> backbone for life.</w:t>
      </w:r>
    </w:p>
    <w:p w14:paraId="47F715B6" w14:textId="1BDB2006" w:rsidR="00DD490F" w:rsidRDefault="00DD490F" w:rsidP="00E8243E">
      <w:pPr>
        <w:rPr>
          <w:lang w:val="en-GB"/>
        </w:rPr>
      </w:pPr>
    </w:p>
    <w:p w14:paraId="40684053" w14:textId="4E6ECC9F" w:rsidR="00F172EB" w:rsidRDefault="00F172EB" w:rsidP="00E8243E">
      <w:pPr>
        <w:rPr>
          <w:lang w:val="en-GB"/>
        </w:rPr>
      </w:pPr>
    </w:p>
    <w:p w14:paraId="0BACDDAF" w14:textId="3AC94428" w:rsidR="00604E5A" w:rsidRDefault="00604E5A" w:rsidP="00E8243E">
      <w:pPr>
        <w:rPr>
          <w:lang w:val="en-GB"/>
        </w:rPr>
      </w:pPr>
    </w:p>
    <w:p w14:paraId="56487404" w14:textId="567A00D5" w:rsidR="00604E5A" w:rsidRDefault="00604E5A" w:rsidP="00E8243E">
      <w:pPr>
        <w:rPr>
          <w:lang w:val="en-GB"/>
        </w:rPr>
      </w:pPr>
    </w:p>
    <w:p w14:paraId="217EC30C" w14:textId="08DF4A2A" w:rsidR="00604E5A" w:rsidRDefault="00604E5A" w:rsidP="00E8243E">
      <w:pPr>
        <w:rPr>
          <w:lang w:val="en-GB"/>
        </w:rPr>
      </w:pPr>
    </w:p>
    <w:p w14:paraId="792CED9E" w14:textId="058ECAAA" w:rsidR="00604E5A" w:rsidRDefault="00604E5A" w:rsidP="00E8243E">
      <w:pPr>
        <w:rPr>
          <w:lang w:val="en-GB"/>
        </w:rPr>
      </w:pPr>
    </w:p>
    <w:p w14:paraId="6DEB5465" w14:textId="6D6CB663" w:rsidR="00604E5A" w:rsidRDefault="00604E5A" w:rsidP="00E8243E">
      <w:pPr>
        <w:rPr>
          <w:lang w:val="en-GB"/>
        </w:rPr>
      </w:pPr>
    </w:p>
    <w:p w14:paraId="7D9ABCDD" w14:textId="2D82E988" w:rsidR="00604E5A" w:rsidRDefault="004062EB" w:rsidP="00604E5A">
      <w:pPr>
        <w:pStyle w:val="Heading1"/>
        <w:rPr>
          <w:lang w:val="en-GB"/>
        </w:rPr>
      </w:pPr>
      <w:bookmarkStart w:id="36" w:name="_Toc16602897"/>
      <w:r w:rsidRPr="002B3D5F">
        <w:rPr>
          <w:lang w:val="en-GB"/>
        </w:rPr>
        <w:t>Conclusions</w:t>
      </w:r>
      <w:bookmarkEnd w:id="36"/>
      <w:r w:rsidRPr="002B3D5F">
        <w:rPr>
          <w:lang w:val="en-GB"/>
        </w:rPr>
        <w:t xml:space="preserve"> </w:t>
      </w:r>
    </w:p>
    <w:p w14:paraId="1245BFBB" w14:textId="77777777" w:rsidR="00DD51BE" w:rsidRPr="00DD51BE" w:rsidRDefault="00DD51BE" w:rsidP="00DD51BE">
      <w:pPr>
        <w:rPr>
          <w:lang w:val="en-GB"/>
        </w:rPr>
      </w:pPr>
    </w:p>
    <w:p w14:paraId="6238B8B7" w14:textId="3F211E9B" w:rsidR="00A41342" w:rsidRDefault="00A41342" w:rsidP="004062EB">
      <w:pPr>
        <w:rPr>
          <w:lang w:val="en-GB"/>
        </w:rPr>
      </w:pPr>
      <w:r>
        <w:rPr>
          <w:lang w:val="en-GB"/>
        </w:rPr>
        <w:t>In thi</w:t>
      </w:r>
      <w:r w:rsidR="00474165">
        <w:rPr>
          <w:lang w:val="en-GB"/>
        </w:rPr>
        <w:t xml:space="preserve">s bachelor’s thesis I have tried to give a short overview of the current state of </w:t>
      </w:r>
      <w:r w:rsidR="00762E55">
        <w:rPr>
          <w:lang w:val="en-GB"/>
        </w:rPr>
        <w:t>research on some topics within the field of astrobiology. I have used a definition of life</w:t>
      </w:r>
      <w:r w:rsidR="00F74EE4">
        <w:rPr>
          <w:lang w:val="en-GB"/>
        </w:rPr>
        <w:t xml:space="preserve"> that describes it as a chemical system capable of Darwinian evolution to look at the </w:t>
      </w:r>
      <w:r w:rsidR="00730340">
        <w:rPr>
          <w:lang w:val="en-GB"/>
        </w:rPr>
        <w:t xml:space="preserve">concepts and </w:t>
      </w:r>
      <w:r w:rsidR="00F74EE4">
        <w:rPr>
          <w:lang w:val="en-GB"/>
        </w:rPr>
        <w:t xml:space="preserve">chemistries that </w:t>
      </w:r>
      <w:r w:rsidR="00730340">
        <w:rPr>
          <w:lang w:val="en-GB"/>
        </w:rPr>
        <w:t>allow matter to exhibit this highly complex</w:t>
      </w:r>
      <w:r w:rsidR="00F74EE4">
        <w:rPr>
          <w:lang w:val="en-GB"/>
        </w:rPr>
        <w:t xml:space="preserve"> behaviour.</w:t>
      </w:r>
      <w:r w:rsidR="006615D7">
        <w:rPr>
          <w:lang w:val="en-GB"/>
        </w:rPr>
        <w:t xml:space="preserve"> Although a complete definition of life remains elusive</w:t>
      </w:r>
      <w:r w:rsidR="00C45C0A">
        <w:rPr>
          <w:lang w:val="en-GB"/>
        </w:rPr>
        <w:t>, the</w:t>
      </w:r>
      <w:r w:rsidR="009D18A2">
        <w:rPr>
          <w:lang w:val="en-GB"/>
        </w:rPr>
        <w:t xml:space="preserve"> hypothetical</w:t>
      </w:r>
      <w:r w:rsidR="00C45C0A">
        <w:rPr>
          <w:lang w:val="en-GB"/>
        </w:rPr>
        <w:t xml:space="preserve"> biochemistry of non</w:t>
      </w:r>
      <w:r w:rsidR="009D18A2">
        <w:rPr>
          <w:lang w:val="en-GB"/>
        </w:rPr>
        <w:t>-</w:t>
      </w:r>
      <w:proofErr w:type="spellStart"/>
      <w:r w:rsidR="009D18A2">
        <w:rPr>
          <w:lang w:val="en-GB"/>
        </w:rPr>
        <w:t>terran</w:t>
      </w:r>
      <w:proofErr w:type="spellEnd"/>
      <w:r w:rsidR="009D18A2">
        <w:rPr>
          <w:lang w:val="en-GB"/>
        </w:rPr>
        <w:t xml:space="preserve"> life is now sufficiently understood to allow for </w:t>
      </w:r>
      <w:r w:rsidR="00BF5DCA">
        <w:rPr>
          <w:lang w:val="en-GB"/>
        </w:rPr>
        <w:t xml:space="preserve">at least somewhat </w:t>
      </w:r>
      <w:r w:rsidR="009D18A2">
        <w:rPr>
          <w:lang w:val="en-GB"/>
        </w:rPr>
        <w:t>accurate life detection experiments.</w:t>
      </w:r>
      <w:r w:rsidR="00F74EE4">
        <w:rPr>
          <w:lang w:val="en-GB"/>
        </w:rPr>
        <w:t xml:space="preserve"> </w:t>
      </w:r>
      <w:r w:rsidR="00545F23">
        <w:rPr>
          <w:lang w:val="en-GB"/>
        </w:rPr>
        <w:t xml:space="preserve">I have sought to answer my initial question </w:t>
      </w:r>
      <w:r w:rsidR="007B67F8">
        <w:rPr>
          <w:lang w:val="en-GB"/>
        </w:rPr>
        <w:t>“</w:t>
      </w:r>
      <w:r w:rsidR="00545F23">
        <w:rPr>
          <w:lang w:val="en-GB"/>
        </w:rPr>
        <w:t>why Carbon?’’</w:t>
      </w:r>
      <w:r w:rsidR="007B67F8">
        <w:rPr>
          <w:lang w:val="en-GB"/>
        </w:rPr>
        <w:t>, and i</w:t>
      </w:r>
      <w:r w:rsidR="00F74EE4">
        <w:rPr>
          <w:lang w:val="en-GB"/>
        </w:rPr>
        <w:t xml:space="preserve">n reviewing the </w:t>
      </w:r>
      <w:r w:rsidR="00DA244B">
        <w:rPr>
          <w:lang w:val="en-GB"/>
        </w:rPr>
        <w:t>literature,</w:t>
      </w:r>
      <w:r w:rsidR="00F74EE4">
        <w:rPr>
          <w:lang w:val="en-GB"/>
        </w:rPr>
        <w:t xml:space="preserve"> I have found a large degree of support for my assessment </w:t>
      </w:r>
      <w:r w:rsidR="005D2AE8">
        <w:rPr>
          <w:lang w:val="en-GB"/>
        </w:rPr>
        <w:t>that</w:t>
      </w:r>
      <w:r w:rsidR="00F74EE4">
        <w:rPr>
          <w:lang w:val="en-GB"/>
        </w:rPr>
        <w:t xml:space="preserve"> </w:t>
      </w:r>
      <w:r w:rsidR="005D2AE8">
        <w:rPr>
          <w:lang w:val="en-GB"/>
        </w:rPr>
        <w:t>C</w:t>
      </w:r>
      <w:r w:rsidR="00F74EE4">
        <w:rPr>
          <w:lang w:val="en-GB"/>
        </w:rPr>
        <w:t>arbon</w:t>
      </w:r>
      <w:r w:rsidR="005D2AE8">
        <w:rPr>
          <w:lang w:val="en-GB"/>
        </w:rPr>
        <w:t xml:space="preserve"> i</w:t>
      </w:r>
      <w:r w:rsidR="00F74EE4">
        <w:rPr>
          <w:lang w:val="en-GB"/>
        </w:rPr>
        <w:t xml:space="preserve">s a universal </w:t>
      </w:r>
      <w:r w:rsidR="00545DF8">
        <w:rPr>
          <w:lang w:val="en-GB"/>
        </w:rPr>
        <w:t>catalyst of life</w:t>
      </w:r>
      <w:r w:rsidR="0009131D">
        <w:rPr>
          <w:lang w:val="en-GB"/>
        </w:rPr>
        <w:t>.</w:t>
      </w:r>
      <w:r w:rsidR="00137D76">
        <w:rPr>
          <w:lang w:val="en-GB"/>
        </w:rPr>
        <w:t xml:space="preserve"> </w:t>
      </w:r>
      <w:r w:rsidR="0009131D">
        <w:rPr>
          <w:lang w:val="en-GB"/>
        </w:rPr>
        <w:t>Carbon combines a set of structural and chemical properties that result in a</w:t>
      </w:r>
      <w:r w:rsidR="007B67F8">
        <w:rPr>
          <w:lang w:val="en-GB"/>
        </w:rPr>
        <w:t xml:space="preserve"> unique</w:t>
      </w:r>
      <w:r w:rsidR="00BF5DCA">
        <w:rPr>
          <w:lang w:val="en-GB"/>
        </w:rPr>
        <w:t xml:space="preserve"> and complex polymeric</w:t>
      </w:r>
      <w:r w:rsidR="007B67F8">
        <w:rPr>
          <w:lang w:val="en-GB"/>
        </w:rPr>
        <w:t xml:space="preserve"> chemistry</w:t>
      </w:r>
      <w:r w:rsidR="005D2AE8">
        <w:rPr>
          <w:lang w:val="en-GB"/>
        </w:rPr>
        <w:t xml:space="preserve">. </w:t>
      </w:r>
      <w:r w:rsidR="0009131D">
        <w:rPr>
          <w:lang w:val="en-GB"/>
        </w:rPr>
        <w:t xml:space="preserve">The </w:t>
      </w:r>
      <w:r w:rsidR="00D12B57">
        <w:rPr>
          <w:lang w:val="en-GB"/>
        </w:rPr>
        <w:t xml:space="preserve">family of </w:t>
      </w:r>
      <w:r w:rsidR="0009131D">
        <w:rPr>
          <w:lang w:val="en-GB"/>
        </w:rPr>
        <w:t>Carbon</w:t>
      </w:r>
      <w:r w:rsidR="00D12B57">
        <w:rPr>
          <w:lang w:val="en-GB"/>
        </w:rPr>
        <w:t xml:space="preserve"> organics is unrivalled in its sheer size</w:t>
      </w:r>
      <w:r w:rsidR="002B13B1">
        <w:rPr>
          <w:lang w:val="en-GB"/>
        </w:rPr>
        <w:t xml:space="preserve"> and the diversity of molecular functionality</w:t>
      </w:r>
      <w:r w:rsidR="00D74A57">
        <w:rPr>
          <w:lang w:val="en-GB"/>
        </w:rPr>
        <w:t>. This appears to be true both on and beyond the surface of the earth</w:t>
      </w:r>
      <w:r w:rsidR="00EB2A09">
        <w:rPr>
          <w:lang w:val="en-GB"/>
        </w:rPr>
        <w:t>.</w:t>
      </w:r>
      <w:r w:rsidR="00D74A57">
        <w:rPr>
          <w:lang w:val="en-GB"/>
        </w:rPr>
        <w:t xml:space="preserve"> </w:t>
      </w:r>
      <w:r w:rsidR="007B4825">
        <w:rPr>
          <w:lang w:val="en-GB"/>
        </w:rPr>
        <w:t>Carbon Chemistry is complex on a universal scale, and thus t</w:t>
      </w:r>
      <w:r w:rsidR="00EB2A09">
        <w:rPr>
          <w:lang w:val="en-GB"/>
        </w:rPr>
        <w:t>here appears to be at least some</w:t>
      </w:r>
      <w:r w:rsidR="00317815">
        <w:rPr>
          <w:lang w:val="en-GB"/>
        </w:rPr>
        <w:t xml:space="preserve"> </w:t>
      </w:r>
      <w:r w:rsidR="00A85E06">
        <w:rPr>
          <w:lang w:val="en-GB"/>
        </w:rPr>
        <w:t xml:space="preserve">evidence </w:t>
      </w:r>
      <w:r w:rsidR="006F598C">
        <w:rPr>
          <w:lang w:val="en-GB"/>
        </w:rPr>
        <w:t xml:space="preserve">that the universe supports our natural </w:t>
      </w:r>
      <w:r w:rsidR="002F06E5">
        <w:rPr>
          <w:lang w:val="en-GB"/>
        </w:rPr>
        <w:t xml:space="preserve">Carbon </w:t>
      </w:r>
      <w:r w:rsidR="006F598C">
        <w:rPr>
          <w:lang w:val="en-GB"/>
        </w:rPr>
        <w:t>bias</w:t>
      </w:r>
      <w:r w:rsidR="00A85E06">
        <w:rPr>
          <w:lang w:val="en-GB"/>
        </w:rPr>
        <w:t>.</w:t>
      </w:r>
      <w:r w:rsidR="002B13B1">
        <w:rPr>
          <w:lang w:val="en-GB"/>
        </w:rPr>
        <w:t xml:space="preserve"> </w:t>
      </w:r>
      <w:r w:rsidR="005D2AE8">
        <w:rPr>
          <w:lang w:val="en-GB"/>
        </w:rPr>
        <w:t>I</w:t>
      </w:r>
      <w:r w:rsidR="00545DF8">
        <w:rPr>
          <w:lang w:val="en-GB"/>
        </w:rPr>
        <w:t xml:space="preserve">t is important to note that other, as yet undiscovered, </w:t>
      </w:r>
      <w:r w:rsidR="006A2713">
        <w:rPr>
          <w:lang w:val="en-GB"/>
        </w:rPr>
        <w:t xml:space="preserve">polymeric </w:t>
      </w:r>
      <w:r w:rsidR="00545DF8">
        <w:rPr>
          <w:lang w:val="en-GB"/>
        </w:rPr>
        <w:t xml:space="preserve">chemistries might exist that are equally </w:t>
      </w:r>
      <w:r w:rsidR="00DA244B">
        <w:rPr>
          <w:lang w:val="en-GB"/>
        </w:rPr>
        <w:t>(</w:t>
      </w:r>
      <w:r w:rsidR="00545DF8">
        <w:rPr>
          <w:lang w:val="en-GB"/>
        </w:rPr>
        <w:t xml:space="preserve">or more) capable of </w:t>
      </w:r>
      <w:r w:rsidR="00546717">
        <w:rPr>
          <w:lang w:val="en-GB"/>
        </w:rPr>
        <w:t xml:space="preserve">being the chemical foundation upon which life may arise and evolve. </w:t>
      </w:r>
      <w:r w:rsidR="00AC191C">
        <w:rPr>
          <w:lang w:val="en-GB"/>
        </w:rPr>
        <w:t>Much remains unknown,</w:t>
      </w:r>
      <w:r w:rsidR="001C2D2C">
        <w:rPr>
          <w:lang w:val="en-GB"/>
        </w:rPr>
        <w:t xml:space="preserve"> </w:t>
      </w:r>
      <w:r w:rsidR="00AC191C">
        <w:rPr>
          <w:lang w:val="en-GB"/>
        </w:rPr>
        <w:t xml:space="preserve">waiting to be discovered. </w:t>
      </w:r>
      <w:r w:rsidR="00BB3545">
        <w:rPr>
          <w:lang w:val="en-GB"/>
        </w:rPr>
        <w:t xml:space="preserve">In the coming years large amounts of exoplanets will be discovered using new instruments that will, for the first time, be able to characterise </w:t>
      </w:r>
      <w:r w:rsidR="00982BBA">
        <w:rPr>
          <w:lang w:val="en-GB"/>
        </w:rPr>
        <w:t xml:space="preserve">exoplanet atmospheres. We are likely to learn a great deal from atmospheric compositional data which will aid significantly in the quest </w:t>
      </w:r>
      <w:r w:rsidR="0000112D">
        <w:rPr>
          <w:lang w:val="en-GB"/>
        </w:rPr>
        <w:t>for</w:t>
      </w:r>
      <w:r w:rsidR="0066554E">
        <w:rPr>
          <w:lang w:val="en-GB"/>
        </w:rPr>
        <w:t xml:space="preserve"> discovering the first</w:t>
      </w:r>
      <w:r w:rsidR="0000112D">
        <w:rPr>
          <w:lang w:val="en-GB"/>
        </w:rPr>
        <w:t xml:space="preserve"> extra-terrestrial life. These are exciting times indeed. </w:t>
      </w:r>
    </w:p>
    <w:p w14:paraId="4110E22B" w14:textId="77777777" w:rsidR="0060554A" w:rsidRDefault="0060554A" w:rsidP="004062EB">
      <w:pPr>
        <w:rPr>
          <w:lang w:val="en-GB"/>
        </w:rPr>
      </w:pPr>
    </w:p>
    <w:p w14:paraId="76649226" w14:textId="77777777" w:rsidR="004062EB" w:rsidRDefault="004062EB" w:rsidP="004062EB">
      <w:pPr>
        <w:rPr>
          <w:lang w:val="en-GB"/>
        </w:rPr>
      </w:pPr>
    </w:p>
    <w:p w14:paraId="0B479FFD" w14:textId="5BAA711E" w:rsidR="004062EB" w:rsidRDefault="004062EB" w:rsidP="004062EB">
      <w:pPr>
        <w:rPr>
          <w:lang w:val="en-GB"/>
        </w:rPr>
      </w:pPr>
    </w:p>
    <w:p w14:paraId="34C2776C" w14:textId="323D209A" w:rsidR="00604E5A" w:rsidRDefault="00604E5A" w:rsidP="004062EB">
      <w:pPr>
        <w:rPr>
          <w:lang w:val="en-GB"/>
        </w:rPr>
      </w:pPr>
    </w:p>
    <w:p w14:paraId="6E187103" w14:textId="2C347000" w:rsidR="00604E5A" w:rsidRDefault="00604E5A" w:rsidP="004062EB">
      <w:pPr>
        <w:rPr>
          <w:lang w:val="en-GB"/>
        </w:rPr>
      </w:pPr>
    </w:p>
    <w:p w14:paraId="72B98125" w14:textId="77777777" w:rsidR="00604E5A" w:rsidRDefault="00604E5A" w:rsidP="004062EB">
      <w:pPr>
        <w:rPr>
          <w:lang w:val="en-GB"/>
        </w:rPr>
      </w:pPr>
    </w:p>
    <w:p w14:paraId="55D15AD7" w14:textId="77777777" w:rsidR="004062EB" w:rsidRDefault="004062EB" w:rsidP="004062EB">
      <w:pPr>
        <w:rPr>
          <w:lang w:val="en-GB"/>
        </w:rPr>
      </w:pPr>
    </w:p>
    <w:p w14:paraId="43E4B5B2" w14:textId="4BB58D94" w:rsidR="004062EB" w:rsidRDefault="004062EB" w:rsidP="00E8243E">
      <w:pPr>
        <w:rPr>
          <w:lang w:val="en-GB"/>
        </w:rPr>
      </w:pPr>
    </w:p>
    <w:p w14:paraId="0F05567D" w14:textId="028D11D7" w:rsidR="004062EB" w:rsidRDefault="004062EB" w:rsidP="00E8243E">
      <w:pPr>
        <w:rPr>
          <w:lang w:val="en-GB"/>
        </w:rPr>
      </w:pPr>
    </w:p>
    <w:p w14:paraId="43D770DA" w14:textId="77777777" w:rsidR="007C2BC6" w:rsidRPr="002B3D5F" w:rsidRDefault="007C2BC6" w:rsidP="007C2BC6">
      <w:pPr>
        <w:jc w:val="right"/>
        <w:rPr>
          <w:lang w:val="en-GB"/>
        </w:rPr>
      </w:pPr>
    </w:p>
    <w:p w14:paraId="3B112141" w14:textId="77777777" w:rsidR="007C2BC6" w:rsidRPr="002B3D5F" w:rsidRDefault="007C2BC6" w:rsidP="007C2BC6">
      <w:pPr>
        <w:jc w:val="right"/>
        <w:rPr>
          <w:lang w:val="en-GB"/>
        </w:rPr>
      </w:pPr>
      <w:r w:rsidRPr="002B3D5F">
        <w:rPr>
          <w:lang w:val="en-GB"/>
        </w:rPr>
        <w:t xml:space="preserve">Bachelor’s Thesis </w:t>
      </w:r>
    </w:p>
    <w:p w14:paraId="1B358E16" w14:textId="77777777" w:rsidR="007C2BC6" w:rsidRPr="002B3D5F" w:rsidRDefault="007C2BC6" w:rsidP="007C2BC6">
      <w:pPr>
        <w:jc w:val="right"/>
        <w:rPr>
          <w:lang w:val="en-GB"/>
        </w:rPr>
      </w:pPr>
      <w:r w:rsidRPr="002B3D5F">
        <w:rPr>
          <w:lang w:val="en-GB"/>
        </w:rPr>
        <w:t>By Quinten Messemaker</w:t>
      </w:r>
    </w:p>
    <w:p w14:paraId="7098A2CD" w14:textId="77777777" w:rsidR="007C2BC6" w:rsidRPr="002B3D5F" w:rsidRDefault="007C2BC6" w:rsidP="007C2BC6">
      <w:pPr>
        <w:jc w:val="right"/>
        <w:rPr>
          <w:lang w:val="en-GB"/>
        </w:rPr>
      </w:pPr>
      <w:r w:rsidRPr="002B3D5F">
        <w:rPr>
          <w:lang w:val="en-GB"/>
        </w:rPr>
        <w:t>S2777649</w:t>
      </w:r>
    </w:p>
    <w:p w14:paraId="72541F6B" w14:textId="68419E75" w:rsidR="002F6845" w:rsidRDefault="002F6845" w:rsidP="00E8243E">
      <w:pPr>
        <w:rPr>
          <w:lang w:val="en-GB"/>
        </w:rPr>
      </w:pPr>
    </w:p>
    <w:p w14:paraId="3868F00E" w14:textId="6143F0C9" w:rsidR="002F6845" w:rsidRDefault="002F6845" w:rsidP="00E8243E">
      <w:pPr>
        <w:rPr>
          <w:lang w:val="en-GB"/>
        </w:rPr>
      </w:pPr>
    </w:p>
    <w:p w14:paraId="06792843" w14:textId="77777777" w:rsidR="002F6845" w:rsidRPr="002B3D5F" w:rsidRDefault="002F6845" w:rsidP="00E8243E">
      <w:pPr>
        <w:rPr>
          <w:lang w:val="en-GB"/>
        </w:rPr>
      </w:pPr>
    </w:p>
    <w:p w14:paraId="43D514A1" w14:textId="77777777" w:rsidR="00461572" w:rsidRPr="002B3D5F" w:rsidRDefault="00C74233" w:rsidP="00C74233">
      <w:pPr>
        <w:pStyle w:val="Heading1"/>
        <w:rPr>
          <w:lang w:val="en-GB"/>
        </w:rPr>
      </w:pPr>
      <w:bookmarkStart w:id="37" w:name="_Toc16602898"/>
      <w:r w:rsidRPr="002B3D5F">
        <w:rPr>
          <w:lang w:val="en-GB"/>
        </w:rPr>
        <w:t>References</w:t>
      </w:r>
      <w:bookmarkEnd w:id="37"/>
    </w:p>
    <w:p w14:paraId="34D84A48" w14:textId="5840C257" w:rsidR="00DD51BE" w:rsidRPr="00DD51BE" w:rsidRDefault="0064546B" w:rsidP="00DD51BE">
      <w:pPr>
        <w:widowControl w:val="0"/>
        <w:autoSpaceDE w:val="0"/>
        <w:autoSpaceDN w:val="0"/>
        <w:adjustRightInd w:val="0"/>
        <w:spacing w:line="240" w:lineRule="auto"/>
        <w:ind w:left="480" w:hanging="480"/>
        <w:rPr>
          <w:rFonts w:ascii="Calibri" w:hAnsi="Calibri" w:cs="Calibri"/>
          <w:noProof/>
          <w:szCs w:val="24"/>
        </w:rPr>
      </w:pPr>
      <w:r w:rsidRPr="002B3D5F">
        <w:rPr>
          <w:lang w:val="en-GB"/>
        </w:rPr>
        <w:fldChar w:fldCharType="begin" w:fldLock="1"/>
      </w:r>
      <w:r w:rsidRPr="002B3D5F">
        <w:rPr>
          <w:lang w:val="en-GB"/>
        </w:rPr>
        <w:instrText xml:space="preserve">ADDIN Mendeley Bibliography CSL_BIBLIOGRAPHY </w:instrText>
      </w:r>
      <w:r w:rsidRPr="002B3D5F">
        <w:rPr>
          <w:lang w:val="en-GB"/>
        </w:rPr>
        <w:fldChar w:fldCharType="separate"/>
      </w:r>
      <w:r w:rsidR="00DD51BE" w:rsidRPr="00DD51BE">
        <w:rPr>
          <w:rFonts w:ascii="Calibri" w:hAnsi="Calibri" w:cs="Calibri"/>
          <w:noProof/>
          <w:szCs w:val="24"/>
        </w:rPr>
        <w:t xml:space="preserve">Bains, W. (2004). Many Chemistries Could Be Used to Build Living Systems. </w:t>
      </w:r>
      <w:r w:rsidR="00DD51BE" w:rsidRPr="00DD51BE">
        <w:rPr>
          <w:rFonts w:ascii="Calibri" w:hAnsi="Calibri" w:cs="Calibri"/>
          <w:i/>
          <w:iCs/>
          <w:noProof/>
          <w:szCs w:val="24"/>
        </w:rPr>
        <w:t>Astrobiology</w:t>
      </w:r>
      <w:r w:rsidR="00DD51BE" w:rsidRPr="00DD51BE">
        <w:rPr>
          <w:rFonts w:ascii="Calibri" w:hAnsi="Calibri" w:cs="Calibri"/>
          <w:noProof/>
          <w:szCs w:val="24"/>
        </w:rPr>
        <w:t xml:space="preserve">, </w:t>
      </w:r>
      <w:r w:rsidR="00DD51BE" w:rsidRPr="00DD51BE">
        <w:rPr>
          <w:rFonts w:ascii="Calibri" w:hAnsi="Calibri" w:cs="Calibri"/>
          <w:i/>
          <w:iCs/>
          <w:noProof/>
          <w:szCs w:val="24"/>
        </w:rPr>
        <w:t>4</w:t>
      </w:r>
      <w:r w:rsidR="00DD51BE" w:rsidRPr="00DD51BE">
        <w:rPr>
          <w:rFonts w:ascii="Calibri" w:hAnsi="Calibri" w:cs="Calibri"/>
          <w:noProof/>
          <w:szCs w:val="24"/>
        </w:rPr>
        <w:t>(2), 137–167. https://doi.org/10.1089/153110704323175124</w:t>
      </w:r>
    </w:p>
    <w:p w14:paraId="68A68E9C"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Benner, S. A. (2004). Understanding Nucleic Acids Using Synthetic Chemistry. </w:t>
      </w:r>
      <w:r w:rsidRPr="00DD51BE">
        <w:rPr>
          <w:rFonts w:ascii="Calibri" w:hAnsi="Calibri" w:cs="Calibri"/>
          <w:i/>
          <w:iCs/>
          <w:noProof/>
          <w:szCs w:val="24"/>
        </w:rPr>
        <w:t>Accounts of Chemical Research</w:t>
      </w:r>
      <w:r w:rsidRPr="00DD51BE">
        <w:rPr>
          <w:rFonts w:ascii="Calibri" w:hAnsi="Calibri" w:cs="Calibri"/>
          <w:noProof/>
          <w:szCs w:val="24"/>
        </w:rPr>
        <w:t xml:space="preserve">, </w:t>
      </w:r>
      <w:r w:rsidRPr="00DD51BE">
        <w:rPr>
          <w:rFonts w:ascii="Calibri" w:hAnsi="Calibri" w:cs="Calibri"/>
          <w:i/>
          <w:iCs/>
          <w:noProof/>
          <w:szCs w:val="24"/>
        </w:rPr>
        <w:t>37</w:t>
      </w:r>
      <w:r w:rsidRPr="00DD51BE">
        <w:rPr>
          <w:rFonts w:ascii="Calibri" w:hAnsi="Calibri" w:cs="Calibri"/>
          <w:noProof/>
          <w:szCs w:val="24"/>
        </w:rPr>
        <w:t>(10), 784–797. https://doi.org/10.1021/ar040004z</w:t>
      </w:r>
    </w:p>
    <w:p w14:paraId="58B9EA6F"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Benner, S. A. (2010). Defining Life. </w:t>
      </w:r>
      <w:r w:rsidRPr="00DD51BE">
        <w:rPr>
          <w:rFonts w:ascii="Calibri" w:hAnsi="Calibri" w:cs="Calibri"/>
          <w:i/>
          <w:iCs/>
          <w:noProof/>
          <w:szCs w:val="24"/>
        </w:rPr>
        <w:t>Astrobiology</w:t>
      </w:r>
      <w:r w:rsidRPr="00DD51BE">
        <w:rPr>
          <w:rFonts w:ascii="Calibri" w:hAnsi="Calibri" w:cs="Calibri"/>
          <w:noProof/>
          <w:szCs w:val="24"/>
        </w:rPr>
        <w:t xml:space="preserve">, </w:t>
      </w:r>
      <w:r w:rsidRPr="00DD51BE">
        <w:rPr>
          <w:rFonts w:ascii="Calibri" w:hAnsi="Calibri" w:cs="Calibri"/>
          <w:i/>
          <w:iCs/>
          <w:noProof/>
          <w:szCs w:val="24"/>
        </w:rPr>
        <w:t>10</w:t>
      </w:r>
      <w:r w:rsidRPr="00DD51BE">
        <w:rPr>
          <w:rFonts w:ascii="Calibri" w:hAnsi="Calibri" w:cs="Calibri"/>
          <w:noProof/>
          <w:szCs w:val="24"/>
        </w:rPr>
        <w:t>(10), 1021–1030. https://doi.org/10.1089/ast.2010.0524</w:t>
      </w:r>
    </w:p>
    <w:p w14:paraId="6F639683"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Benner, S. A. (2017). Detecting Darwinism from Molecules in the Enceladus Plumes, Jupiter’s Moons, and Other Planetary Water Lagoons. </w:t>
      </w:r>
      <w:r w:rsidRPr="00DD51BE">
        <w:rPr>
          <w:rFonts w:ascii="Calibri" w:hAnsi="Calibri" w:cs="Calibri"/>
          <w:i/>
          <w:iCs/>
          <w:noProof/>
          <w:szCs w:val="24"/>
        </w:rPr>
        <w:t>Astrobiology</w:t>
      </w:r>
      <w:r w:rsidRPr="00DD51BE">
        <w:rPr>
          <w:rFonts w:ascii="Calibri" w:hAnsi="Calibri" w:cs="Calibri"/>
          <w:noProof/>
          <w:szCs w:val="24"/>
        </w:rPr>
        <w:t xml:space="preserve">, </w:t>
      </w:r>
      <w:r w:rsidRPr="00DD51BE">
        <w:rPr>
          <w:rFonts w:ascii="Calibri" w:hAnsi="Calibri" w:cs="Calibri"/>
          <w:i/>
          <w:iCs/>
          <w:noProof/>
          <w:szCs w:val="24"/>
        </w:rPr>
        <w:t>17</w:t>
      </w:r>
      <w:r w:rsidRPr="00DD51BE">
        <w:rPr>
          <w:rFonts w:ascii="Calibri" w:hAnsi="Calibri" w:cs="Calibri"/>
          <w:noProof/>
          <w:szCs w:val="24"/>
        </w:rPr>
        <w:t>(9), 840–851. https://doi.org/10.1089/ast.2016.1611</w:t>
      </w:r>
    </w:p>
    <w:p w14:paraId="5A9218E6"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Benner, S. A., Ricardo, A., &amp; Carrigan, M. A. (2004). Is there a common chemical model for life in the universe? </w:t>
      </w:r>
      <w:r w:rsidRPr="00DD51BE">
        <w:rPr>
          <w:rFonts w:ascii="Calibri" w:hAnsi="Calibri" w:cs="Calibri"/>
          <w:i/>
          <w:iCs/>
          <w:noProof/>
          <w:szCs w:val="24"/>
        </w:rPr>
        <w:t>Current Opinion in Chemical Biology</w:t>
      </w:r>
      <w:r w:rsidRPr="00DD51BE">
        <w:rPr>
          <w:rFonts w:ascii="Calibri" w:hAnsi="Calibri" w:cs="Calibri"/>
          <w:noProof/>
          <w:szCs w:val="24"/>
        </w:rPr>
        <w:t xml:space="preserve">, </w:t>
      </w:r>
      <w:r w:rsidRPr="00DD51BE">
        <w:rPr>
          <w:rFonts w:ascii="Calibri" w:hAnsi="Calibri" w:cs="Calibri"/>
          <w:i/>
          <w:iCs/>
          <w:noProof/>
          <w:szCs w:val="24"/>
        </w:rPr>
        <w:t>8</w:t>
      </w:r>
      <w:r w:rsidRPr="00DD51BE">
        <w:rPr>
          <w:rFonts w:ascii="Calibri" w:hAnsi="Calibri" w:cs="Calibri"/>
          <w:noProof/>
          <w:szCs w:val="24"/>
        </w:rPr>
        <w:t>(6), 672–689. https://doi.org/10.1016/J.CBPA.2004.10.003</w:t>
      </w:r>
    </w:p>
    <w:p w14:paraId="31D20C64"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Chyba, C., &amp; Sagan, C. (1992). Endogenous production, exogenous delivery and impact-shock synthesis of organic molecules: An inventory for the origins of life. </w:t>
      </w:r>
      <w:r w:rsidRPr="00DD51BE">
        <w:rPr>
          <w:rFonts w:ascii="Calibri" w:hAnsi="Calibri" w:cs="Calibri"/>
          <w:i/>
          <w:iCs/>
          <w:noProof/>
          <w:szCs w:val="24"/>
        </w:rPr>
        <w:t>Nature</w:t>
      </w:r>
      <w:r w:rsidRPr="00DD51BE">
        <w:rPr>
          <w:rFonts w:ascii="Calibri" w:hAnsi="Calibri" w:cs="Calibri"/>
          <w:noProof/>
          <w:szCs w:val="24"/>
        </w:rPr>
        <w:t>, Vol. 355, pp. 125–132. https://doi.org/10.1038/355125a0</w:t>
      </w:r>
    </w:p>
    <w:p w14:paraId="62323430"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Clausius, R. (1867). </w:t>
      </w:r>
      <w:r w:rsidRPr="00DD51BE">
        <w:rPr>
          <w:rFonts w:ascii="Calibri" w:hAnsi="Calibri" w:cs="Calibri"/>
          <w:i/>
          <w:iCs/>
          <w:noProof/>
          <w:szCs w:val="24"/>
        </w:rPr>
        <w:t>The mechanical theory of heat: with its applications to the steam-engine and to the physical properties of bodies</w:t>
      </w:r>
      <w:r w:rsidRPr="00DD51BE">
        <w:rPr>
          <w:rFonts w:ascii="Calibri" w:hAnsi="Calibri" w:cs="Calibri"/>
          <w:noProof/>
          <w:szCs w:val="24"/>
        </w:rPr>
        <w:t>. J. van Voorst.</w:t>
      </w:r>
    </w:p>
    <w:p w14:paraId="3B0909CD"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Cleland, C. E. (2012). </w:t>
      </w:r>
      <w:r w:rsidRPr="00DD51BE">
        <w:rPr>
          <w:rFonts w:ascii="Calibri" w:hAnsi="Calibri" w:cs="Calibri"/>
          <w:i/>
          <w:iCs/>
          <w:noProof/>
          <w:szCs w:val="24"/>
        </w:rPr>
        <w:t>Life without definitions</w:t>
      </w:r>
      <w:r w:rsidRPr="00DD51BE">
        <w:rPr>
          <w:rFonts w:ascii="Calibri" w:hAnsi="Calibri" w:cs="Calibri"/>
          <w:noProof/>
          <w:szCs w:val="24"/>
        </w:rPr>
        <w:t>. (June 2010), 125–144. https://doi.org/10.1007/s11229-011-9879-7</w:t>
      </w:r>
    </w:p>
    <w:p w14:paraId="64C9DAAE"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Cleland, C. E., &amp; Chyba, C. F. (2002). Defining ‘life.’ </w:t>
      </w:r>
      <w:r w:rsidRPr="00DD51BE">
        <w:rPr>
          <w:rFonts w:ascii="Calibri" w:hAnsi="Calibri" w:cs="Calibri"/>
          <w:i/>
          <w:iCs/>
          <w:noProof/>
          <w:szCs w:val="24"/>
        </w:rPr>
        <w:t>Origins of Life and Evolution of the Biosphere</w:t>
      </w:r>
      <w:r w:rsidRPr="00DD51BE">
        <w:rPr>
          <w:rFonts w:ascii="Calibri" w:hAnsi="Calibri" w:cs="Calibri"/>
          <w:noProof/>
          <w:szCs w:val="24"/>
        </w:rPr>
        <w:t xml:space="preserve">, </w:t>
      </w:r>
      <w:r w:rsidRPr="00DD51BE">
        <w:rPr>
          <w:rFonts w:ascii="Calibri" w:hAnsi="Calibri" w:cs="Calibri"/>
          <w:i/>
          <w:iCs/>
          <w:noProof/>
          <w:szCs w:val="24"/>
        </w:rPr>
        <w:t>32</w:t>
      </w:r>
      <w:r w:rsidRPr="00DD51BE">
        <w:rPr>
          <w:rFonts w:ascii="Calibri" w:hAnsi="Calibri" w:cs="Calibri"/>
          <w:noProof/>
          <w:szCs w:val="24"/>
        </w:rPr>
        <w:t>, 387–393.</w:t>
      </w:r>
    </w:p>
    <w:p w14:paraId="2ED743EB"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Cooper, G., Kimmich, N., Belisle, W., Sarinana, J., Brabham, K., &amp; Garrel, L. (2001). Carbonaceous meteorites as a source of sugar-related organic compounds for the early Earth. </w:t>
      </w:r>
      <w:r w:rsidRPr="00DD51BE">
        <w:rPr>
          <w:rFonts w:ascii="Calibri" w:hAnsi="Calibri" w:cs="Calibri"/>
          <w:i/>
          <w:iCs/>
          <w:noProof/>
          <w:szCs w:val="24"/>
        </w:rPr>
        <w:t>Nature</w:t>
      </w:r>
      <w:r w:rsidRPr="00DD51BE">
        <w:rPr>
          <w:rFonts w:ascii="Calibri" w:hAnsi="Calibri" w:cs="Calibri"/>
          <w:noProof/>
          <w:szCs w:val="24"/>
        </w:rPr>
        <w:t xml:space="preserve">, </w:t>
      </w:r>
      <w:r w:rsidRPr="00DD51BE">
        <w:rPr>
          <w:rFonts w:ascii="Calibri" w:hAnsi="Calibri" w:cs="Calibri"/>
          <w:i/>
          <w:iCs/>
          <w:noProof/>
          <w:szCs w:val="24"/>
        </w:rPr>
        <w:t>414</w:t>
      </w:r>
      <w:r w:rsidRPr="00DD51BE">
        <w:rPr>
          <w:rFonts w:ascii="Calibri" w:hAnsi="Calibri" w:cs="Calibri"/>
          <w:noProof/>
          <w:szCs w:val="24"/>
        </w:rPr>
        <w:t>(6866), 879–883. https://doi.org/10.1038/414879a</w:t>
      </w:r>
    </w:p>
    <w:p w14:paraId="135547C5"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Croswell, K. (1995). </w:t>
      </w:r>
      <w:r w:rsidRPr="00DD51BE">
        <w:rPr>
          <w:rFonts w:ascii="Calibri" w:hAnsi="Calibri" w:cs="Calibri"/>
          <w:i/>
          <w:iCs/>
          <w:noProof/>
          <w:szCs w:val="24"/>
        </w:rPr>
        <w:t>The alchemy of the heavens: searching for meaning in the Milky Way</w:t>
      </w:r>
      <w:r w:rsidRPr="00DD51BE">
        <w:rPr>
          <w:rFonts w:ascii="Calibri" w:hAnsi="Calibri" w:cs="Calibri"/>
          <w:noProof/>
          <w:szCs w:val="24"/>
        </w:rPr>
        <w:t>. Anchor Books.</w:t>
      </w:r>
    </w:p>
    <w:p w14:paraId="49AF0949"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Darling, D. (2007). </w:t>
      </w:r>
      <w:r w:rsidRPr="00DD51BE">
        <w:rPr>
          <w:rFonts w:ascii="Calibri" w:hAnsi="Calibri" w:cs="Calibri"/>
          <w:i/>
          <w:iCs/>
          <w:noProof/>
          <w:szCs w:val="24"/>
        </w:rPr>
        <w:t>Life everywhere</w:t>
      </w:r>
      <w:r w:rsidRPr="00DD51BE">
        <w:rPr>
          <w:rFonts w:ascii="Calibri" w:hAnsi="Calibri" w:cs="Calibri"/>
          <w:noProof/>
          <w:szCs w:val="24"/>
        </w:rPr>
        <w:t>. Basic Books.</w:t>
      </w:r>
    </w:p>
    <w:p w14:paraId="5B04229D"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Davies, P. C. W., Benner, S. A., Cleland, C. E., Lineweaver, C. H., McKay, C. P., &amp; Wolfe-Simon, F. (2009). Signatures of a Shadow Biosphere. </w:t>
      </w:r>
      <w:r w:rsidRPr="00DD51BE">
        <w:rPr>
          <w:rFonts w:ascii="Calibri" w:hAnsi="Calibri" w:cs="Calibri"/>
          <w:i/>
          <w:iCs/>
          <w:noProof/>
          <w:szCs w:val="24"/>
        </w:rPr>
        <w:t>Astrobiology</w:t>
      </w:r>
      <w:r w:rsidRPr="00DD51BE">
        <w:rPr>
          <w:rFonts w:ascii="Calibri" w:hAnsi="Calibri" w:cs="Calibri"/>
          <w:noProof/>
          <w:szCs w:val="24"/>
        </w:rPr>
        <w:t xml:space="preserve">, </w:t>
      </w:r>
      <w:r w:rsidRPr="00DD51BE">
        <w:rPr>
          <w:rFonts w:ascii="Calibri" w:hAnsi="Calibri" w:cs="Calibri"/>
          <w:i/>
          <w:iCs/>
          <w:noProof/>
          <w:szCs w:val="24"/>
        </w:rPr>
        <w:t>9</w:t>
      </w:r>
      <w:r w:rsidRPr="00DD51BE">
        <w:rPr>
          <w:rFonts w:ascii="Calibri" w:hAnsi="Calibri" w:cs="Calibri"/>
          <w:noProof/>
          <w:szCs w:val="24"/>
        </w:rPr>
        <w:t>(2), 241–249. https://doi.org/10.1089/ast.2008.0251</w:t>
      </w:r>
    </w:p>
    <w:p w14:paraId="48B0CCDB"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Ehrenfreund, P., Spaans, M., &amp; Holm, N. G. (2011). The evolution of organic matter in space. </w:t>
      </w:r>
      <w:r w:rsidRPr="00DD51BE">
        <w:rPr>
          <w:rFonts w:ascii="Calibri" w:hAnsi="Calibri" w:cs="Calibri"/>
          <w:i/>
          <w:iCs/>
          <w:noProof/>
          <w:szCs w:val="24"/>
        </w:rPr>
        <w:t>Philosophical Transactions of the Royal Society A: Mathematical, Physical and Engineering Sciences</w:t>
      </w:r>
      <w:r w:rsidRPr="00DD51BE">
        <w:rPr>
          <w:rFonts w:ascii="Calibri" w:hAnsi="Calibri" w:cs="Calibri"/>
          <w:noProof/>
          <w:szCs w:val="24"/>
        </w:rPr>
        <w:t xml:space="preserve">, </w:t>
      </w:r>
      <w:r w:rsidRPr="00DD51BE">
        <w:rPr>
          <w:rFonts w:ascii="Calibri" w:hAnsi="Calibri" w:cs="Calibri"/>
          <w:i/>
          <w:iCs/>
          <w:noProof/>
          <w:szCs w:val="24"/>
        </w:rPr>
        <w:t>369</w:t>
      </w:r>
      <w:r w:rsidRPr="00DD51BE">
        <w:rPr>
          <w:rFonts w:ascii="Calibri" w:hAnsi="Calibri" w:cs="Calibri"/>
          <w:noProof/>
          <w:szCs w:val="24"/>
        </w:rPr>
        <w:t>(1936), 538–554. https://doi.org/10.1098/rsta.2010.0231</w:t>
      </w:r>
    </w:p>
    <w:p w14:paraId="41AFD602"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Engelhart, A. E., &amp; Hud, N. V. (2010). Primitive genetic polymers. </w:t>
      </w:r>
      <w:r w:rsidRPr="00DD51BE">
        <w:rPr>
          <w:rFonts w:ascii="Calibri" w:hAnsi="Calibri" w:cs="Calibri"/>
          <w:i/>
          <w:iCs/>
          <w:noProof/>
          <w:szCs w:val="24"/>
        </w:rPr>
        <w:t>Cold Spring Harbor Perspectives in Biology</w:t>
      </w:r>
      <w:r w:rsidRPr="00DD51BE">
        <w:rPr>
          <w:rFonts w:ascii="Calibri" w:hAnsi="Calibri" w:cs="Calibri"/>
          <w:noProof/>
          <w:szCs w:val="24"/>
        </w:rPr>
        <w:t xml:space="preserve">, </w:t>
      </w:r>
      <w:r w:rsidRPr="00DD51BE">
        <w:rPr>
          <w:rFonts w:ascii="Calibri" w:hAnsi="Calibri" w:cs="Calibri"/>
          <w:i/>
          <w:iCs/>
          <w:noProof/>
          <w:szCs w:val="24"/>
        </w:rPr>
        <w:t>2</w:t>
      </w:r>
      <w:r w:rsidRPr="00DD51BE">
        <w:rPr>
          <w:rFonts w:ascii="Calibri" w:hAnsi="Calibri" w:cs="Calibri"/>
          <w:noProof/>
          <w:szCs w:val="24"/>
        </w:rPr>
        <w:t>(12), 1–22. https://doi.org/10.1101/cshperspect.a002196</w:t>
      </w:r>
    </w:p>
    <w:p w14:paraId="11B1EC83"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Eschenmoser, A. (2004). The TNA-Family of Nucleic Acid Systems: Properties and Prospects. </w:t>
      </w:r>
      <w:r w:rsidRPr="00DD51BE">
        <w:rPr>
          <w:rFonts w:ascii="Calibri" w:hAnsi="Calibri" w:cs="Calibri"/>
          <w:i/>
          <w:iCs/>
          <w:noProof/>
          <w:szCs w:val="24"/>
        </w:rPr>
        <w:t>Origins of Life and Evolution of the Biosphere</w:t>
      </w:r>
      <w:r w:rsidRPr="00DD51BE">
        <w:rPr>
          <w:rFonts w:ascii="Calibri" w:hAnsi="Calibri" w:cs="Calibri"/>
          <w:noProof/>
          <w:szCs w:val="24"/>
        </w:rPr>
        <w:t xml:space="preserve">, </w:t>
      </w:r>
      <w:r w:rsidRPr="00DD51BE">
        <w:rPr>
          <w:rFonts w:ascii="Calibri" w:hAnsi="Calibri" w:cs="Calibri"/>
          <w:i/>
          <w:iCs/>
          <w:noProof/>
          <w:szCs w:val="24"/>
        </w:rPr>
        <w:t>34</w:t>
      </w:r>
      <w:r w:rsidRPr="00DD51BE">
        <w:rPr>
          <w:rFonts w:ascii="Calibri" w:hAnsi="Calibri" w:cs="Calibri"/>
          <w:noProof/>
          <w:szCs w:val="24"/>
        </w:rPr>
        <w:t>(3), 277–306. https://doi.org/10.1023/B:ORIG.0000016450.59665.f4</w:t>
      </w:r>
    </w:p>
    <w:p w14:paraId="71CB12A3"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Farhang, A., van Loon, J. T., Khosroshahi, H. G., Javadi, A., &amp; Bailey, M. (2019). A three-dimensional map of the hot Local Bubble using diffuse interstellar bands. </w:t>
      </w:r>
      <w:r w:rsidRPr="00DD51BE">
        <w:rPr>
          <w:rFonts w:ascii="Calibri" w:hAnsi="Calibri" w:cs="Calibri"/>
          <w:i/>
          <w:iCs/>
          <w:noProof/>
          <w:szCs w:val="24"/>
        </w:rPr>
        <w:t>Nature Astronomy</w:t>
      </w:r>
      <w:r w:rsidRPr="00DD51BE">
        <w:rPr>
          <w:rFonts w:ascii="Calibri" w:hAnsi="Calibri" w:cs="Calibri"/>
          <w:noProof/>
          <w:szCs w:val="24"/>
        </w:rPr>
        <w:t>. https://doi.org/10.1038/s41550-019-0814-z</w:t>
      </w:r>
    </w:p>
    <w:p w14:paraId="1696E822"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Haxel, G. B., Hedrick, J. B., &amp; Orris, G. J. (2002). </w:t>
      </w:r>
      <w:r w:rsidRPr="00DD51BE">
        <w:rPr>
          <w:rFonts w:ascii="Calibri" w:hAnsi="Calibri" w:cs="Calibri"/>
          <w:i/>
          <w:iCs/>
          <w:noProof/>
          <w:szCs w:val="24"/>
        </w:rPr>
        <w:t>U.S. Geological Survey Fact Sheet 087-02</w:t>
      </w:r>
      <w:r w:rsidRPr="00DD51BE">
        <w:rPr>
          <w:rFonts w:ascii="Calibri" w:hAnsi="Calibri" w:cs="Calibri"/>
          <w:noProof/>
          <w:szCs w:val="24"/>
        </w:rPr>
        <w:t>. https://doi.org/10.3133/fs08702</w:t>
      </w:r>
    </w:p>
    <w:p w14:paraId="36543000"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Hays, L., Achenbach, L., Bailey, J., Barnes, R. K., Baross, J. A., Bertka, C., … Wordsworth, R. D. (2015). </w:t>
      </w:r>
      <w:r w:rsidRPr="00DD51BE">
        <w:rPr>
          <w:rFonts w:ascii="Calibri" w:hAnsi="Calibri" w:cs="Calibri"/>
          <w:i/>
          <w:iCs/>
          <w:noProof/>
          <w:szCs w:val="24"/>
        </w:rPr>
        <w:t>NASA ASTROBIOLOGY STRATEGY 2015</w:t>
      </w:r>
      <w:r w:rsidRPr="00DD51BE">
        <w:rPr>
          <w:rFonts w:ascii="Calibri" w:hAnsi="Calibri" w:cs="Calibri"/>
          <w:noProof/>
          <w:szCs w:val="24"/>
        </w:rPr>
        <w:t>. Retrieved from https://nai.nasa.gov/media/medialibrary/2016/04/NASA_Astrobiology_Strategy_2015_FINAL_041216.pdf</w:t>
      </w:r>
    </w:p>
    <w:p w14:paraId="56C24D0F"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Huheey, J. E., Keiter, E. A., Keiter, R. L., &amp; Medhi, O. K. (2006). </w:t>
      </w:r>
      <w:r w:rsidRPr="00DD51BE">
        <w:rPr>
          <w:rFonts w:ascii="Calibri" w:hAnsi="Calibri" w:cs="Calibri"/>
          <w:i/>
          <w:iCs/>
          <w:noProof/>
          <w:szCs w:val="24"/>
        </w:rPr>
        <w:t>Inorganic chemistry: principles of structure and reactivity</w:t>
      </w:r>
      <w:r w:rsidRPr="00DD51BE">
        <w:rPr>
          <w:rFonts w:ascii="Calibri" w:hAnsi="Calibri" w:cs="Calibri"/>
          <w:noProof/>
          <w:szCs w:val="24"/>
        </w:rPr>
        <w:t>. Pearson Education India.</w:t>
      </w:r>
    </w:p>
    <w:p w14:paraId="77132937"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Irwin, N. L., Méndez, A., Fairén, G. A., &amp; Schulze-Makuch, D. (2014). Assessing the Possibility of Biological Complexity on  Other Worlds, with an Estimate of the Occurrence of  Complex Life in the Milky Way Galaxy. </w:t>
      </w:r>
      <w:r w:rsidRPr="00DD51BE">
        <w:rPr>
          <w:rFonts w:ascii="Calibri" w:hAnsi="Calibri" w:cs="Calibri"/>
          <w:i/>
          <w:iCs/>
          <w:noProof/>
          <w:szCs w:val="24"/>
        </w:rPr>
        <w:t xml:space="preserve">Challenges </w:t>
      </w:r>
      <w:r w:rsidRPr="00DD51BE">
        <w:rPr>
          <w:rFonts w:ascii="Calibri" w:hAnsi="Calibri" w:cs="Calibri"/>
          <w:noProof/>
          <w:szCs w:val="24"/>
        </w:rPr>
        <w:t>, Vol. 5. https://doi.org/10.3390/challe5010159</w:t>
      </w:r>
    </w:p>
    <w:p w14:paraId="35210AFB"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Joyce, G., Young (Chair), R., Chang, S., Clark, B., Deamer, D., DeVincenzi, D., … James Walker, J. (1994). </w:t>
      </w:r>
      <w:r w:rsidRPr="00DD51BE">
        <w:rPr>
          <w:rFonts w:ascii="Calibri" w:hAnsi="Calibri" w:cs="Calibri"/>
          <w:i/>
          <w:iCs/>
          <w:noProof/>
          <w:szCs w:val="24"/>
        </w:rPr>
        <w:t>Origins of life : the central concepts</w:t>
      </w:r>
      <w:r w:rsidRPr="00DD51BE">
        <w:rPr>
          <w:rFonts w:ascii="Calibri" w:hAnsi="Calibri" w:cs="Calibri"/>
          <w:noProof/>
          <w:szCs w:val="24"/>
        </w:rPr>
        <w:t>. Boston: Jones and Bartlett Publishers.</w:t>
      </w:r>
    </w:p>
    <w:p w14:paraId="4FAF1D85"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Kwok, S. (2011). </w:t>
      </w:r>
      <w:r w:rsidRPr="00DD51BE">
        <w:rPr>
          <w:rFonts w:ascii="Calibri" w:hAnsi="Calibri" w:cs="Calibri"/>
          <w:i/>
          <w:iCs/>
          <w:noProof/>
          <w:szCs w:val="24"/>
        </w:rPr>
        <w:t>Organic matter in the universe</w:t>
      </w:r>
      <w:r w:rsidRPr="00DD51BE">
        <w:rPr>
          <w:rFonts w:ascii="Calibri" w:hAnsi="Calibri" w:cs="Calibri"/>
          <w:noProof/>
          <w:szCs w:val="24"/>
        </w:rPr>
        <w:t>. John Wiley &amp; Sons.</w:t>
      </w:r>
    </w:p>
    <w:p w14:paraId="0C0C4518"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Le Guillou, C., &amp; Brearley, A. (2014). Relationships between organics, water and early stages of aqueous alteration in the pristine CR3.0 chondrite MET 00426. </w:t>
      </w:r>
      <w:r w:rsidRPr="00DD51BE">
        <w:rPr>
          <w:rFonts w:ascii="Calibri" w:hAnsi="Calibri" w:cs="Calibri"/>
          <w:i/>
          <w:iCs/>
          <w:noProof/>
          <w:szCs w:val="24"/>
        </w:rPr>
        <w:t>Geochimica et Cosmochimica Acta</w:t>
      </w:r>
      <w:r w:rsidRPr="00DD51BE">
        <w:rPr>
          <w:rFonts w:ascii="Calibri" w:hAnsi="Calibri" w:cs="Calibri"/>
          <w:noProof/>
          <w:szCs w:val="24"/>
        </w:rPr>
        <w:t xml:space="preserve">, </w:t>
      </w:r>
      <w:r w:rsidRPr="00DD51BE">
        <w:rPr>
          <w:rFonts w:ascii="Calibri" w:hAnsi="Calibri" w:cs="Calibri"/>
          <w:i/>
          <w:iCs/>
          <w:noProof/>
          <w:szCs w:val="24"/>
        </w:rPr>
        <w:t>131</w:t>
      </w:r>
      <w:r w:rsidRPr="00DD51BE">
        <w:rPr>
          <w:rFonts w:ascii="Calibri" w:hAnsi="Calibri" w:cs="Calibri"/>
          <w:noProof/>
          <w:szCs w:val="24"/>
        </w:rPr>
        <w:t>, 344–367. https://doi.org/10.1016/j.gca.2013.10.024</w:t>
      </w:r>
    </w:p>
    <w:p w14:paraId="4DC37206"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Lide, D. R. (1995). </w:t>
      </w:r>
      <w:r w:rsidRPr="00DD51BE">
        <w:rPr>
          <w:rFonts w:ascii="Calibri" w:hAnsi="Calibri" w:cs="Calibri"/>
          <w:i/>
          <w:iCs/>
          <w:noProof/>
          <w:szCs w:val="24"/>
        </w:rPr>
        <w:t>CRC handbook of chemistry and physics: a ready-reference book of chemical and physical data</w:t>
      </w:r>
      <w:r w:rsidRPr="00DD51BE">
        <w:rPr>
          <w:rFonts w:ascii="Calibri" w:hAnsi="Calibri" w:cs="Calibri"/>
          <w:noProof/>
          <w:szCs w:val="24"/>
        </w:rPr>
        <w:t>. CRC press.</w:t>
      </w:r>
    </w:p>
    <w:p w14:paraId="5DFA34E2"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Masseron, T. (2015). Molecules in Stellar Atmospheres. </w:t>
      </w:r>
      <w:r w:rsidRPr="00DD51BE">
        <w:rPr>
          <w:rFonts w:ascii="Calibri" w:hAnsi="Calibri" w:cs="Calibri"/>
          <w:i/>
          <w:iCs/>
          <w:noProof/>
          <w:szCs w:val="24"/>
        </w:rPr>
        <w:t>SF2A-2015: Proceedings of the Annual Meeting of the French Society of Astronomy and Astrophysics.</w:t>
      </w:r>
    </w:p>
    <w:p w14:paraId="62CBA0BC"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Morowitz, H. J. (1968). </w:t>
      </w:r>
      <w:r w:rsidRPr="00DD51BE">
        <w:rPr>
          <w:rFonts w:ascii="Calibri" w:hAnsi="Calibri" w:cs="Calibri"/>
          <w:i/>
          <w:iCs/>
          <w:noProof/>
          <w:szCs w:val="24"/>
        </w:rPr>
        <w:t>Energy flow in biology; biological organization as a problem in thermal physics</w:t>
      </w:r>
      <w:r w:rsidRPr="00DD51BE">
        <w:rPr>
          <w:rFonts w:ascii="Calibri" w:hAnsi="Calibri" w:cs="Calibri"/>
          <w:noProof/>
          <w:szCs w:val="24"/>
        </w:rPr>
        <w:t>. Academic Press.</w:t>
      </w:r>
    </w:p>
    <w:p w14:paraId="38E235F2"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Musto, H., Naya, H., Zavala, A., Romero, H., Alvarez-Valin, F., &amp; Bernardi, G. (2005). The correlation between genomic G+ C and optimal growth temperature of prokaryotes is robust: a reply to Marashi and Ghalanbor. </w:t>
      </w:r>
      <w:r w:rsidRPr="00DD51BE">
        <w:rPr>
          <w:rFonts w:ascii="Calibri" w:hAnsi="Calibri" w:cs="Calibri"/>
          <w:i/>
          <w:iCs/>
          <w:noProof/>
          <w:szCs w:val="24"/>
        </w:rPr>
        <w:t>Biochemical and Biophysical Research Communications</w:t>
      </w:r>
      <w:r w:rsidRPr="00DD51BE">
        <w:rPr>
          <w:rFonts w:ascii="Calibri" w:hAnsi="Calibri" w:cs="Calibri"/>
          <w:noProof/>
          <w:szCs w:val="24"/>
        </w:rPr>
        <w:t xml:space="preserve">, </w:t>
      </w:r>
      <w:r w:rsidRPr="00DD51BE">
        <w:rPr>
          <w:rFonts w:ascii="Calibri" w:hAnsi="Calibri" w:cs="Calibri"/>
          <w:i/>
          <w:iCs/>
          <w:noProof/>
          <w:szCs w:val="24"/>
        </w:rPr>
        <w:t>330</w:t>
      </w:r>
      <w:r w:rsidRPr="00DD51BE">
        <w:rPr>
          <w:rFonts w:ascii="Calibri" w:hAnsi="Calibri" w:cs="Calibri"/>
          <w:noProof/>
          <w:szCs w:val="24"/>
        </w:rPr>
        <w:t>(2), 357–360.</w:t>
      </w:r>
    </w:p>
    <w:p w14:paraId="593C6319"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National Research Council. (2007). </w:t>
      </w:r>
      <w:r w:rsidRPr="00DD51BE">
        <w:rPr>
          <w:rFonts w:ascii="Calibri" w:hAnsi="Calibri" w:cs="Calibri"/>
          <w:i/>
          <w:iCs/>
          <w:noProof/>
          <w:szCs w:val="24"/>
        </w:rPr>
        <w:t>The limits of organic life in planetary systems</w:t>
      </w:r>
      <w:r w:rsidRPr="00DD51BE">
        <w:rPr>
          <w:rFonts w:ascii="Calibri" w:hAnsi="Calibri" w:cs="Calibri"/>
          <w:noProof/>
          <w:szCs w:val="24"/>
        </w:rPr>
        <w:t>. National Academies Press.</w:t>
      </w:r>
    </w:p>
    <w:p w14:paraId="7CB29C48"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Neveu, M., Kim, H.-J., &amp; Benner, S. A. (2013). The “Strong” RNA World Hypothesis: Fifty Years Old. </w:t>
      </w:r>
      <w:r w:rsidRPr="00DD51BE">
        <w:rPr>
          <w:rFonts w:ascii="Calibri" w:hAnsi="Calibri" w:cs="Calibri"/>
          <w:i/>
          <w:iCs/>
          <w:noProof/>
          <w:szCs w:val="24"/>
        </w:rPr>
        <w:t>Astrobiology</w:t>
      </w:r>
      <w:r w:rsidRPr="00DD51BE">
        <w:rPr>
          <w:rFonts w:ascii="Calibri" w:hAnsi="Calibri" w:cs="Calibri"/>
          <w:noProof/>
          <w:szCs w:val="24"/>
        </w:rPr>
        <w:t xml:space="preserve">, </w:t>
      </w:r>
      <w:r w:rsidRPr="00DD51BE">
        <w:rPr>
          <w:rFonts w:ascii="Calibri" w:hAnsi="Calibri" w:cs="Calibri"/>
          <w:i/>
          <w:iCs/>
          <w:noProof/>
          <w:szCs w:val="24"/>
        </w:rPr>
        <w:t>13</w:t>
      </w:r>
      <w:r w:rsidRPr="00DD51BE">
        <w:rPr>
          <w:rFonts w:ascii="Calibri" w:hAnsi="Calibri" w:cs="Calibri"/>
          <w:noProof/>
          <w:szCs w:val="24"/>
        </w:rPr>
        <w:t>(4), 391–403. https://doi.org/10.1089/ast.2012.0868</w:t>
      </w:r>
    </w:p>
    <w:p w14:paraId="6B226D11"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Pace, N. R. (2001). The universal nature of biochemistry. </w:t>
      </w:r>
      <w:r w:rsidRPr="00DD51BE">
        <w:rPr>
          <w:rFonts w:ascii="Calibri" w:hAnsi="Calibri" w:cs="Calibri"/>
          <w:i/>
          <w:iCs/>
          <w:noProof/>
          <w:szCs w:val="24"/>
        </w:rPr>
        <w:t>Proceedings of the National Academy of Sciences of the United States of America</w:t>
      </w:r>
      <w:r w:rsidRPr="00DD51BE">
        <w:rPr>
          <w:rFonts w:ascii="Calibri" w:hAnsi="Calibri" w:cs="Calibri"/>
          <w:noProof/>
          <w:szCs w:val="24"/>
        </w:rPr>
        <w:t xml:space="preserve">, </w:t>
      </w:r>
      <w:r w:rsidRPr="00DD51BE">
        <w:rPr>
          <w:rFonts w:ascii="Calibri" w:hAnsi="Calibri" w:cs="Calibri"/>
          <w:i/>
          <w:iCs/>
          <w:noProof/>
          <w:szCs w:val="24"/>
        </w:rPr>
        <w:t>98</w:t>
      </w:r>
      <w:r w:rsidRPr="00DD51BE">
        <w:rPr>
          <w:rFonts w:ascii="Calibri" w:hAnsi="Calibri" w:cs="Calibri"/>
          <w:noProof/>
          <w:szCs w:val="24"/>
        </w:rPr>
        <w:t>(3), 805–808. https://doi.org/10.1073/pnas.98.3.805</w:t>
      </w:r>
    </w:p>
    <w:p w14:paraId="22BF0935"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Rotelli, L., Trigo-Rodríguez, J. M., Moyano-Cambero, C. E., Carota, E., Botta, L., Di Mauro, E., &amp; Saladino, R. (2016). The key role of meteorites in the formation of relevant prebiotic molecules in a formamide/water environment. </w:t>
      </w:r>
      <w:r w:rsidRPr="00DD51BE">
        <w:rPr>
          <w:rFonts w:ascii="Calibri" w:hAnsi="Calibri" w:cs="Calibri"/>
          <w:i/>
          <w:iCs/>
          <w:noProof/>
          <w:szCs w:val="24"/>
        </w:rPr>
        <w:t>Scientific Reports</w:t>
      </w:r>
      <w:r w:rsidRPr="00DD51BE">
        <w:rPr>
          <w:rFonts w:ascii="Calibri" w:hAnsi="Calibri" w:cs="Calibri"/>
          <w:noProof/>
          <w:szCs w:val="24"/>
        </w:rPr>
        <w:t xml:space="preserve">, </w:t>
      </w:r>
      <w:r w:rsidRPr="00DD51BE">
        <w:rPr>
          <w:rFonts w:ascii="Calibri" w:hAnsi="Calibri" w:cs="Calibri"/>
          <w:i/>
          <w:iCs/>
          <w:noProof/>
          <w:szCs w:val="24"/>
        </w:rPr>
        <w:t>6</w:t>
      </w:r>
      <w:r w:rsidRPr="00DD51BE">
        <w:rPr>
          <w:rFonts w:ascii="Calibri" w:hAnsi="Calibri" w:cs="Calibri"/>
          <w:noProof/>
          <w:szCs w:val="24"/>
        </w:rPr>
        <w:t>(November), 1–7. https://doi.org/10.1038/srep38888</w:t>
      </w:r>
    </w:p>
    <w:p w14:paraId="15D0FC9D"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Ruaud, M., Loison, J. C., Hickson, K. M., Gratier, P., Hersant, F., &amp; Wakelam, V. (2015). Modelling complex organic molecules in dense regions: Eley–Rideal and complex induced reaction. </w:t>
      </w:r>
      <w:r w:rsidRPr="00DD51BE">
        <w:rPr>
          <w:rFonts w:ascii="Calibri" w:hAnsi="Calibri" w:cs="Calibri"/>
          <w:i/>
          <w:iCs/>
          <w:noProof/>
          <w:szCs w:val="24"/>
        </w:rPr>
        <w:t>Monthly Notices of the Royal Astronomical Society</w:t>
      </w:r>
      <w:r w:rsidRPr="00DD51BE">
        <w:rPr>
          <w:rFonts w:ascii="Calibri" w:hAnsi="Calibri" w:cs="Calibri"/>
          <w:noProof/>
          <w:szCs w:val="24"/>
        </w:rPr>
        <w:t xml:space="preserve">, </w:t>
      </w:r>
      <w:r w:rsidRPr="00DD51BE">
        <w:rPr>
          <w:rFonts w:ascii="Calibri" w:hAnsi="Calibri" w:cs="Calibri"/>
          <w:i/>
          <w:iCs/>
          <w:noProof/>
          <w:szCs w:val="24"/>
        </w:rPr>
        <w:t>447</w:t>
      </w:r>
      <w:r w:rsidRPr="00DD51BE">
        <w:rPr>
          <w:rFonts w:ascii="Calibri" w:hAnsi="Calibri" w:cs="Calibri"/>
          <w:noProof/>
          <w:szCs w:val="24"/>
        </w:rPr>
        <w:t>(4), 4004–4017. https://doi.org/10.1093/mnras/stu2709</w:t>
      </w:r>
    </w:p>
    <w:p w14:paraId="0D77DC05"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Ruiz-Mizaro, K., Peretó, J., &amp; Moreno, A. (2004). A universal definition of life: autonomy and open-ended evolution. </w:t>
      </w:r>
      <w:r w:rsidRPr="00DD51BE">
        <w:rPr>
          <w:rFonts w:ascii="Calibri" w:hAnsi="Calibri" w:cs="Calibri"/>
          <w:i/>
          <w:iCs/>
          <w:noProof/>
          <w:szCs w:val="24"/>
        </w:rPr>
        <w:t>Origins OfLife and Evolution of the Biosphere</w:t>
      </w:r>
      <w:r w:rsidRPr="00DD51BE">
        <w:rPr>
          <w:rFonts w:ascii="Calibri" w:hAnsi="Calibri" w:cs="Calibri"/>
          <w:noProof/>
          <w:szCs w:val="24"/>
        </w:rPr>
        <w:t>, (34), 323–346.</w:t>
      </w:r>
    </w:p>
    <w:p w14:paraId="4A405C25"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Sagan, C. (1970). Life. In </w:t>
      </w:r>
      <w:r w:rsidRPr="00DD51BE">
        <w:rPr>
          <w:rFonts w:ascii="Calibri" w:hAnsi="Calibri" w:cs="Calibri"/>
          <w:i/>
          <w:iCs/>
          <w:noProof/>
          <w:szCs w:val="24"/>
        </w:rPr>
        <w:t>Encyclopaedia Britannica</w:t>
      </w:r>
      <w:r w:rsidRPr="00DD51BE">
        <w:rPr>
          <w:rFonts w:ascii="Calibri" w:hAnsi="Calibri" w:cs="Calibri"/>
          <w:noProof/>
          <w:szCs w:val="24"/>
        </w:rPr>
        <w:t xml:space="preserve"> (rev. 14th). Retrieved from https://www.britannica.com/science/life</w:t>
      </w:r>
    </w:p>
    <w:p w14:paraId="221BD75A"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Sagan, C. (1974). </w:t>
      </w:r>
      <w:r w:rsidRPr="00DD51BE">
        <w:rPr>
          <w:rFonts w:ascii="Calibri" w:hAnsi="Calibri" w:cs="Calibri"/>
          <w:i/>
          <w:iCs/>
          <w:noProof/>
          <w:szCs w:val="24"/>
        </w:rPr>
        <w:t>the cosmic connection: an extraterrestrial perspective</w:t>
      </w:r>
      <w:r w:rsidRPr="00DD51BE">
        <w:rPr>
          <w:rFonts w:ascii="Calibri" w:hAnsi="Calibri" w:cs="Calibri"/>
          <w:noProof/>
          <w:szCs w:val="24"/>
        </w:rPr>
        <w:t>.</w:t>
      </w:r>
    </w:p>
    <w:p w14:paraId="21215E5B"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Schulze-Makuch, D., &amp; Irwin, L. N. (2004). </w:t>
      </w:r>
      <w:r w:rsidRPr="00DD51BE">
        <w:rPr>
          <w:rFonts w:ascii="Calibri" w:hAnsi="Calibri" w:cs="Calibri"/>
          <w:i/>
          <w:iCs/>
          <w:noProof/>
          <w:szCs w:val="24"/>
        </w:rPr>
        <w:t>Life in the Universe</w:t>
      </w:r>
      <w:r w:rsidRPr="00DD51BE">
        <w:rPr>
          <w:rFonts w:ascii="Calibri" w:hAnsi="Calibri" w:cs="Calibri"/>
          <w:noProof/>
          <w:szCs w:val="24"/>
        </w:rPr>
        <w:t>. Springer.</w:t>
      </w:r>
    </w:p>
    <w:p w14:paraId="182D878D"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Schulze-Makuch, D., &amp; Irwin, L. N. (2006). The prospect of alien life in exotic forms on other worlds. </w:t>
      </w:r>
      <w:r w:rsidRPr="00DD51BE">
        <w:rPr>
          <w:rFonts w:ascii="Calibri" w:hAnsi="Calibri" w:cs="Calibri"/>
          <w:i/>
          <w:iCs/>
          <w:noProof/>
          <w:szCs w:val="24"/>
        </w:rPr>
        <w:t>Naturwissenschaften</w:t>
      </w:r>
      <w:r w:rsidRPr="00DD51BE">
        <w:rPr>
          <w:rFonts w:ascii="Calibri" w:hAnsi="Calibri" w:cs="Calibri"/>
          <w:noProof/>
          <w:szCs w:val="24"/>
        </w:rPr>
        <w:t xml:space="preserve">, </w:t>
      </w:r>
      <w:r w:rsidRPr="00DD51BE">
        <w:rPr>
          <w:rFonts w:ascii="Calibri" w:hAnsi="Calibri" w:cs="Calibri"/>
          <w:i/>
          <w:iCs/>
          <w:noProof/>
          <w:szCs w:val="24"/>
        </w:rPr>
        <w:t>93</w:t>
      </w:r>
      <w:r w:rsidRPr="00DD51BE">
        <w:rPr>
          <w:rFonts w:ascii="Calibri" w:hAnsi="Calibri" w:cs="Calibri"/>
          <w:noProof/>
          <w:szCs w:val="24"/>
        </w:rPr>
        <w:t>(4), 155–172. https://doi.org/10.1007/s00114-005-0078-6</w:t>
      </w:r>
    </w:p>
    <w:p w14:paraId="25B5F26F"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Schulze-Makuch, D., Rummel, J. D., Benner, S. A., Levin, G., Parro, V., &amp; Kounaves, S. (2015). Nearly Forty Years after Viking: Are We Ready for a New Life-Detection Mission? </w:t>
      </w:r>
      <w:r w:rsidRPr="00DD51BE">
        <w:rPr>
          <w:rFonts w:ascii="Calibri" w:hAnsi="Calibri" w:cs="Calibri"/>
          <w:i/>
          <w:iCs/>
          <w:noProof/>
          <w:szCs w:val="24"/>
        </w:rPr>
        <w:t>Astrobiology</w:t>
      </w:r>
      <w:r w:rsidRPr="00DD51BE">
        <w:rPr>
          <w:rFonts w:ascii="Calibri" w:hAnsi="Calibri" w:cs="Calibri"/>
          <w:noProof/>
          <w:szCs w:val="24"/>
        </w:rPr>
        <w:t xml:space="preserve">, </w:t>
      </w:r>
      <w:r w:rsidRPr="00DD51BE">
        <w:rPr>
          <w:rFonts w:ascii="Calibri" w:hAnsi="Calibri" w:cs="Calibri"/>
          <w:i/>
          <w:iCs/>
          <w:noProof/>
          <w:szCs w:val="24"/>
        </w:rPr>
        <w:t>15</w:t>
      </w:r>
      <w:r w:rsidRPr="00DD51BE">
        <w:rPr>
          <w:rFonts w:ascii="Calibri" w:hAnsi="Calibri" w:cs="Calibri"/>
          <w:noProof/>
          <w:szCs w:val="24"/>
        </w:rPr>
        <w:t>(6), 413–419. https://doi.org/10.1089/ast.2015.1336</w:t>
      </w:r>
    </w:p>
    <w:p w14:paraId="5022475E"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Snook, R. R., Cleland, S. Y., Wolfner, M. F., &amp; Karr, T. L. (2000). Offsetting effects of Wolbachia infection and heat shock on sperm production in Drosophila simulans: analyses of fecundity, fertility and accessory gland proteins. </w:t>
      </w:r>
      <w:r w:rsidRPr="00DD51BE">
        <w:rPr>
          <w:rFonts w:ascii="Calibri" w:hAnsi="Calibri" w:cs="Calibri"/>
          <w:i/>
          <w:iCs/>
          <w:noProof/>
          <w:szCs w:val="24"/>
        </w:rPr>
        <w:t>Genetics</w:t>
      </w:r>
      <w:r w:rsidRPr="00DD51BE">
        <w:rPr>
          <w:rFonts w:ascii="Calibri" w:hAnsi="Calibri" w:cs="Calibri"/>
          <w:noProof/>
          <w:szCs w:val="24"/>
        </w:rPr>
        <w:t xml:space="preserve">, </w:t>
      </w:r>
      <w:r w:rsidRPr="00DD51BE">
        <w:rPr>
          <w:rFonts w:ascii="Calibri" w:hAnsi="Calibri" w:cs="Calibri"/>
          <w:i/>
          <w:iCs/>
          <w:noProof/>
          <w:szCs w:val="24"/>
        </w:rPr>
        <w:t>155</w:t>
      </w:r>
      <w:r w:rsidRPr="00DD51BE">
        <w:rPr>
          <w:rFonts w:ascii="Calibri" w:hAnsi="Calibri" w:cs="Calibri"/>
          <w:noProof/>
          <w:szCs w:val="24"/>
        </w:rPr>
        <w:t>(1), 167–178. Retrieved from http://www.ncbi.nlm.nih.gov/pmc/articles/PMC1461085/</w:t>
      </w:r>
    </w:p>
    <w:p w14:paraId="4E18C015"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Valsecchi, G. B., Robert, F., Lunine, J. I., Morbidelli, A., Chambers, J., Petit, J. M., &amp; Cyr, K. E. (2010). Source regions and timescales for the delivery of water to the Earth. </w:t>
      </w:r>
      <w:r w:rsidRPr="00DD51BE">
        <w:rPr>
          <w:rFonts w:ascii="Calibri" w:hAnsi="Calibri" w:cs="Calibri"/>
          <w:i/>
          <w:iCs/>
          <w:noProof/>
          <w:szCs w:val="24"/>
        </w:rPr>
        <w:t>Meteoritics &amp; Planetary Science</w:t>
      </w:r>
      <w:r w:rsidRPr="00DD51BE">
        <w:rPr>
          <w:rFonts w:ascii="Calibri" w:hAnsi="Calibri" w:cs="Calibri"/>
          <w:noProof/>
          <w:szCs w:val="24"/>
        </w:rPr>
        <w:t xml:space="preserve">, </w:t>
      </w:r>
      <w:r w:rsidRPr="00DD51BE">
        <w:rPr>
          <w:rFonts w:ascii="Calibri" w:hAnsi="Calibri" w:cs="Calibri"/>
          <w:i/>
          <w:iCs/>
          <w:noProof/>
          <w:szCs w:val="24"/>
        </w:rPr>
        <w:t>1320</w:t>
      </w:r>
      <w:r w:rsidRPr="00DD51BE">
        <w:rPr>
          <w:rFonts w:ascii="Calibri" w:hAnsi="Calibri" w:cs="Calibri"/>
          <w:noProof/>
          <w:szCs w:val="24"/>
        </w:rPr>
        <w:t>, 1309–1320. https://doi.org/10.1111/j.1945-5100.2000.tb01518.x</w:t>
      </w:r>
    </w:p>
    <w:p w14:paraId="268DC4CA"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Vasas, V., Szathmáry, E., &amp; Santos, M. (2010). Lack of evolvability in self-sustaining autocatalytic networks constraints metabolism-first scenarios for the origin of life. </w:t>
      </w:r>
      <w:r w:rsidRPr="00DD51BE">
        <w:rPr>
          <w:rFonts w:ascii="Calibri" w:hAnsi="Calibri" w:cs="Calibri"/>
          <w:i/>
          <w:iCs/>
          <w:noProof/>
          <w:szCs w:val="24"/>
        </w:rPr>
        <w:t>Proceedings of the National Academy of Sciences</w:t>
      </w:r>
      <w:r w:rsidRPr="00DD51BE">
        <w:rPr>
          <w:rFonts w:ascii="Calibri" w:hAnsi="Calibri" w:cs="Calibri"/>
          <w:noProof/>
          <w:szCs w:val="24"/>
        </w:rPr>
        <w:t xml:space="preserve">, </w:t>
      </w:r>
      <w:r w:rsidRPr="00DD51BE">
        <w:rPr>
          <w:rFonts w:ascii="Calibri" w:hAnsi="Calibri" w:cs="Calibri"/>
          <w:i/>
          <w:iCs/>
          <w:noProof/>
          <w:szCs w:val="24"/>
        </w:rPr>
        <w:t>107</w:t>
      </w:r>
      <w:r w:rsidRPr="00DD51BE">
        <w:rPr>
          <w:rFonts w:ascii="Calibri" w:hAnsi="Calibri" w:cs="Calibri"/>
          <w:noProof/>
          <w:szCs w:val="24"/>
        </w:rPr>
        <w:t>(4), 1470 LP – 1475. https://doi.org/10.1073/pnas.0912628107</w:t>
      </w:r>
    </w:p>
    <w:p w14:paraId="27C34716"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Vijh, U. P., Witt, A. N., &amp; Gordon, K. D. (2004). Discovery of blue luminescence in the red rectangle: possible fluorescence from neutral polycyclic aromatic hydrocarbon molecules? </w:t>
      </w:r>
      <w:r w:rsidRPr="00DD51BE">
        <w:rPr>
          <w:rFonts w:ascii="Calibri" w:hAnsi="Calibri" w:cs="Calibri"/>
          <w:i/>
          <w:iCs/>
          <w:noProof/>
          <w:szCs w:val="24"/>
        </w:rPr>
        <w:t>The Astrophysical Journal Letters</w:t>
      </w:r>
      <w:r w:rsidRPr="00DD51BE">
        <w:rPr>
          <w:rFonts w:ascii="Calibri" w:hAnsi="Calibri" w:cs="Calibri"/>
          <w:noProof/>
          <w:szCs w:val="24"/>
        </w:rPr>
        <w:t xml:space="preserve">, </w:t>
      </w:r>
      <w:r w:rsidRPr="00DD51BE">
        <w:rPr>
          <w:rFonts w:ascii="Calibri" w:hAnsi="Calibri" w:cs="Calibri"/>
          <w:i/>
          <w:iCs/>
          <w:noProof/>
          <w:szCs w:val="24"/>
        </w:rPr>
        <w:t>606</w:t>
      </w:r>
      <w:r w:rsidRPr="00DD51BE">
        <w:rPr>
          <w:rFonts w:ascii="Calibri" w:hAnsi="Calibri" w:cs="Calibri"/>
          <w:noProof/>
          <w:szCs w:val="24"/>
        </w:rPr>
        <w:t>(1), L65.</w:t>
      </w:r>
    </w:p>
    <w:p w14:paraId="098AD855"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Ward, P. (2007). </w:t>
      </w:r>
      <w:r w:rsidRPr="00DD51BE">
        <w:rPr>
          <w:rFonts w:ascii="Calibri" w:hAnsi="Calibri" w:cs="Calibri"/>
          <w:i/>
          <w:iCs/>
          <w:noProof/>
          <w:szCs w:val="24"/>
        </w:rPr>
        <w:t>Life as we do not know it: the NASA search for (and synthesis of) alien life</w:t>
      </w:r>
      <w:r w:rsidRPr="00DD51BE">
        <w:rPr>
          <w:rFonts w:ascii="Calibri" w:hAnsi="Calibri" w:cs="Calibri"/>
          <w:noProof/>
          <w:szCs w:val="24"/>
        </w:rPr>
        <w:t>. Penguin.</w:t>
      </w:r>
    </w:p>
    <w:p w14:paraId="2E99F757"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Whitesides, G. M., &amp; Grzybowski, B. (2002). Self-assembly at all scales. </w:t>
      </w:r>
      <w:r w:rsidRPr="00DD51BE">
        <w:rPr>
          <w:rFonts w:ascii="Calibri" w:hAnsi="Calibri" w:cs="Calibri"/>
          <w:i/>
          <w:iCs/>
          <w:noProof/>
          <w:szCs w:val="24"/>
        </w:rPr>
        <w:t>Science</w:t>
      </w:r>
      <w:r w:rsidRPr="00DD51BE">
        <w:rPr>
          <w:rFonts w:ascii="Calibri" w:hAnsi="Calibri" w:cs="Calibri"/>
          <w:noProof/>
          <w:szCs w:val="24"/>
        </w:rPr>
        <w:t xml:space="preserve">, </w:t>
      </w:r>
      <w:r w:rsidRPr="00DD51BE">
        <w:rPr>
          <w:rFonts w:ascii="Calibri" w:hAnsi="Calibri" w:cs="Calibri"/>
          <w:i/>
          <w:iCs/>
          <w:noProof/>
          <w:szCs w:val="24"/>
        </w:rPr>
        <w:t>295</w:t>
      </w:r>
      <w:r w:rsidRPr="00DD51BE">
        <w:rPr>
          <w:rFonts w:ascii="Calibri" w:hAnsi="Calibri" w:cs="Calibri"/>
          <w:noProof/>
          <w:szCs w:val="24"/>
        </w:rPr>
        <w:t>(5564), 2418–2421.</w:t>
      </w:r>
    </w:p>
    <w:p w14:paraId="63B2A2DD"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rPr>
      </w:pPr>
      <w:r w:rsidRPr="00DD51BE">
        <w:rPr>
          <w:rFonts w:ascii="Calibri" w:hAnsi="Calibri" w:cs="Calibri"/>
          <w:noProof/>
          <w:szCs w:val="24"/>
        </w:rPr>
        <w:t xml:space="preserve">Wilson, E. H., Atreya, S. K., Kaiser, R. I., &amp; Mahaffy, P. R. (2016). Perchlorate formation on Mars through surface radiolysis‐initiated atmospheric chemistry: A potential mechanism. </w:t>
      </w:r>
      <w:r w:rsidRPr="00DD51BE">
        <w:rPr>
          <w:rFonts w:ascii="Calibri" w:hAnsi="Calibri" w:cs="Calibri"/>
          <w:i/>
          <w:iCs/>
          <w:noProof/>
          <w:szCs w:val="24"/>
        </w:rPr>
        <w:t>Journal of Geophysical Research: Planets</w:t>
      </w:r>
      <w:r w:rsidRPr="00DD51BE">
        <w:rPr>
          <w:rFonts w:ascii="Calibri" w:hAnsi="Calibri" w:cs="Calibri"/>
          <w:noProof/>
          <w:szCs w:val="24"/>
        </w:rPr>
        <w:t xml:space="preserve">, </w:t>
      </w:r>
      <w:r w:rsidRPr="00DD51BE">
        <w:rPr>
          <w:rFonts w:ascii="Calibri" w:hAnsi="Calibri" w:cs="Calibri"/>
          <w:i/>
          <w:iCs/>
          <w:noProof/>
          <w:szCs w:val="24"/>
        </w:rPr>
        <w:t>121</w:t>
      </w:r>
      <w:r w:rsidRPr="00DD51BE">
        <w:rPr>
          <w:rFonts w:ascii="Calibri" w:hAnsi="Calibri" w:cs="Calibri"/>
          <w:noProof/>
          <w:szCs w:val="24"/>
        </w:rPr>
        <w:t>(8), 1472–1487.</w:t>
      </w:r>
    </w:p>
    <w:p w14:paraId="32DF9DED" w14:textId="43EF0688" w:rsidR="00017B90" w:rsidRPr="002B3D5F" w:rsidRDefault="0064546B" w:rsidP="00017B90">
      <w:pPr>
        <w:rPr>
          <w:lang w:val="en-GB"/>
        </w:rPr>
      </w:pPr>
      <w:r w:rsidRPr="002B3D5F">
        <w:rPr>
          <w:lang w:val="en-GB"/>
        </w:rPr>
        <w:fldChar w:fldCharType="end"/>
      </w:r>
    </w:p>
    <w:sectPr w:rsidR="00017B90" w:rsidRPr="002B3D5F" w:rsidSect="002F6845">
      <w:headerReference w:type="default" r:id="rId10"/>
      <w:footerReference w:type="default" r:id="rId11"/>
      <w:pgSz w:w="11906" w:h="16838"/>
      <w:pgMar w:top="1418" w:right="1418" w:bottom="1418" w:left="1418" w:header="709"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user" w:date="2019-07-18T10:24:00Z" w:initials="u">
    <w:p w14:paraId="05CEB79C" w14:textId="77777777" w:rsidR="00E514AC" w:rsidRDefault="00E514AC">
      <w:pPr>
        <w:pStyle w:val="CommentText"/>
      </w:pPr>
      <w:r>
        <w:rPr>
          <w:rStyle w:val="CommentReference"/>
        </w:rPr>
        <w:annotationRef/>
      </w:r>
      <w:r>
        <w:t>ik vind dit een erg grove schets van verschil.</w:t>
      </w:r>
    </w:p>
    <w:p w14:paraId="4B74F387" w14:textId="77777777" w:rsidR="00E514AC" w:rsidRDefault="00E514AC">
      <w:pPr>
        <w:pStyle w:val="CommentText"/>
      </w:pPr>
      <w:r>
        <w:t xml:space="preserve">Natuurlijk kon met vroeger </w:t>
      </w:r>
      <w:proofErr w:type="spellStart"/>
      <w:r>
        <w:t>predictions</w:t>
      </w:r>
      <w:proofErr w:type="spellEnd"/>
      <w:r>
        <w:t xml:space="preserve"> maken (jij wint volgend jaar een loterij). Ook vroeger (1850) had met een aardig beeld van levend (bacterie) en dood (stro). We kunnen leven nu beter beschrijven in </w:t>
      </w:r>
      <w:proofErr w:type="spellStart"/>
      <w:r>
        <w:t>physical-chemical</w:t>
      </w:r>
      <w:proofErr w:type="spellEnd"/>
      <w:r>
        <w:t xml:space="preserve">  termen en daarmee de grenzen exploreren hoe leven er uit zou kunnen zien. Ik denk dat dit vroeger ook zorgvuldig gedaan is met de kennis van toen, nu kunnen we het beter, en over 20 jaar vrijwel zeker weer beter (en misschien verbazen  ze zich dan over onze exploratie).</w:t>
      </w:r>
    </w:p>
    <w:p w14:paraId="60AF5C8E" w14:textId="77777777" w:rsidR="00E514AC" w:rsidRDefault="00E514AC">
      <w:pPr>
        <w:pStyle w:val="CommentText"/>
      </w:pPr>
    </w:p>
    <w:p w14:paraId="3A9E55E0" w14:textId="77777777" w:rsidR="00E514AC" w:rsidRDefault="00E514AC">
      <w:pPr>
        <w:pStyle w:val="CommentText"/>
      </w:pPr>
      <w:r>
        <w:t xml:space="preserve">In de volgende zinnen geef je die nuance ook. </w:t>
      </w:r>
    </w:p>
    <w:p w14:paraId="366C9A11" w14:textId="77777777" w:rsidR="00E514AC" w:rsidRDefault="00E514AC">
      <w:pPr>
        <w:pStyle w:val="CommentText"/>
      </w:pPr>
    </w:p>
    <w:p w14:paraId="53AE8BF6" w14:textId="67515667" w:rsidR="00E514AC" w:rsidRDefault="00E514AC">
      <w:pPr>
        <w:pStyle w:val="CommentText"/>
      </w:pPr>
      <w:r>
        <w:t>Dus eigenlijk heb ik vooral bezwaar tegen de zin “</w:t>
      </w:r>
      <w:r w:rsidRPr="00794A54">
        <w:t xml:space="preserve">Making </w:t>
      </w:r>
      <w:proofErr w:type="spellStart"/>
      <w:r w:rsidRPr="00794A54">
        <w:t>any</w:t>
      </w:r>
      <w:proofErr w:type="spellEnd"/>
      <w:r w:rsidRPr="00794A54">
        <w:t xml:space="preserve"> </w:t>
      </w:r>
      <w:proofErr w:type="spellStart"/>
      <w:r w:rsidRPr="00794A54">
        <w:t>predictions</w:t>
      </w:r>
      <w:proofErr w:type="spellEnd"/>
      <w:r w:rsidRPr="00794A54">
        <w:t xml:space="preserve"> </w:t>
      </w:r>
      <w:proofErr w:type="spellStart"/>
      <w:r w:rsidRPr="00794A54">
        <w:t>about</w:t>
      </w:r>
      <w:proofErr w:type="spellEnd"/>
      <w:r w:rsidRPr="00794A54">
        <w:t xml:space="preserve"> alien </w:t>
      </w:r>
      <w:proofErr w:type="spellStart"/>
      <w:r w:rsidRPr="00794A54">
        <w:t>lifeforms</w:t>
      </w:r>
      <w:proofErr w:type="spellEnd"/>
      <w:r w:rsidRPr="00794A54">
        <w:t xml:space="preserve"> was </w:t>
      </w:r>
      <w:proofErr w:type="spellStart"/>
      <w:r w:rsidRPr="00794A54">
        <w:t>essentially</w:t>
      </w:r>
      <w:proofErr w:type="spellEnd"/>
      <w:r w:rsidRPr="00794A54">
        <w:t xml:space="preserve"> </w:t>
      </w:r>
      <w:proofErr w:type="spellStart"/>
      <w:r w:rsidRPr="00794A54">
        <w:t>impossible</w:t>
      </w:r>
      <w:proofErr w:type="spellEnd"/>
      <w:r w:rsidRPr="00794A54">
        <w:t xml:space="preserve"> </w:t>
      </w:r>
      <w:proofErr w:type="spellStart"/>
      <w:r w:rsidRPr="00794A54">
        <w:t>and</w:t>
      </w:r>
      <w:proofErr w:type="spellEnd"/>
      <w:r w:rsidRPr="00794A54">
        <w:t xml:space="preserve"> </w:t>
      </w:r>
      <w:proofErr w:type="spellStart"/>
      <w:r w:rsidRPr="00794A54">
        <w:t>often</w:t>
      </w:r>
      <w:proofErr w:type="spellEnd"/>
      <w:r w:rsidRPr="00794A54">
        <w:t xml:space="preserve"> </w:t>
      </w:r>
      <w:proofErr w:type="spellStart"/>
      <w:r w:rsidRPr="00794A54">
        <w:t>fanciful</w:t>
      </w:r>
      <w:proofErr w:type="spellEnd"/>
      <w:r w:rsidRPr="00794A54">
        <w:t>.</w:t>
      </w:r>
      <w:r>
        <w:t xml:space="preserve">” en dat het nu wel mogelijk en niet </w:t>
      </w:r>
      <w:proofErr w:type="spellStart"/>
      <w:r>
        <w:t>fanciful</w:t>
      </w:r>
      <w:proofErr w:type="spellEnd"/>
      <w:r>
        <w:t xml:space="preserve"> is. Zowel vroeger als nu gaat het over verbeelding van het mogelijke door gebruik te maken van dan bestaande kennis. Maar die verbeelding was vroeger niet meer prutsen dan nu, alleen de kennis is nu beter, en in de toekomst nog beter hopelijk. </w:t>
      </w:r>
    </w:p>
  </w:comment>
  <w:comment w:id="3" w:author="Q.P.R. Messemaker" w:date="2019-08-13T12:53:00Z" w:initials="QM">
    <w:p w14:paraId="78A7A61C" w14:textId="2E441480" w:rsidR="00E514AC" w:rsidRDefault="00E514AC">
      <w:pPr>
        <w:pStyle w:val="CommentText"/>
      </w:pPr>
      <w:r>
        <w:rPr>
          <w:rStyle w:val="CommentReference"/>
        </w:rPr>
        <w:annotationRef/>
      </w:r>
      <w:proofErr w:type="spellStart"/>
      <w:r>
        <w:t>fixed</w:t>
      </w:r>
      <w:proofErr w:type="spellEnd"/>
    </w:p>
  </w:comment>
  <w:comment w:id="4" w:author="user" w:date="2019-07-18T10:29:00Z" w:initials="u">
    <w:p w14:paraId="7F3012C8" w14:textId="77777777" w:rsidR="00E514AC" w:rsidRDefault="00E514AC">
      <w:pPr>
        <w:pStyle w:val="CommentText"/>
      </w:pPr>
      <w:r>
        <w:rPr>
          <w:rStyle w:val="CommentReference"/>
        </w:rPr>
        <w:annotationRef/>
      </w:r>
      <w:r>
        <w:t xml:space="preserve">wat bedoel je met </w:t>
      </w:r>
      <w:proofErr w:type="spellStart"/>
      <w:r>
        <w:t>excludes</w:t>
      </w:r>
      <w:proofErr w:type="spellEnd"/>
      <w:r>
        <w:t>?</w:t>
      </w:r>
    </w:p>
    <w:p w14:paraId="00163AA1" w14:textId="7845BBE6" w:rsidR="00E514AC" w:rsidRDefault="00E514AC" w:rsidP="00D5645B">
      <w:pPr>
        <w:pStyle w:val="CommentText"/>
        <w:numPr>
          <w:ilvl w:val="0"/>
          <w:numId w:val="10"/>
        </w:numPr>
      </w:pPr>
      <w:r>
        <w:t xml:space="preserve"> je behandelt het niet  (does </w:t>
      </w:r>
      <w:proofErr w:type="spellStart"/>
      <w:r>
        <w:t>not</w:t>
      </w:r>
      <w:proofErr w:type="spellEnd"/>
      <w:r>
        <w:t xml:space="preserve"> </w:t>
      </w:r>
      <w:proofErr w:type="spellStart"/>
      <w:r>
        <w:t>discuss</w:t>
      </w:r>
      <w:proofErr w:type="spellEnd"/>
      <w:r>
        <w:t>; dus een technisch standpunt)</w:t>
      </w:r>
    </w:p>
    <w:p w14:paraId="7F5F402F" w14:textId="317BDFCE" w:rsidR="00E514AC" w:rsidRDefault="00E514AC" w:rsidP="00D5645B">
      <w:pPr>
        <w:pStyle w:val="CommentText"/>
        <w:numPr>
          <w:ilvl w:val="0"/>
          <w:numId w:val="10"/>
        </w:numPr>
      </w:pPr>
      <w:r>
        <w:t xml:space="preserve"> Je sluit het uit (je wilt het niet behandelen, want “</w:t>
      </w:r>
      <w:proofErr w:type="spellStart"/>
      <w:r>
        <w:t>so</w:t>
      </w:r>
      <w:proofErr w:type="spellEnd"/>
      <w:r>
        <w:t xml:space="preserve"> </w:t>
      </w:r>
      <w:proofErr w:type="spellStart"/>
      <w:r>
        <w:t>speculative</w:t>
      </w:r>
      <w:proofErr w:type="spellEnd"/>
      <w:r>
        <w:t>”, dus een moreel standpunt)</w:t>
      </w:r>
    </w:p>
  </w:comment>
  <w:comment w:id="5" w:author="Q.P.R. Messemaker" w:date="2019-08-13T12:53:00Z" w:initials="QM">
    <w:p w14:paraId="7406767E" w14:textId="270AB6C2" w:rsidR="00E514AC" w:rsidRDefault="00E514AC">
      <w:pPr>
        <w:pStyle w:val="CommentText"/>
      </w:pPr>
      <w:r>
        <w:rPr>
          <w:rStyle w:val="CommentReference"/>
        </w:rPr>
        <w:annotationRef/>
      </w:r>
      <w:proofErr w:type="spellStart"/>
      <w:r>
        <w:t>fixed</w:t>
      </w:r>
      <w:proofErr w:type="spellEnd"/>
    </w:p>
  </w:comment>
  <w:comment w:id="6" w:author="user" w:date="2019-07-18T10:31:00Z" w:initials="u">
    <w:p w14:paraId="26464D22" w14:textId="0BF25E6F" w:rsidR="00E514AC" w:rsidRDefault="00E514AC">
      <w:pPr>
        <w:pStyle w:val="CommentText"/>
      </w:pPr>
      <w:r>
        <w:rPr>
          <w:rStyle w:val="CommentReference"/>
        </w:rPr>
        <w:annotationRef/>
      </w:r>
      <w:r>
        <w:t>“</w:t>
      </w:r>
      <w:proofErr w:type="spellStart"/>
      <w:r>
        <w:t>looking</w:t>
      </w:r>
      <w:proofErr w:type="spellEnd"/>
      <w:r>
        <w:t xml:space="preserve"> at” is erg vrijblijvend, je bekijkt…. Waarschijnlijk wil je het toch redelijk omvattend doen, dus zoiets als “</w:t>
      </w:r>
      <w:proofErr w:type="spellStart"/>
      <w:r>
        <w:t>discuss</w:t>
      </w:r>
      <w:proofErr w:type="spellEnd"/>
      <w:r>
        <w:t>”</w:t>
      </w:r>
    </w:p>
  </w:comment>
  <w:comment w:id="7" w:author="Q.P.R. Messemaker" w:date="2019-08-13T12:53:00Z" w:initials="QM">
    <w:p w14:paraId="34D6780D" w14:textId="2EC56D26" w:rsidR="00E514AC" w:rsidRPr="00E514AC" w:rsidRDefault="00E514AC">
      <w:pPr>
        <w:pStyle w:val="CommentText"/>
        <w:rPr>
          <w:lang w:val="en-GB"/>
        </w:rPr>
      </w:pPr>
      <w:r>
        <w:rPr>
          <w:rStyle w:val="CommentReference"/>
        </w:rPr>
        <w:annotationRef/>
      </w:r>
      <w:r w:rsidRPr="00E514AC">
        <w:rPr>
          <w:lang w:val="en-GB"/>
        </w:rPr>
        <w:t>fixed</w:t>
      </w:r>
    </w:p>
  </w:comment>
  <w:comment w:id="9" w:author="user" w:date="2019-07-18T10:48:00Z" w:initials="u">
    <w:p w14:paraId="70785E56" w14:textId="3F40C3EE" w:rsidR="00E514AC" w:rsidRPr="00805B79" w:rsidRDefault="00E514AC">
      <w:pPr>
        <w:pStyle w:val="CommentText"/>
        <w:rPr>
          <w:lang w:val="en-US"/>
        </w:rPr>
      </w:pPr>
      <w:r>
        <w:rPr>
          <w:rStyle w:val="CommentReference"/>
        </w:rPr>
        <w:annotationRef/>
      </w:r>
      <w:r w:rsidRPr="00805B79">
        <w:rPr>
          <w:lang w:val="en-US"/>
        </w:rPr>
        <w:t xml:space="preserve">what do you mean? Traditional definition </w:t>
      </w:r>
      <w:r>
        <w:rPr>
          <w:lang w:val="en-US"/>
        </w:rPr>
        <w:t xml:space="preserve">(dating back form 19xx) </w:t>
      </w:r>
      <w:r w:rsidRPr="00805B79">
        <w:rPr>
          <w:lang w:val="en-US"/>
        </w:rPr>
        <w:t>described in modern terms?</w:t>
      </w:r>
    </w:p>
  </w:comment>
  <w:comment w:id="10" w:author="Q.P.R. Messemaker" w:date="2019-08-13T12:55:00Z" w:initials="QM">
    <w:p w14:paraId="0BE4D66D" w14:textId="72B0F0A9" w:rsidR="00E514AC" w:rsidRPr="00E514AC" w:rsidRDefault="00E514AC">
      <w:pPr>
        <w:pStyle w:val="CommentText"/>
        <w:rPr>
          <w:lang w:val="en-GB"/>
        </w:rPr>
      </w:pPr>
      <w:r>
        <w:rPr>
          <w:rStyle w:val="CommentReference"/>
        </w:rPr>
        <w:annotationRef/>
      </w:r>
      <w:r w:rsidRPr="00E514AC">
        <w:rPr>
          <w:lang w:val="en-GB"/>
        </w:rPr>
        <w:t>fixed</w:t>
      </w:r>
    </w:p>
  </w:comment>
  <w:comment w:id="11" w:author="user" w:date="2019-07-18T10:42:00Z" w:initials="u">
    <w:p w14:paraId="168FCE6D" w14:textId="77777777" w:rsidR="00E514AC" w:rsidRPr="00D82975" w:rsidRDefault="00E514AC">
      <w:pPr>
        <w:pStyle w:val="CommentText"/>
        <w:rPr>
          <w:lang w:val="en-US"/>
        </w:rPr>
      </w:pPr>
      <w:r>
        <w:rPr>
          <w:rStyle w:val="CommentReference"/>
        </w:rPr>
        <w:annotationRef/>
      </w:r>
      <w:r w:rsidRPr="00D82975">
        <w:rPr>
          <w:lang w:val="en-US"/>
        </w:rPr>
        <w:t>Is imperfect a condition for life (so if a system that follows the other conditions but with perfect reproduction is not living).</w:t>
      </w:r>
    </w:p>
    <w:p w14:paraId="48FC937D" w14:textId="77777777" w:rsidR="00E514AC" w:rsidRDefault="00E514AC">
      <w:pPr>
        <w:pStyle w:val="CommentText"/>
        <w:rPr>
          <w:lang w:val="en-US"/>
        </w:rPr>
      </w:pPr>
      <w:r>
        <w:rPr>
          <w:lang w:val="en-US"/>
        </w:rPr>
        <w:t xml:space="preserve">Or is imperfect reproduction </w:t>
      </w:r>
      <w:proofErr w:type="spellStart"/>
      <w:r>
        <w:rPr>
          <w:lang w:val="en-US"/>
        </w:rPr>
        <w:t>a</w:t>
      </w:r>
      <w:proofErr w:type="spellEnd"/>
      <w:r>
        <w:rPr>
          <w:lang w:val="en-US"/>
        </w:rPr>
        <w:t xml:space="preserve"> inevitable consequence of physics (stochastic variation).?</w:t>
      </w:r>
    </w:p>
    <w:p w14:paraId="2625D062" w14:textId="4FB28ABA" w:rsidR="00E514AC" w:rsidRPr="00D82975" w:rsidRDefault="00E514AC">
      <w:pPr>
        <w:pStyle w:val="CommentText"/>
        <w:rPr>
          <w:lang w:val="en-US"/>
        </w:rPr>
      </w:pPr>
      <w:r>
        <w:rPr>
          <w:lang w:val="en-US"/>
        </w:rPr>
        <w:t xml:space="preserve">I think that reproduction is by definition imperfect due to stochastic variation, </w:t>
      </w:r>
      <w:proofErr w:type="spellStart"/>
      <w:r>
        <w:rPr>
          <w:lang w:val="en-US"/>
        </w:rPr>
        <w:t>abd</w:t>
      </w:r>
      <w:proofErr w:type="spellEnd"/>
      <w:r>
        <w:rPr>
          <w:lang w:val="en-US"/>
        </w:rPr>
        <w:t xml:space="preserve"> the consequences of this imperfect reproduction is stored (for us in DNA) and heritable. It is not clear to that  life must have more imperfectness (it does have under some circumstances such as bacteria under stress may reduce the fidelity of replication to allow more mutations with the possibility to increase the chance that at least one bacterium survives). </w:t>
      </w:r>
    </w:p>
  </w:comment>
  <w:comment w:id="12" w:author="Q.P.R. Messemaker" w:date="2019-08-13T12:56:00Z" w:initials="QM">
    <w:p w14:paraId="30D1860D" w14:textId="290F8E12" w:rsidR="00E514AC" w:rsidRPr="00572D7D" w:rsidRDefault="00E514AC">
      <w:pPr>
        <w:pStyle w:val="CommentText"/>
        <w:rPr>
          <w:lang w:val="en-GB"/>
        </w:rPr>
      </w:pPr>
      <w:r>
        <w:rPr>
          <w:rStyle w:val="CommentReference"/>
        </w:rPr>
        <w:annotationRef/>
      </w:r>
      <w:r w:rsidRPr="00572D7D">
        <w:rPr>
          <w:lang w:val="en-GB"/>
        </w:rPr>
        <w:t>Agreed, not sure what to fix</w:t>
      </w:r>
    </w:p>
  </w:comment>
  <w:comment w:id="13" w:author="user" w:date="2019-07-18T10:48:00Z" w:initials="u">
    <w:p w14:paraId="6DAA773B" w14:textId="63D6B73E" w:rsidR="00E514AC" w:rsidRPr="00805B79" w:rsidRDefault="00E514AC">
      <w:pPr>
        <w:pStyle w:val="CommentText"/>
        <w:rPr>
          <w:lang w:val="en-US"/>
        </w:rPr>
      </w:pPr>
      <w:r>
        <w:rPr>
          <w:rStyle w:val="CommentReference"/>
        </w:rPr>
        <w:annotationRef/>
      </w:r>
      <w:r w:rsidRPr="00805B79">
        <w:rPr>
          <w:lang w:val="en-US"/>
        </w:rPr>
        <w:t>So, is this not the traditional</w:t>
      </w:r>
      <w:r>
        <w:rPr>
          <w:lang w:val="en-US"/>
        </w:rPr>
        <w:t xml:space="preserve"> definition?</w:t>
      </w:r>
    </w:p>
  </w:comment>
  <w:comment w:id="14" w:author="Q.P.R. Messemaker" w:date="2019-08-13T14:27:00Z" w:initials="QM">
    <w:p w14:paraId="29B23AE1" w14:textId="18D5E370" w:rsidR="00DF4016" w:rsidRPr="00DF4016" w:rsidRDefault="00DF4016">
      <w:pPr>
        <w:pStyle w:val="CommentText"/>
        <w:rPr>
          <w:lang w:val="en-GB"/>
        </w:rPr>
      </w:pPr>
      <w:r>
        <w:rPr>
          <w:rStyle w:val="CommentReference"/>
        </w:rPr>
        <w:annotationRef/>
      </w:r>
      <w:r w:rsidRPr="00DF4016">
        <w:rPr>
          <w:lang w:val="en-GB"/>
        </w:rPr>
        <w:t>Fixed, I removed ‘traditional’ as it’s vague.</w:t>
      </w:r>
    </w:p>
  </w:comment>
  <w:comment w:id="15" w:author="user" w:date="2019-07-18T10:49:00Z" w:initials="u">
    <w:p w14:paraId="32A94559" w14:textId="38EF60B2" w:rsidR="00E514AC" w:rsidRPr="00C05919" w:rsidRDefault="00E514AC">
      <w:pPr>
        <w:pStyle w:val="CommentText"/>
        <w:rPr>
          <w:lang w:val="en-GB"/>
        </w:rPr>
      </w:pPr>
      <w:r>
        <w:rPr>
          <w:rStyle w:val="CommentReference"/>
        </w:rPr>
        <w:annotationRef/>
      </w:r>
      <w:r w:rsidRPr="00C05919">
        <w:rPr>
          <w:lang w:val="en-GB"/>
        </w:rPr>
        <w:t>needs reference</w:t>
      </w:r>
    </w:p>
  </w:comment>
  <w:comment w:id="16" w:author="Q.P.R. Messemaker" w:date="2019-08-13T14:27:00Z" w:initials="QM">
    <w:p w14:paraId="2B806957" w14:textId="6ECC5DC3" w:rsidR="00DF4016" w:rsidRPr="00DF4016" w:rsidRDefault="00DF4016">
      <w:pPr>
        <w:pStyle w:val="CommentText"/>
        <w:rPr>
          <w:lang w:val="en-GB"/>
        </w:rPr>
      </w:pPr>
      <w:r>
        <w:rPr>
          <w:rStyle w:val="CommentReference"/>
        </w:rPr>
        <w:annotationRef/>
      </w:r>
      <w:r w:rsidRPr="00DF4016">
        <w:rPr>
          <w:lang w:val="en-GB"/>
        </w:rPr>
        <w:t>added</w:t>
      </w:r>
    </w:p>
  </w:comment>
  <w:comment w:id="17" w:author="user" w:date="2019-07-18T10:50:00Z" w:initials="u">
    <w:p w14:paraId="525D5472" w14:textId="57908340" w:rsidR="00E514AC" w:rsidRPr="00C05919" w:rsidRDefault="00E514AC">
      <w:pPr>
        <w:pStyle w:val="CommentText"/>
        <w:rPr>
          <w:lang w:val="en-GB"/>
        </w:rPr>
      </w:pPr>
      <w:r>
        <w:rPr>
          <w:rStyle w:val="CommentReference"/>
        </w:rPr>
        <w:annotationRef/>
      </w:r>
      <w:r w:rsidRPr="00C05919">
        <w:rPr>
          <w:lang w:val="en-GB"/>
        </w:rPr>
        <w:t>an important role?</w:t>
      </w:r>
    </w:p>
  </w:comment>
  <w:comment w:id="18" w:author="Q.P.R. Messemaker" w:date="2019-08-13T14:29:00Z" w:initials="QM">
    <w:p w14:paraId="48E27B2F" w14:textId="457AC829" w:rsidR="00DF4016" w:rsidRPr="00DF4016" w:rsidRDefault="00DF4016">
      <w:pPr>
        <w:pStyle w:val="CommentText"/>
        <w:rPr>
          <w:lang w:val="en-GB"/>
        </w:rPr>
      </w:pPr>
      <w:r>
        <w:rPr>
          <w:rStyle w:val="CommentReference"/>
        </w:rPr>
        <w:annotationRef/>
      </w:r>
      <w:r w:rsidRPr="00DF4016">
        <w:rPr>
          <w:lang w:val="en-GB"/>
        </w:rPr>
        <w:t>changed</w:t>
      </w:r>
    </w:p>
  </w:comment>
  <w:comment w:id="19" w:author="user" w:date="2019-07-18T11:59:00Z" w:initials="u">
    <w:p w14:paraId="17D17CBD" w14:textId="45C468E4" w:rsidR="00E514AC" w:rsidRPr="00805B79" w:rsidRDefault="00E514AC">
      <w:pPr>
        <w:pStyle w:val="CommentText"/>
        <w:rPr>
          <w:lang w:val="en-US"/>
        </w:rPr>
      </w:pPr>
      <w:r>
        <w:rPr>
          <w:rStyle w:val="CommentReference"/>
        </w:rPr>
        <w:annotationRef/>
      </w:r>
      <w:r w:rsidRPr="00805B79">
        <w:rPr>
          <w:lang w:val="en-US"/>
        </w:rPr>
        <w:t>Perhaps related to</w:t>
      </w:r>
      <w:r>
        <w:rPr>
          <w:lang w:val="en-US"/>
        </w:rPr>
        <w:t xml:space="preserve"> </w:t>
      </w:r>
      <w:r w:rsidRPr="00805B79">
        <w:rPr>
          <w:lang w:val="en-US"/>
        </w:rPr>
        <w:t xml:space="preserve">this point is </w:t>
      </w:r>
      <w:r>
        <w:rPr>
          <w:lang w:val="en-US"/>
        </w:rPr>
        <w:t xml:space="preserve">“remaining”. New forms in systems with variation are very likely to disappear, except if it has certain properties to sustain.  To me the forms that disappear are also “life”. But the forms that we see have remained because it was selfish. So sustained life is selfish.  </w:t>
      </w:r>
    </w:p>
  </w:comment>
  <w:comment w:id="20" w:author="Q.P.R. Messemaker" w:date="2019-08-13T14:29:00Z" w:initials="QM">
    <w:p w14:paraId="46E0F7C0" w14:textId="6EA2EF6E" w:rsidR="00DF4016" w:rsidRPr="00D309D1" w:rsidRDefault="00DF4016">
      <w:pPr>
        <w:pStyle w:val="CommentText"/>
        <w:rPr>
          <w:lang w:val="en-GB"/>
        </w:rPr>
      </w:pPr>
      <w:r>
        <w:rPr>
          <w:rStyle w:val="CommentReference"/>
        </w:rPr>
        <w:annotationRef/>
      </w:r>
      <w:r w:rsidR="00D309D1" w:rsidRPr="00D309D1">
        <w:rPr>
          <w:lang w:val="en-GB"/>
        </w:rPr>
        <w:t xml:space="preserve">Self-sustaining here </w:t>
      </w:r>
      <w:r w:rsidR="00BB51A6">
        <w:rPr>
          <w:lang w:val="en-GB"/>
        </w:rPr>
        <w:t>is more used to identify chemical systems encountered in space-exploration. I agree with your statement.</w:t>
      </w:r>
    </w:p>
  </w:comment>
  <w:comment w:id="21" w:author="user" w:date="2019-07-18T12:03:00Z" w:initials="u">
    <w:p w14:paraId="1AF8D13E" w14:textId="03A3B978" w:rsidR="00E514AC" w:rsidRPr="00875042" w:rsidRDefault="00E514AC">
      <w:pPr>
        <w:pStyle w:val="CommentText"/>
        <w:rPr>
          <w:lang w:val="en-US"/>
        </w:rPr>
      </w:pPr>
      <w:r>
        <w:rPr>
          <w:rStyle w:val="CommentReference"/>
        </w:rPr>
        <w:annotationRef/>
      </w:r>
      <w:r w:rsidRPr="00875042">
        <w:rPr>
          <w:lang w:val="en-US"/>
        </w:rPr>
        <w:t>Is this a definition? It more looks like a description at best</w:t>
      </w:r>
    </w:p>
  </w:comment>
  <w:comment w:id="22" w:author="Q.P.R. Messemaker" w:date="2019-08-13T14:56:00Z" w:initials="QM">
    <w:p w14:paraId="22087574" w14:textId="6210FE64" w:rsidR="00BB51A6" w:rsidRDefault="00BB51A6">
      <w:pPr>
        <w:pStyle w:val="CommentText"/>
      </w:pPr>
      <w:r>
        <w:rPr>
          <w:rStyle w:val="CommentReference"/>
        </w:rPr>
        <w:annotationRef/>
      </w:r>
      <w:proofErr w:type="spellStart"/>
      <w:r w:rsidR="00840412">
        <w:t>Clarified</w:t>
      </w:r>
      <w:proofErr w:type="spellEnd"/>
      <w:r w:rsidR="00840412">
        <w:t xml:space="preserve"> </w:t>
      </w:r>
      <w:proofErr w:type="spellStart"/>
      <w:r w:rsidR="00840412">
        <w:t>and</w:t>
      </w:r>
      <w:proofErr w:type="spellEnd"/>
      <w:r w:rsidR="00840412">
        <w:t xml:space="preserve"> </w:t>
      </w:r>
      <w:proofErr w:type="spellStart"/>
      <w:r w:rsidR="00840412">
        <w:t>fixed</w:t>
      </w:r>
      <w:proofErr w:type="spellEnd"/>
    </w:p>
  </w:comment>
  <w:comment w:id="24" w:author="user" w:date="2019-07-18T12:15:00Z" w:initials="u">
    <w:p w14:paraId="2FB6B464" w14:textId="77777777" w:rsidR="00E514AC" w:rsidRDefault="00E514AC">
      <w:pPr>
        <w:pStyle w:val="CommentText"/>
        <w:rPr>
          <w:lang w:val="en-US"/>
        </w:rPr>
      </w:pPr>
      <w:r>
        <w:rPr>
          <w:rStyle w:val="CommentReference"/>
        </w:rPr>
        <w:annotationRef/>
      </w:r>
      <w:r>
        <w:rPr>
          <w:lang w:val="en-US"/>
        </w:rPr>
        <w:t>This chapter:</w:t>
      </w:r>
    </w:p>
    <w:p w14:paraId="3BDB0ED4" w14:textId="77777777" w:rsidR="00E514AC" w:rsidRDefault="00E514AC">
      <w:pPr>
        <w:pStyle w:val="CommentText"/>
        <w:rPr>
          <w:lang w:val="en-US"/>
        </w:rPr>
      </w:pPr>
    </w:p>
    <w:p w14:paraId="413BCCF0" w14:textId="0F333DEB" w:rsidR="00E514AC" w:rsidRDefault="00E514AC">
      <w:pPr>
        <w:pStyle w:val="CommentText"/>
        <w:rPr>
          <w:lang w:val="en-US"/>
        </w:rPr>
      </w:pPr>
      <w:r>
        <w:rPr>
          <w:lang w:val="en-US"/>
        </w:rPr>
        <w:t xml:space="preserve">If the definition of life becomes very broad, it can be so broad that earth has different life forms, our life form and other forms. </w:t>
      </w:r>
    </w:p>
    <w:p w14:paraId="4EBD7BED" w14:textId="0C33865F" w:rsidR="00E514AC" w:rsidRDefault="00E514AC">
      <w:pPr>
        <w:pStyle w:val="CommentText"/>
        <w:rPr>
          <w:lang w:val="en-US"/>
        </w:rPr>
      </w:pPr>
      <w:r>
        <w:rPr>
          <w:lang w:val="en-US"/>
        </w:rPr>
        <w:t>Perhaps a way to deal with this problem is the thought experiment:  first define life very broad so we may have multiple life forms on earth, and then narrow it down such that on earth we exactly have one life form.</w:t>
      </w:r>
    </w:p>
    <w:p w14:paraId="740C074D" w14:textId="1F72A513" w:rsidR="00E514AC" w:rsidRPr="005E2591" w:rsidRDefault="00E514AC">
      <w:pPr>
        <w:pStyle w:val="CommentText"/>
        <w:rPr>
          <w:lang w:val="en-US"/>
        </w:rPr>
      </w:pPr>
    </w:p>
  </w:comment>
  <w:comment w:id="25" w:author="Q.P.R. Messemaker" w:date="2019-08-13T15:00:00Z" w:initials="QM">
    <w:p w14:paraId="1E0D187E" w14:textId="658ED363" w:rsidR="00840412" w:rsidRDefault="00840412">
      <w:pPr>
        <w:pStyle w:val="CommentText"/>
        <w:rPr>
          <w:lang w:val="en-GB"/>
        </w:rPr>
      </w:pPr>
      <w:r>
        <w:rPr>
          <w:rStyle w:val="CommentReference"/>
        </w:rPr>
        <w:annotationRef/>
      </w:r>
      <w:r w:rsidRPr="00840412">
        <w:rPr>
          <w:lang w:val="en-GB"/>
        </w:rPr>
        <w:t>Do you refer to</w:t>
      </w:r>
      <w:r>
        <w:rPr>
          <w:lang w:val="en-GB"/>
        </w:rPr>
        <w:t xml:space="preserve"> t</w:t>
      </w:r>
      <w:r w:rsidRPr="00840412">
        <w:rPr>
          <w:lang w:val="en-GB"/>
        </w:rPr>
        <w:t>he ‘’</w:t>
      </w:r>
      <w:r>
        <w:rPr>
          <w:lang w:val="en-GB"/>
        </w:rPr>
        <w:t>shadow bios</w:t>
      </w:r>
      <w:r w:rsidRPr="00840412">
        <w:rPr>
          <w:lang w:val="en-GB"/>
        </w:rPr>
        <w:t>p</w:t>
      </w:r>
      <w:r>
        <w:rPr>
          <w:lang w:val="en-GB"/>
        </w:rPr>
        <w:t>h</w:t>
      </w:r>
      <w:r w:rsidRPr="00840412">
        <w:rPr>
          <w:lang w:val="en-GB"/>
        </w:rPr>
        <w:t xml:space="preserve">ere’’ here? </w:t>
      </w:r>
      <w:r>
        <w:rPr>
          <w:lang w:val="en-GB"/>
        </w:rPr>
        <w:t xml:space="preserve">The proposal that there may exist unaccounted-for lifeforms </w:t>
      </w:r>
      <w:r w:rsidR="004A3BE0">
        <w:rPr>
          <w:lang w:val="en-GB"/>
        </w:rPr>
        <w:t xml:space="preserve">on earth </w:t>
      </w:r>
      <w:r>
        <w:rPr>
          <w:lang w:val="en-GB"/>
        </w:rPr>
        <w:t>that do not fit current definitions?</w:t>
      </w:r>
    </w:p>
    <w:p w14:paraId="335077EC" w14:textId="06DB8670" w:rsidR="004A3BE0" w:rsidRPr="00840412" w:rsidRDefault="004A3BE0">
      <w:pPr>
        <w:pStyle w:val="CommentText"/>
        <w:rPr>
          <w:lang w:val="en-GB"/>
        </w:rPr>
      </w:pPr>
      <w:r>
        <w:rPr>
          <w:lang w:val="en-GB"/>
        </w:rPr>
        <w:t xml:space="preserve">It can already be said that earth probably houses multiple kinds of life, ‘’ours’’ and ‘’others’’ but it is just a hypothesis for now. </w:t>
      </w:r>
    </w:p>
  </w:comment>
  <w:comment w:id="32" w:author="user" w:date="2019-07-18T12:22:00Z" w:initials="u">
    <w:p w14:paraId="083C86A3" w14:textId="507DF991" w:rsidR="00E514AC" w:rsidRPr="00ED7D9F" w:rsidRDefault="00E514AC">
      <w:pPr>
        <w:pStyle w:val="CommentText"/>
        <w:rPr>
          <w:lang w:val="en-US"/>
        </w:rPr>
      </w:pPr>
      <w:r>
        <w:rPr>
          <w:rStyle w:val="CommentReference"/>
        </w:rPr>
        <w:annotationRef/>
      </w:r>
      <w:r w:rsidRPr="00ED7D9F">
        <w:rPr>
          <w:lang w:val="en-US"/>
        </w:rPr>
        <w:t>this is essential in yo</w:t>
      </w:r>
      <w:r>
        <w:rPr>
          <w:lang w:val="en-US"/>
        </w:rPr>
        <w:t>u</w:t>
      </w:r>
      <w:r w:rsidRPr="00ED7D9F">
        <w:rPr>
          <w:lang w:val="en-US"/>
        </w:rPr>
        <w:t>r thesis, and also above has been discussed</w:t>
      </w:r>
      <w:r>
        <w:rPr>
          <w:lang w:val="en-US"/>
        </w:rPr>
        <w:t>. We all know what it is, but it is not easy to define clearly. So, can you provide in a series of bullet points what the definition and its properties are?  (either here or before in the thesis).</w:t>
      </w:r>
    </w:p>
  </w:comment>
  <w:comment w:id="33" w:author="Q.P.R. Messemaker" w:date="2019-08-13T15:27:00Z" w:initials="QM">
    <w:p w14:paraId="17D16306" w14:textId="38B59617" w:rsidR="003E5D74" w:rsidRDefault="003E5D74">
      <w:pPr>
        <w:pStyle w:val="CommentText"/>
      </w:pPr>
      <w:r>
        <w:rPr>
          <w:rStyle w:val="CommentReference"/>
        </w:rPr>
        <w:annotationRef/>
      </w:r>
      <w:proofErr w:type="spellStart"/>
      <w:r>
        <w:t>Added</w:t>
      </w:r>
      <w:proofErr w:type="spellEnd"/>
      <w:r>
        <w:t xml:space="preserve"> </w:t>
      </w:r>
      <w:proofErr w:type="spellStart"/>
      <w:r>
        <w:t>bullet</w:t>
      </w:r>
      <w:proofErr w:type="spellEnd"/>
      <w:r>
        <w:t xml:space="preserve"> poi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AE8BF6" w15:done="0"/>
  <w15:commentEx w15:paraId="78A7A61C" w15:paraIdParent="53AE8BF6" w15:done="0"/>
  <w15:commentEx w15:paraId="7F5F402F" w15:done="0"/>
  <w15:commentEx w15:paraId="7406767E" w15:paraIdParent="7F5F402F" w15:done="0"/>
  <w15:commentEx w15:paraId="26464D22" w15:done="0"/>
  <w15:commentEx w15:paraId="34D6780D" w15:paraIdParent="26464D22" w15:done="0"/>
  <w15:commentEx w15:paraId="70785E56" w15:done="0"/>
  <w15:commentEx w15:paraId="0BE4D66D" w15:paraIdParent="70785E56" w15:done="0"/>
  <w15:commentEx w15:paraId="2625D062" w15:done="0"/>
  <w15:commentEx w15:paraId="30D1860D" w15:paraIdParent="2625D062" w15:done="0"/>
  <w15:commentEx w15:paraId="6DAA773B" w15:done="0"/>
  <w15:commentEx w15:paraId="29B23AE1" w15:paraIdParent="6DAA773B" w15:done="0"/>
  <w15:commentEx w15:paraId="32A94559" w15:done="0"/>
  <w15:commentEx w15:paraId="2B806957" w15:paraIdParent="32A94559" w15:done="0"/>
  <w15:commentEx w15:paraId="525D5472" w15:done="0"/>
  <w15:commentEx w15:paraId="48E27B2F" w15:paraIdParent="525D5472" w15:done="0"/>
  <w15:commentEx w15:paraId="17D17CBD" w15:done="0"/>
  <w15:commentEx w15:paraId="46E0F7C0" w15:paraIdParent="17D17CBD" w15:done="0"/>
  <w15:commentEx w15:paraId="1AF8D13E" w15:done="0"/>
  <w15:commentEx w15:paraId="22087574" w15:paraIdParent="1AF8D13E" w15:done="0"/>
  <w15:commentEx w15:paraId="740C074D" w15:done="0"/>
  <w15:commentEx w15:paraId="335077EC" w15:paraIdParent="740C074D" w15:done="0"/>
  <w15:commentEx w15:paraId="083C86A3" w15:done="0"/>
  <w15:commentEx w15:paraId="17D16306" w15:paraIdParent="083C86A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8566FA" w14:textId="77777777" w:rsidR="00E514AC" w:rsidRDefault="00E514AC" w:rsidP="006E5238">
      <w:pPr>
        <w:spacing w:after="0" w:line="240" w:lineRule="auto"/>
      </w:pPr>
      <w:r>
        <w:separator/>
      </w:r>
    </w:p>
  </w:endnote>
  <w:endnote w:type="continuationSeparator" w:id="0">
    <w:p w14:paraId="1192CD8B" w14:textId="77777777" w:rsidR="00E514AC" w:rsidRDefault="00E514AC" w:rsidP="006E5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A8E8D" w14:textId="150F6FD1" w:rsidR="00E514AC" w:rsidRPr="00477EDE" w:rsidRDefault="00E514AC" w:rsidP="00477EDE">
    <w:pPr>
      <w:pStyle w:val="Footer"/>
      <w:ind w:left="72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C27AEB" w14:textId="77777777" w:rsidR="00E514AC" w:rsidRDefault="00E514AC" w:rsidP="006E5238">
      <w:pPr>
        <w:spacing w:after="0" w:line="240" w:lineRule="auto"/>
      </w:pPr>
      <w:r>
        <w:separator/>
      </w:r>
    </w:p>
  </w:footnote>
  <w:footnote w:type="continuationSeparator" w:id="0">
    <w:p w14:paraId="43AFAD7B" w14:textId="77777777" w:rsidR="00E514AC" w:rsidRDefault="00E514AC" w:rsidP="006E52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6258279"/>
      <w:docPartObj>
        <w:docPartGallery w:val="Page Numbers (Top of Page)"/>
        <w:docPartUnique/>
      </w:docPartObj>
    </w:sdtPr>
    <w:sdtEndPr>
      <w:rPr>
        <w:noProof/>
      </w:rPr>
    </w:sdtEndPr>
    <w:sdtContent>
      <w:p w14:paraId="5D938581" w14:textId="2BB594DD" w:rsidR="00E514AC" w:rsidRDefault="00E514AC">
        <w:pPr>
          <w:pStyle w:val="Header"/>
          <w:jc w:val="right"/>
        </w:pPr>
        <w:r>
          <w:fldChar w:fldCharType="begin"/>
        </w:r>
        <w:r>
          <w:instrText xml:space="preserve"> PAGE   \* MERGEFORMAT </w:instrText>
        </w:r>
        <w:r>
          <w:fldChar w:fldCharType="separate"/>
        </w:r>
        <w:r w:rsidR="006902FD">
          <w:rPr>
            <w:noProof/>
          </w:rPr>
          <w:t>1</w:t>
        </w:r>
        <w:r>
          <w:rPr>
            <w:noProof/>
          </w:rPr>
          <w:fldChar w:fldCharType="end"/>
        </w:r>
      </w:p>
    </w:sdtContent>
  </w:sdt>
  <w:p w14:paraId="6BF79276" w14:textId="77777777" w:rsidR="00E514AC" w:rsidRDefault="00E51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30C79"/>
    <w:multiLevelType w:val="hybridMultilevel"/>
    <w:tmpl w:val="3FE45746"/>
    <w:lvl w:ilvl="0" w:tplc="0CAEAA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1430B"/>
    <w:multiLevelType w:val="hybridMultilevel"/>
    <w:tmpl w:val="E42400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0622B"/>
    <w:multiLevelType w:val="hybridMultilevel"/>
    <w:tmpl w:val="EA94DA88"/>
    <w:lvl w:ilvl="0" w:tplc="BB5AF77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255CC2"/>
    <w:multiLevelType w:val="hybridMultilevel"/>
    <w:tmpl w:val="5AD40074"/>
    <w:lvl w:ilvl="0" w:tplc="558E8DD2">
      <w:start w:val="1"/>
      <w:numFmt w:val="bullet"/>
      <w:lvlText w:val="-"/>
      <w:lvlJc w:val="left"/>
      <w:pPr>
        <w:ind w:left="1068" w:hanging="360"/>
      </w:pPr>
      <w:rPr>
        <w:rFonts w:ascii="Calibri" w:eastAsiaTheme="minorHAnsi" w:hAnsi="Calibri" w:cstheme="minorBid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4" w15:restartNumberingAfterBreak="0">
    <w:nsid w:val="3E20182E"/>
    <w:multiLevelType w:val="hybridMultilevel"/>
    <w:tmpl w:val="83A49F9A"/>
    <w:lvl w:ilvl="0" w:tplc="02BC5A38">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B81E87"/>
    <w:multiLevelType w:val="hybridMultilevel"/>
    <w:tmpl w:val="673005C0"/>
    <w:lvl w:ilvl="0" w:tplc="4014CC7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F6E4348"/>
    <w:multiLevelType w:val="hybridMultilevel"/>
    <w:tmpl w:val="78F49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A1D22FF"/>
    <w:multiLevelType w:val="hybridMultilevel"/>
    <w:tmpl w:val="299CCCA6"/>
    <w:lvl w:ilvl="0" w:tplc="7C6EEDB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4F56"/>
    <w:multiLevelType w:val="hybridMultilevel"/>
    <w:tmpl w:val="CF266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A54877"/>
    <w:multiLevelType w:val="hybridMultilevel"/>
    <w:tmpl w:val="EEE217A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6811651"/>
    <w:multiLevelType w:val="hybridMultilevel"/>
    <w:tmpl w:val="696E14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F35CBC"/>
    <w:multiLevelType w:val="hybridMultilevel"/>
    <w:tmpl w:val="5638F9D8"/>
    <w:lvl w:ilvl="0" w:tplc="F6420D8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7"/>
  </w:num>
  <w:num w:numId="4">
    <w:abstractNumId w:val="5"/>
  </w:num>
  <w:num w:numId="5">
    <w:abstractNumId w:val="4"/>
  </w:num>
  <w:num w:numId="6">
    <w:abstractNumId w:val="0"/>
  </w:num>
  <w:num w:numId="7">
    <w:abstractNumId w:val="11"/>
  </w:num>
  <w:num w:numId="8">
    <w:abstractNumId w:val="2"/>
  </w:num>
  <w:num w:numId="9">
    <w:abstractNumId w:val="1"/>
  </w:num>
  <w:num w:numId="10">
    <w:abstractNumId w:val="10"/>
  </w:num>
  <w:num w:numId="11">
    <w:abstractNumId w:val="8"/>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P.R. Messemaker">
    <w15:presenceInfo w15:providerId="None" w15:userId="Q.P.R. Messema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A2F"/>
    <w:rsid w:val="0000112D"/>
    <w:rsid w:val="0000151E"/>
    <w:rsid w:val="00002166"/>
    <w:rsid w:val="0000540A"/>
    <w:rsid w:val="00005E54"/>
    <w:rsid w:val="00007B2B"/>
    <w:rsid w:val="000108B6"/>
    <w:rsid w:val="00010D59"/>
    <w:rsid w:val="00011E10"/>
    <w:rsid w:val="000121CC"/>
    <w:rsid w:val="000146CE"/>
    <w:rsid w:val="000168F5"/>
    <w:rsid w:val="00017477"/>
    <w:rsid w:val="00017B90"/>
    <w:rsid w:val="000207C6"/>
    <w:rsid w:val="00021EBC"/>
    <w:rsid w:val="000254D9"/>
    <w:rsid w:val="00027075"/>
    <w:rsid w:val="000314FB"/>
    <w:rsid w:val="000363D4"/>
    <w:rsid w:val="0003689A"/>
    <w:rsid w:val="00037C0F"/>
    <w:rsid w:val="00040AC9"/>
    <w:rsid w:val="000433BC"/>
    <w:rsid w:val="000434AB"/>
    <w:rsid w:val="00044227"/>
    <w:rsid w:val="00044FF0"/>
    <w:rsid w:val="0005142C"/>
    <w:rsid w:val="00053341"/>
    <w:rsid w:val="00054384"/>
    <w:rsid w:val="000543B1"/>
    <w:rsid w:val="0005490A"/>
    <w:rsid w:val="000568BE"/>
    <w:rsid w:val="00057274"/>
    <w:rsid w:val="00060AA1"/>
    <w:rsid w:val="000610E4"/>
    <w:rsid w:val="00063306"/>
    <w:rsid w:val="00064D7A"/>
    <w:rsid w:val="000656F9"/>
    <w:rsid w:val="000668CB"/>
    <w:rsid w:val="0006704F"/>
    <w:rsid w:val="0007051B"/>
    <w:rsid w:val="0007163E"/>
    <w:rsid w:val="000748B1"/>
    <w:rsid w:val="000756CE"/>
    <w:rsid w:val="000775E0"/>
    <w:rsid w:val="00081500"/>
    <w:rsid w:val="00081836"/>
    <w:rsid w:val="00081FE0"/>
    <w:rsid w:val="000824FC"/>
    <w:rsid w:val="0008457B"/>
    <w:rsid w:val="000864B0"/>
    <w:rsid w:val="00086D01"/>
    <w:rsid w:val="00087F50"/>
    <w:rsid w:val="0009131D"/>
    <w:rsid w:val="000926FE"/>
    <w:rsid w:val="00096B8D"/>
    <w:rsid w:val="000A0B62"/>
    <w:rsid w:val="000A169D"/>
    <w:rsid w:val="000A2852"/>
    <w:rsid w:val="000A331B"/>
    <w:rsid w:val="000A4FD4"/>
    <w:rsid w:val="000A5ABE"/>
    <w:rsid w:val="000B20CB"/>
    <w:rsid w:val="000B3051"/>
    <w:rsid w:val="000B3152"/>
    <w:rsid w:val="000B4BFA"/>
    <w:rsid w:val="000C0003"/>
    <w:rsid w:val="000C017F"/>
    <w:rsid w:val="000C193C"/>
    <w:rsid w:val="000C59C0"/>
    <w:rsid w:val="000C6339"/>
    <w:rsid w:val="000C71C9"/>
    <w:rsid w:val="000D08F7"/>
    <w:rsid w:val="000D11BD"/>
    <w:rsid w:val="000D139E"/>
    <w:rsid w:val="000D1E87"/>
    <w:rsid w:val="000D2E9B"/>
    <w:rsid w:val="000D372D"/>
    <w:rsid w:val="000D6343"/>
    <w:rsid w:val="000D6670"/>
    <w:rsid w:val="000D6B9B"/>
    <w:rsid w:val="000E0327"/>
    <w:rsid w:val="000E4969"/>
    <w:rsid w:val="000E5F12"/>
    <w:rsid w:val="000F02F3"/>
    <w:rsid w:val="000F1221"/>
    <w:rsid w:val="000F43CE"/>
    <w:rsid w:val="001000C7"/>
    <w:rsid w:val="00100882"/>
    <w:rsid w:val="001012EE"/>
    <w:rsid w:val="0010352F"/>
    <w:rsid w:val="00103B36"/>
    <w:rsid w:val="00105B27"/>
    <w:rsid w:val="00105B86"/>
    <w:rsid w:val="001070D2"/>
    <w:rsid w:val="00107626"/>
    <w:rsid w:val="00114849"/>
    <w:rsid w:val="001167F4"/>
    <w:rsid w:val="001216E1"/>
    <w:rsid w:val="00121AF9"/>
    <w:rsid w:val="00121F03"/>
    <w:rsid w:val="00126A2F"/>
    <w:rsid w:val="0013449C"/>
    <w:rsid w:val="00137D0B"/>
    <w:rsid w:val="00137D76"/>
    <w:rsid w:val="00140407"/>
    <w:rsid w:val="00140628"/>
    <w:rsid w:val="00142EE5"/>
    <w:rsid w:val="0014449B"/>
    <w:rsid w:val="0014453D"/>
    <w:rsid w:val="00145AD9"/>
    <w:rsid w:val="00150B24"/>
    <w:rsid w:val="00151BC8"/>
    <w:rsid w:val="00151C43"/>
    <w:rsid w:val="00154A10"/>
    <w:rsid w:val="00157B80"/>
    <w:rsid w:val="00157F4E"/>
    <w:rsid w:val="0016481A"/>
    <w:rsid w:val="00165271"/>
    <w:rsid w:val="001673AE"/>
    <w:rsid w:val="00167818"/>
    <w:rsid w:val="001700F5"/>
    <w:rsid w:val="00173BAD"/>
    <w:rsid w:val="00174022"/>
    <w:rsid w:val="001761F9"/>
    <w:rsid w:val="00176273"/>
    <w:rsid w:val="00177A37"/>
    <w:rsid w:val="0018026A"/>
    <w:rsid w:val="00181E2A"/>
    <w:rsid w:val="00182845"/>
    <w:rsid w:val="001829B2"/>
    <w:rsid w:val="00182F7C"/>
    <w:rsid w:val="00183495"/>
    <w:rsid w:val="00183E06"/>
    <w:rsid w:val="00183E9F"/>
    <w:rsid w:val="001907EB"/>
    <w:rsid w:val="00190C7C"/>
    <w:rsid w:val="00191520"/>
    <w:rsid w:val="00191BB7"/>
    <w:rsid w:val="00191C77"/>
    <w:rsid w:val="00192634"/>
    <w:rsid w:val="0019313B"/>
    <w:rsid w:val="00195B67"/>
    <w:rsid w:val="001A0092"/>
    <w:rsid w:val="001A018C"/>
    <w:rsid w:val="001A2B6B"/>
    <w:rsid w:val="001A550A"/>
    <w:rsid w:val="001A739F"/>
    <w:rsid w:val="001B066A"/>
    <w:rsid w:val="001B2CCE"/>
    <w:rsid w:val="001B3A7A"/>
    <w:rsid w:val="001B594F"/>
    <w:rsid w:val="001B603A"/>
    <w:rsid w:val="001B67CC"/>
    <w:rsid w:val="001C0188"/>
    <w:rsid w:val="001C025C"/>
    <w:rsid w:val="001C0912"/>
    <w:rsid w:val="001C2C8A"/>
    <w:rsid w:val="001C2D2C"/>
    <w:rsid w:val="001C330C"/>
    <w:rsid w:val="001C3DE0"/>
    <w:rsid w:val="001C4085"/>
    <w:rsid w:val="001C4B80"/>
    <w:rsid w:val="001C70B6"/>
    <w:rsid w:val="001C79E7"/>
    <w:rsid w:val="001D0634"/>
    <w:rsid w:val="001D09DD"/>
    <w:rsid w:val="001D18EF"/>
    <w:rsid w:val="001D1930"/>
    <w:rsid w:val="001D22D5"/>
    <w:rsid w:val="001D2400"/>
    <w:rsid w:val="001D5085"/>
    <w:rsid w:val="001D68D9"/>
    <w:rsid w:val="001E0CB3"/>
    <w:rsid w:val="001E1310"/>
    <w:rsid w:val="001E2EF7"/>
    <w:rsid w:val="001E3C47"/>
    <w:rsid w:val="001E3F00"/>
    <w:rsid w:val="001E4BB2"/>
    <w:rsid w:val="001E52EB"/>
    <w:rsid w:val="001E535A"/>
    <w:rsid w:val="001F194A"/>
    <w:rsid w:val="001F49D4"/>
    <w:rsid w:val="001F512B"/>
    <w:rsid w:val="001F559E"/>
    <w:rsid w:val="001F61D0"/>
    <w:rsid w:val="001F7C5F"/>
    <w:rsid w:val="0020150C"/>
    <w:rsid w:val="0020232C"/>
    <w:rsid w:val="00202888"/>
    <w:rsid w:val="00202DBF"/>
    <w:rsid w:val="00203373"/>
    <w:rsid w:val="00203AFF"/>
    <w:rsid w:val="00204639"/>
    <w:rsid w:val="00205442"/>
    <w:rsid w:val="0021017A"/>
    <w:rsid w:val="00211D5D"/>
    <w:rsid w:val="00212D00"/>
    <w:rsid w:val="00215D6A"/>
    <w:rsid w:val="00215FCC"/>
    <w:rsid w:val="002164E6"/>
    <w:rsid w:val="00216B9C"/>
    <w:rsid w:val="00217169"/>
    <w:rsid w:val="002220FA"/>
    <w:rsid w:val="002237DE"/>
    <w:rsid w:val="00224A05"/>
    <w:rsid w:val="00224FC1"/>
    <w:rsid w:val="00227885"/>
    <w:rsid w:val="00231086"/>
    <w:rsid w:val="00233133"/>
    <w:rsid w:val="002336C0"/>
    <w:rsid w:val="002342C2"/>
    <w:rsid w:val="00235313"/>
    <w:rsid w:val="0023539B"/>
    <w:rsid w:val="00237B6A"/>
    <w:rsid w:val="00237E91"/>
    <w:rsid w:val="00241062"/>
    <w:rsid w:val="00242230"/>
    <w:rsid w:val="00246026"/>
    <w:rsid w:val="00246950"/>
    <w:rsid w:val="00246BAB"/>
    <w:rsid w:val="002516CD"/>
    <w:rsid w:val="00255496"/>
    <w:rsid w:val="00256B77"/>
    <w:rsid w:val="00257646"/>
    <w:rsid w:val="00261B09"/>
    <w:rsid w:val="00263C12"/>
    <w:rsid w:val="00264D48"/>
    <w:rsid w:val="00264F7A"/>
    <w:rsid w:val="002707D5"/>
    <w:rsid w:val="00270A93"/>
    <w:rsid w:val="00271293"/>
    <w:rsid w:val="00272F00"/>
    <w:rsid w:val="002740A8"/>
    <w:rsid w:val="00275B34"/>
    <w:rsid w:val="00275BF6"/>
    <w:rsid w:val="00276198"/>
    <w:rsid w:val="00276487"/>
    <w:rsid w:val="002768C2"/>
    <w:rsid w:val="002778FE"/>
    <w:rsid w:val="0028137D"/>
    <w:rsid w:val="00281F6D"/>
    <w:rsid w:val="002826C2"/>
    <w:rsid w:val="00286518"/>
    <w:rsid w:val="00286C8C"/>
    <w:rsid w:val="0028711A"/>
    <w:rsid w:val="00290B09"/>
    <w:rsid w:val="002925C7"/>
    <w:rsid w:val="00295FCA"/>
    <w:rsid w:val="0029704F"/>
    <w:rsid w:val="002A116D"/>
    <w:rsid w:val="002B13B1"/>
    <w:rsid w:val="002B19C6"/>
    <w:rsid w:val="002B3D5F"/>
    <w:rsid w:val="002B797B"/>
    <w:rsid w:val="002C3342"/>
    <w:rsid w:val="002C361D"/>
    <w:rsid w:val="002C586A"/>
    <w:rsid w:val="002D2DBD"/>
    <w:rsid w:val="002D3C76"/>
    <w:rsid w:val="002E1F5D"/>
    <w:rsid w:val="002E261A"/>
    <w:rsid w:val="002E266F"/>
    <w:rsid w:val="002E7C20"/>
    <w:rsid w:val="002E7D36"/>
    <w:rsid w:val="002F06E5"/>
    <w:rsid w:val="002F1698"/>
    <w:rsid w:val="002F22C4"/>
    <w:rsid w:val="002F4EAE"/>
    <w:rsid w:val="002F5212"/>
    <w:rsid w:val="002F5834"/>
    <w:rsid w:val="002F5DFD"/>
    <w:rsid w:val="002F5E05"/>
    <w:rsid w:val="002F6845"/>
    <w:rsid w:val="002F6C92"/>
    <w:rsid w:val="003039A9"/>
    <w:rsid w:val="00307814"/>
    <w:rsid w:val="00307A4A"/>
    <w:rsid w:val="003163AC"/>
    <w:rsid w:val="00316C9E"/>
    <w:rsid w:val="00317815"/>
    <w:rsid w:val="00323B36"/>
    <w:rsid w:val="003255DE"/>
    <w:rsid w:val="00326042"/>
    <w:rsid w:val="003262DC"/>
    <w:rsid w:val="003262F4"/>
    <w:rsid w:val="00327F66"/>
    <w:rsid w:val="00331EBA"/>
    <w:rsid w:val="00335751"/>
    <w:rsid w:val="00336080"/>
    <w:rsid w:val="00337579"/>
    <w:rsid w:val="003378FD"/>
    <w:rsid w:val="00340467"/>
    <w:rsid w:val="0034125A"/>
    <w:rsid w:val="003422C5"/>
    <w:rsid w:val="00343BAD"/>
    <w:rsid w:val="0034408B"/>
    <w:rsid w:val="00344B28"/>
    <w:rsid w:val="00346577"/>
    <w:rsid w:val="00346624"/>
    <w:rsid w:val="00346707"/>
    <w:rsid w:val="00346FC6"/>
    <w:rsid w:val="0035044A"/>
    <w:rsid w:val="003511BC"/>
    <w:rsid w:val="0035227E"/>
    <w:rsid w:val="00352551"/>
    <w:rsid w:val="00353A6D"/>
    <w:rsid w:val="00355B6E"/>
    <w:rsid w:val="00361C3C"/>
    <w:rsid w:val="00362F60"/>
    <w:rsid w:val="00364309"/>
    <w:rsid w:val="00364A12"/>
    <w:rsid w:val="00364C7A"/>
    <w:rsid w:val="0037030C"/>
    <w:rsid w:val="00371353"/>
    <w:rsid w:val="003716B6"/>
    <w:rsid w:val="00371A3A"/>
    <w:rsid w:val="00371CFD"/>
    <w:rsid w:val="00372321"/>
    <w:rsid w:val="00373234"/>
    <w:rsid w:val="0037368B"/>
    <w:rsid w:val="00375CC9"/>
    <w:rsid w:val="0038164B"/>
    <w:rsid w:val="00382447"/>
    <w:rsid w:val="003828C6"/>
    <w:rsid w:val="00383351"/>
    <w:rsid w:val="0038635B"/>
    <w:rsid w:val="00387426"/>
    <w:rsid w:val="00390509"/>
    <w:rsid w:val="003914A6"/>
    <w:rsid w:val="00392884"/>
    <w:rsid w:val="00392BB2"/>
    <w:rsid w:val="00393135"/>
    <w:rsid w:val="00393636"/>
    <w:rsid w:val="00393641"/>
    <w:rsid w:val="00393BB9"/>
    <w:rsid w:val="00395402"/>
    <w:rsid w:val="00395424"/>
    <w:rsid w:val="0039591D"/>
    <w:rsid w:val="003A032F"/>
    <w:rsid w:val="003A17AF"/>
    <w:rsid w:val="003A2504"/>
    <w:rsid w:val="003A2E6C"/>
    <w:rsid w:val="003A36C7"/>
    <w:rsid w:val="003A445F"/>
    <w:rsid w:val="003A63E5"/>
    <w:rsid w:val="003B0A22"/>
    <w:rsid w:val="003B1FFF"/>
    <w:rsid w:val="003B381E"/>
    <w:rsid w:val="003C05EE"/>
    <w:rsid w:val="003C624C"/>
    <w:rsid w:val="003D2F56"/>
    <w:rsid w:val="003D3ECE"/>
    <w:rsid w:val="003D4994"/>
    <w:rsid w:val="003D4B32"/>
    <w:rsid w:val="003D4FE6"/>
    <w:rsid w:val="003D6F11"/>
    <w:rsid w:val="003E3B06"/>
    <w:rsid w:val="003E4331"/>
    <w:rsid w:val="003E494F"/>
    <w:rsid w:val="003E4DE1"/>
    <w:rsid w:val="003E5176"/>
    <w:rsid w:val="003E5D74"/>
    <w:rsid w:val="003F20AB"/>
    <w:rsid w:val="003F56CB"/>
    <w:rsid w:val="003F695D"/>
    <w:rsid w:val="003F7B29"/>
    <w:rsid w:val="004047FC"/>
    <w:rsid w:val="00405453"/>
    <w:rsid w:val="00405784"/>
    <w:rsid w:val="004062EB"/>
    <w:rsid w:val="00406578"/>
    <w:rsid w:val="004066E3"/>
    <w:rsid w:val="00407521"/>
    <w:rsid w:val="00413CB0"/>
    <w:rsid w:val="004153C9"/>
    <w:rsid w:val="00416BEE"/>
    <w:rsid w:val="00420497"/>
    <w:rsid w:val="00421ADF"/>
    <w:rsid w:val="00421C50"/>
    <w:rsid w:val="00422BA5"/>
    <w:rsid w:val="00426E15"/>
    <w:rsid w:val="00431A28"/>
    <w:rsid w:val="00431B9A"/>
    <w:rsid w:val="00432087"/>
    <w:rsid w:val="00433436"/>
    <w:rsid w:val="00434036"/>
    <w:rsid w:val="0043489A"/>
    <w:rsid w:val="0043527D"/>
    <w:rsid w:val="004354DC"/>
    <w:rsid w:val="00440BFF"/>
    <w:rsid w:val="00441450"/>
    <w:rsid w:val="0044175D"/>
    <w:rsid w:val="00441E6F"/>
    <w:rsid w:val="004443CF"/>
    <w:rsid w:val="00444BBF"/>
    <w:rsid w:val="004450E7"/>
    <w:rsid w:val="00445E72"/>
    <w:rsid w:val="00446203"/>
    <w:rsid w:val="004512EE"/>
    <w:rsid w:val="00454BB1"/>
    <w:rsid w:val="00454EDD"/>
    <w:rsid w:val="00461572"/>
    <w:rsid w:val="00461904"/>
    <w:rsid w:val="0046225E"/>
    <w:rsid w:val="00463C0C"/>
    <w:rsid w:val="00463C66"/>
    <w:rsid w:val="004654DC"/>
    <w:rsid w:val="00466F05"/>
    <w:rsid w:val="00466FEE"/>
    <w:rsid w:val="00467926"/>
    <w:rsid w:val="004718C1"/>
    <w:rsid w:val="00471F86"/>
    <w:rsid w:val="00474165"/>
    <w:rsid w:val="00475668"/>
    <w:rsid w:val="00476905"/>
    <w:rsid w:val="00477EDE"/>
    <w:rsid w:val="0048197F"/>
    <w:rsid w:val="00481F0D"/>
    <w:rsid w:val="00482053"/>
    <w:rsid w:val="004833C6"/>
    <w:rsid w:val="00483C1F"/>
    <w:rsid w:val="004847E3"/>
    <w:rsid w:val="004852CB"/>
    <w:rsid w:val="00486032"/>
    <w:rsid w:val="0048702D"/>
    <w:rsid w:val="004925C2"/>
    <w:rsid w:val="0049695C"/>
    <w:rsid w:val="004A160D"/>
    <w:rsid w:val="004A3BE0"/>
    <w:rsid w:val="004A412D"/>
    <w:rsid w:val="004A49B7"/>
    <w:rsid w:val="004A60DE"/>
    <w:rsid w:val="004B019E"/>
    <w:rsid w:val="004B5C90"/>
    <w:rsid w:val="004C050F"/>
    <w:rsid w:val="004C210E"/>
    <w:rsid w:val="004C315B"/>
    <w:rsid w:val="004C337E"/>
    <w:rsid w:val="004C3BF8"/>
    <w:rsid w:val="004C3E58"/>
    <w:rsid w:val="004C4DF8"/>
    <w:rsid w:val="004D056E"/>
    <w:rsid w:val="004D077D"/>
    <w:rsid w:val="004D1645"/>
    <w:rsid w:val="004D30FF"/>
    <w:rsid w:val="004D452F"/>
    <w:rsid w:val="004D5A1F"/>
    <w:rsid w:val="004E13BF"/>
    <w:rsid w:val="004E1DB1"/>
    <w:rsid w:val="004E4C78"/>
    <w:rsid w:val="004E54AF"/>
    <w:rsid w:val="004E5630"/>
    <w:rsid w:val="004E7F0C"/>
    <w:rsid w:val="004F3112"/>
    <w:rsid w:val="004F4F03"/>
    <w:rsid w:val="004F52F1"/>
    <w:rsid w:val="004F79F2"/>
    <w:rsid w:val="00500CF4"/>
    <w:rsid w:val="00500E89"/>
    <w:rsid w:val="005028DD"/>
    <w:rsid w:val="00503F4B"/>
    <w:rsid w:val="0050424D"/>
    <w:rsid w:val="00504856"/>
    <w:rsid w:val="00505D8F"/>
    <w:rsid w:val="00505F34"/>
    <w:rsid w:val="005060C7"/>
    <w:rsid w:val="00506150"/>
    <w:rsid w:val="005065CB"/>
    <w:rsid w:val="00507A03"/>
    <w:rsid w:val="00511F41"/>
    <w:rsid w:val="005200AE"/>
    <w:rsid w:val="00522788"/>
    <w:rsid w:val="00530112"/>
    <w:rsid w:val="005301F8"/>
    <w:rsid w:val="00531733"/>
    <w:rsid w:val="00531C81"/>
    <w:rsid w:val="0053367A"/>
    <w:rsid w:val="00534A23"/>
    <w:rsid w:val="00537AEA"/>
    <w:rsid w:val="00541B90"/>
    <w:rsid w:val="00544217"/>
    <w:rsid w:val="00545DF8"/>
    <w:rsid w:val="00545F23"/>
    <w:rsid w:val="00546717"/>
    <w:rsid w:val="0054708F"/>
    <w:rsid w:val="00547A46"/>
    <w:rsid w:val="00547CFF"/>
    <w:rsid w:val="0055145D"/>
    <w:rsid w:val="00551FC0"/>
    <w:rsid w:val="0055262D"/>
    <w:rsid w:val="0055495D"/>
    <w:rsid w:val="00554FBB"/>
    <w:rsid w:val="00557463"/>
    <w:rsid w:val="00557D5D"/>
    <w:rsid w:val="005604CE"/>
    <w:rsid w:val="005626A5"/>
    <w:rsid w:val="00563C21"/>
    <w:rsid w:val="005643B4"/>
    <w:rsid w:val="00565B2A"/>
    <w:rsid w:val="00565C31"/>
    <w:rsid w:val="00565DFE"/>
    <w:rsid w:val="00565EF3"/>
    <w:rsid w:val="00566599"/>
    <w:rsid w:val="00566CD8"/>
    <w:rsid w:val="00567738"/>
    <w:rsid w:val="005707BC"/>
    <w:rsid w:val="00572D7D"/>
    <w:rsid w:val="00572FB5"/>
    <w:rsid w:val="005758FC"/>
    <w:rsid w:val="00575AF6"/>
    <w:rsid w:val="00577283"/>
    <w:rsid w:val="00581833"/>
    <w:rsid w:val="0058189D"/>
    <w:rsid w:val="00582BF9"/>
    <w:rsid w:val="00582DB5"/>
    <w:rsid w:val="005835D6"/>
    <w:rsid w:val="00587A8C"/>
    <w:rsid w:val="005906BE"/>
    <w:rsid w:val="00590DA8"/>
    <w:rsid w:val="0059556C"/>
    <w:rsid w:val="005956B1"/>
    <w:rsid w:val="0059594B"/>
    <w:rsid w:val="0059674C"/>
    <w:rsid w:val="00596925"/>
    <w:rsid w:val="00596B83"/>
    <w:rsid w:val="00597E43"/>
    <w:rsid w:val="005A4AE7"/>
    <w:rsid w:val="005A5429"/>
    <w:rsid w:val="005A6880"/>
    <w:rsid w:val="005A7481"/>
    <w:rsid w:val="005B0AA4"/>
    <w:rsid w:val="005B3BE9"/>
    <w:rsid w:val="005B613A"/>
    <w:rsid w:val="005B7AC4"/>
    <w:rsid w:val="005C1A8C"/>
    <w:rsid w:val="005C2B49"/>
    <w:rsid w:val="005C2B81"/>
    <w:rsid w:val="005C394E"/>
    <w:rsid w:val="005C5E17"/>
    <w:rsid w:val="005C6AAA"/>
    <w:rsid w:val="005D0832"/>
    <w:rsid w:val="005D16A2"/>
    <w:rsid w:val="005D1CD3"/>
    <w:rsid w:val="005D2AE8"/>
    <w:rsid w:val="005D4D8B"/>
    <w:rsid w:val="005D7F28"/>
    <w:rsid w:val="005E0B30"/>
    <w:rsid w:val="005E1D19"/>
    <w:rsid w:val="005E2591"/>
    <w:rsid w:val="005E68C3"/>
    <w:rsid w:val="005E6995"/>
    <w:rsid w:val="005E789D"/>
    <w:rsid w:val="005F1442"/>
    <w:rsid w:val="005F2B37"/>
    <w:rsid w:val="005F3B65"/>
    <w:rsid w:val="005F4B79"/>
    <w:rsid w:val="005F5AE2"/>
    <w:rsid w:val="00601CC2"/>
    <w:rsid w:val="006036D5"/>
    <w:rsid w:val="00604E5A"/>
    <w:rsid w:val="006051FB"/>
    <w:rsid w:val="00605229"/>
    <w:rsid w:val="0060554A"/>
    <w:rsid w:val="00605774"/>
    <w:rsid w:val="006077DD"/>
    <w:rsid w:val="00610B95"/>
    <w:rsid w:val="006122BB"/>
    <w:rsid w:val="00612919"/>
    <w:rsid w:val="006141FD"/>
    <w:rsid w:val="0061421F"/>
    <w:rsid w:val="0061478F"/>
    <w:rsid w:val="00617AAE"/>
    <w:rsid w:val="00617FFD"/>
    <w:rsid w:val="00620B47"/>
    <w:rsid w:val="00622465"/>
    <w:rsid w:val="0062535D"/>
    <w:rsid w:val="006302E1"/>
    <w:rsid w:val="00633715"/>
    <w:rsid w:val="006343D5"/>
    <w:rsid w:val="00634DE3"/>
    <w:rsid w:val="006370AF"/>
    <w:rsid w:val="00640ACC"/>
    <w:rsid w:val="00643096"/>
    <w:rsid w:val="00643898"/>
    <w:rsid w:val="00645202"/>
    <w:rsid w:val="0064546B"/>
    <w:rsid w:val="00647469"/>
    <w:rsid w:val="006510EA"/>
    <w:rsid w:val="006512ED"/>
    <w:rsid w:val="006536FA"/>
    <w:rsid w:val="00654FDA"/>
    <w:rsid w:val="00661144"/>
    <w:rsid w:val="006615D7"/>
    <w:rsid w:val="00661E4C"/>
    <w:rsid w:val="006621E8"/>
    <w:rsid w:val="0066241D"/>
    <w:rsid w:val="00662A62"/>
    <w:rsid w:val="00663C45"/>
    <w:rsid w:val="00664ECB"/>
    <w:rsid w:val="0066554E"/>
    <w:rsid w:val="006664FD"/>
    <w:rsid w:val="00666C5C"/>
    <w:rsid w:val="00670C0B"/>
    <w:rsid w:val="0067118E"/>
    <w:rsid w:val="00671EF1"/>
    <w:rsid w:val="00672503"/>
    <w:rsid w:val="00673692"/>
    <w:rsid w:val="00673AE2"/>
    <w:rsid w:val="00673D3D"/>
    <w:rsid w:val="00673E98"/>
    <w:rsid w:val="00675509"/>
    <w:rsid w:val="00677E0A"/>
    <w:rsid w:val="00680B36"/>
    <w:rsid w:val="00680BD3"/>
    <w:rsid w:val="0068490D"/>
    <w:rsid w:val="00687213"/>
    <w:rsid w:val="006902FD"/>
    <w:rsid w:val="00690E3D"/>
    <w:rsid w:val="006926C5"/>
    <w:rsid w:val="006930E8"/>
    <w:rsid w:val="006954FE"/>
    <w:rsid w:val="0069576B"/>
    <w:rsid w:val="006A2713"/>
    <w:rsid w:val="006A30BD"/>
    <w:rsid w:val="006A4304"/>
    <w:rsid w:val="006A77A2"/>
    <w:rsid w:val="006B0AE4"/>
    <w:rsid w:val="006B5768"/>
    <w:rsid w:val="006B6D00"/>
    <w:rsid w:val="006B7D63"/>
    <w:rsid w:val="006C0478"/>
    <w:rsid w:val="006C3309"/>
    <w:rsid w:val="006C3A70"/>
    <w:rsid w:val="006C45DE"/>
    <w:rsid w:val="006C5AE2"/>
    <w:rsid w:val="006C69D7"/>
    <w:rsid w:val="006C6A90"/>
    <w:rsid w:val="006C7CE1"/>
    <w:rsid w:val="006D0708"/>
    <w:rsid w:val="006D1C9F"/>
    <w:rsid w:val="006D2EEE"/>
    <w:rsid w:val="006D41E3"/>
    <w:rsid w:val="006D6E5C"/>
    <w:rsid w:val="006D7C48"/>
    <w:rsid w:val="006D7F67"/>
    <w:rsid w:val="006E3892"/>
    <w:rsid w:val="006E5238"/>
    <w:rsid w:val="006E55B3"/>
    <w:rsid w:val="006E7178"/>
    <w:rsid w:val="006F4F68"/>
    <w:rsid w:val="006F5813"/>
    <w:rsid w:val="006F5849"/>
    <w:rsid w:val="006F598C"/>
    <w:rsid w:val="006F5AE6"/>
    <w:rsid w:val="006F718F"/>
    <w:rsid w:val="006F7511"/>
    <w:rsid w:val="006F76A7"/>
    <w:rsid w:val="00700ADD"/>
    <w:rsid w:val="00700E0D"/>
    <w:rsid w:val="007014E4"/>
    <w:rsid w:val="0070256E"/>
    <w:rsid w:val="007027E4"/>
    <w:rsid w:val="007038F3"/>
    <w:rsid w:val="007044FD"/>
    <w:rsid w:val="007046C3"/>
    <w:rsid w:val="00704F81"/>
    <w:rsid w:val="007055CE"/>
    <w:rsid w:val="007055E1"/>
    <w:rsid w:val="00715A5C"/>
    <w:rsid w:val="0071620B"/>
    <w:rsid w:val="00717ED4"/>
    <w:rsid w:val="007211CD"/>
    <w:rsid w:val="0072141C"/>
    <w:rsid w:val="00721B3A"/>
    <w:rsid w:val="00723BE4"/>
    <w:rsid w:val="007279CC"/>
    <w:rsid w:val="00730340"/>
    <w:rsid w:val="00731767"/>
    <w:rsid w:val="00731ABB"/>
    <w:rsid w:val="00731D57"/>
    <w:rsid w:val="00732D4F"/>
    <w:rsid w:val="00733B21"/>
    <w:rsid w:val="00741CC8"/>
    <w:rsid w:val="00742DBC"/>
    <w:rsid w:val="00746B51"/>
    <w:rsid w:val="00747666"/>
    <w:rsid w:val="007477C4"/>
    <w:rsid w:val="00751C67"/>
    <w:rsid w:val="00754511"/>
    <w:rsid w:val="007548F4"/>
    <w:rsid w:val="0076068D"/>
    <w:rsid w:val="00761B5F"/>
    <w:rsid w:val="00761C19"/>
    <w:rsid w:val="00762E55"/>
    <w:rsid w:val="00764947"/>
    <w:rsid w:val="007652F4"/>
    <w:rsid w:val="00766F52"/>
    <w:rsid w:val="0077163D"/>
    <w:rsid w:val="00771D43"/>
    <w:rsid w:val="0077206D"/>
    <w:rsid w:val="00772A4E"/>
    <w:rsid w:val="00772E4C"/>
    <w:rsid w:val="00774A70"/>
    <w:rsid w:val="00776041"/>
    <w:rsid w:val="00780564"/>
    <w:rsid w:val="00783171"/>
    <w:rsid w:val="00784613"/>
    <w:rsid w:val="00786E57"/>
    <w:rsid w:val="00791ABD"/>
    <w:rsid w:val="00794413"/>
    <w:rsid w:val="007944E7"/>
    <w:rsid w:val="00794A54"/>
    <w:rsid w:val="0079563A"/>
    <w:rsid w:val="00795F16"/>
    <w:rsid w:val="00797070"/>
    <w:rsid w:val="00797875"/>
    <w:rsid w:val="007A0BC9"/>
    <w:rsid w:val="007A1B93"/>
    <w:rsid w:val="007A1CBA"/>
    <w:rsid w:val="007A209D"/>
    <w:rsid w:val="007A2826"/>
    <w:rsid w:val="007A3430"/>
    <w:rsid w:val="007B2A49"/>
    <w:rsid w:val="007B3782"/>
    <w:rsid w:val="007B4825"/>
    <w:rsid w:val="007B4E7F"/>
    <w:rsid w:val="007B6743"/>
    <w:rsid w:val="007B67F8"/>
    <w:rsid w:val="007B6D6F"/>
    <w:rsid w:val="007B7214"/>
    <w:rsid w:val="007B761E"/>
    <w:rsid w:val="007B7921"/>
    <w:rsid w:val="007B7C84"/>
    <w:rsid w:val="007C1058"/>
    <w:rsid w:val="007C2072"/>
    <w:rsid w:val="007C2BC6"/>
    <w:rsid w:val="007C2F03"/>
    <w:rsid w:val="007C55EB"/>
    <w:rsid w:val="007C6CE6"/>
    <w:rsid w:val="007D366F"/>
    <w:rsid w:val="007D3EB4"/>
    <w:rsid w:val="007D5A4A"/>
    <w:rsid w:val="007E0E5D"/>
    <w:rsid w:val="007E15E0"/>
    <w:rsid w:val="007E302F"/>
    <w:rsid w:val="007E3079"/>
    <w:rsid w:val="007E3697"/>
    <w:rsid w:val="007E551C"/>
    <w:rsid w:val="007E59B0"/>
    <w:rsid w:val="007F08B0"/>
    <w:rsid w:val="007F20D8"/>
    <w:rsid w:val="007F2723"/>
    <w:rsid w:val="007F306C"/>
    <w:rsid w:val="007F3634"/>
    <w:rsid w:val="007F3F85"/>
    <w:rsid w:val="007F448A"/>
    <w:rsid w:val="007F67A8"/>
    <w:rsid w:val="007F7A81"/>
    <w:rsid w:val="00800A0E"/>
    <w:rsid w:val="008014F2"/>
    <w:rsid w:val="0080235E"/>
    <w:rsid w:val="00802C43"/>
    <w:rsid w:val="00805148"/>
    <w:rsid w:val="00805B79"/>
    <w:rsid w:val="008069E6"/>
    <w:rsid w:val="0080794B"/>
    <w:rsid w:val="008106A1"/>
    <w:rsid w:val="00811EF8"/>
    <w:rsid w:val="008126A4"/>
    <w:rsid w:val="00815206"/>
    <w:rsid w:val="00816B1A"/>
    <w:rsid w:val="00820581"/>
    <w:rsid w:val="0082191E"/>
    <w:rsid w:val="0082217B"/>
    <w:rsid w:val="008238EC"/>
    <w:rsid w:val="00826022"/>
    <w:rsid w:val="008268F1"/>
    <w:rsid w:val="00833010"/>
    <w:rsid w:val="00834255"/>
    <w:rsid w:val="00834F28"/>
    <w:rsid w:val="00836E47"/>
    <w:rsid w:val="00840412"/>
    <w:rsid w:val="00840C01"/>
    <w:rsid w:val="008414B5"/>
    <w:rsid w:val="0084446E"/>
    <w:rsid w:val="00844BAA"/>
    <w:rsid w:val="00846444"/>
    <w:rsid w:val="00847AAC"/>
    <w:rsid w:val="00851A04"/>
    <w:rsid w:val="00853E01"/>
    <w:rsid w:val="00854BBB"/>
    <w:rsid w:val="008553DD"/>
    <w:rsid w:val="008555BB"/>
    <w:rsid w:val="00857F21"/>
    <w:rsid w:val="00861772"/>
    <w:rsid w:val="0086182C"/>
    <w:rsid w:val="00863A13"/>
    <w:rsid w:val="00863A28"/>
    <w:rsid w:val="00863FED"/>
    <w:rsid w:val="00865BCB"/>
    <w:rsid w:val="008676CA"/>
    <w:rsid w:val="008700C8"/>
    <w:rsid w:val="00870C53"/>
    <w:rsid w:val="008718D7"/>
    <w:rsid w:val="008737E9"/>
    <w:rsid w:val="00874F8B"/>
    <w:rsid w:val="00875042"/>
    <w:rsid w:val="0087755C"/>
    <w:rsid w:val="00880335"/>
    <w:rsid w:val="00882A4B"/>
    <w:rsid w:val="00883B9B"/>
    <w:rsid w:val="00883F18"/>
    <w:rsid w:val="00887706"/>
    <w:rsid w:val="00887F78"/>
    <w:rsid w:val="00890055"/>
    <w:rsid w:val="00891A08"/>
    <w:rsid w:val="00891ADC"/>
    <w:rsid w:val="00892131"/>
    <w:rsid w:val="00893AF3"/>
    <w:rsid w:val="00893D96"/>
    <w:rsid w:val="008953DE"/>
    <w:rsid w:val="008A0B6E"/>
    <w:rsid w:val="008A1615"/>
    <w:rsid w:val="008A2155"/>
    <w:rsid w:val="008A36CA"/>
    <w:rsid w:val="008A3B80"/>
    <w:rsid w:val="008A3B81"/>
    <w:rsid w:val="008A5112"/>
    <w:rsid w:val="008A5528"/>
    <w:rsid w:val="008A5DE1"/>
    <w:rsid w:val="008A61CB"/>
    <w:rsid w:val="008A68FF"/>
    <w:rsid w:val="008B206E"/>
    <w:rsid w:val="008B49D3"/>
    <w:rsid w:val="008B49F6"/>
    <w:rsid w:val="008B54AE"/>
    <w:rsid w:val="008B7A40"/>
    <w:rsid w:val="008C1589"/>
    <w:rsid w:val="008C2567"/>
    <w:rsid w:val="008C5065"/>
    <w:rsid w:val="008C607C"/>
    <w:rsid w:val="008C6BA9"/>
    <w:rsid w:val="008C6BFF"/>
    <w:rsid w:val="008C7E6A"/>
    <w:rsid w:val="008D103B"/>
    <w:rsid w:val="008D4263"/>
    <w:rsid w:val="008D4F48"/>
    <w:rsid w:val="008D72D3"/>
    <w:rsid w:val="008E064E"/>
    <w:rsid w:val="008E0E62"/>
    <w:rsid w:val="008E3252"/>
    <w:rsid w:val="008E369A"/>
    <w:rsid w:val="008E4798"/>
    <w:rsid w:val="008E4D75"/>
    <w:rsid w:val="008E6E72"/>
    <w:rsid w:val="008E6EAF"/>
    <w:rsid w:val="008E6F19"/>
    <w:rsid w:val="008F2D9D"/>
    <w:rsid w:val="008F48DE"/>
    <w:rsid w:val="008F4CD0"/>
    <w:rsid w:val="008F6A99"/>
    <w:rsid w:val="008F7322"/>
    <w:rsid w:val="008F7FFD"/>
    <w:rsid w:val="0090143C"/>
    <w:rsid w:val="009019FC"/>
    <w:rsid w:val="00901C04"/>
    <w:rsid w:val="00903447"/>
    <w:rsid w:val="00903F5E"/>
    <w:rsid w:val="00914897"/>
    <w:rsid w:val="00915174"/>
    <w:rsid w:val="00915D8D"/>
    <w:rsid w:val="009177E2"/>
    <w:rsid w:val="00923AA1"/>
    <w:rsid w:val="0092613B"/>
    <w:rsid w:val="00926AB2"/>
    <w:rsid w:val="00927AA9"/>
    <w:rsid w:val="00932C27"/>
    <w:rsid w:val="009330CA"/>
    <w:rsid w:val="00933105"/>
    <w:rsid w:val="009419FA"/>
    <w:rsid w:val="00943157"/>
    <w:rsid w:val="00943C67"/>
    <w:rsid w:val="0094555B"/>
    <w:rsid w:val="00946913"/>
    <w:rsid w:val="00947148"/>
    <w:rsid w:val="00947204"/>
    <w:rsid w:val="0094782A"/>
    <w:rsid w:val="00950F78"/>
    <w:rsid w:val="0095334D"/>
    <w:rsid w:val="009539D4"/>
    <w:rsid w:val="0095584F"/>
    <w:rsid w:val="009560FA"/>
    <w:rsid w:val="009575A7"/>
    <w:rsid w:val="00960603"/>
    <w:rsid w:val="00961657"/>
    <w:rsid w:val="00963808"/>
    <w:rsid w:val="009658DF"/>
    <w:rsid w:val="00966773"/>
    <w:rsid w:val="00967866"/>
    <w:rsid w:val="00970E28"/>
    <w:rsid w:val="0097155B"/>
    <w:rsid w:val="00971D58"/>
    <w:rsid w:val="00971F36"/>
    <w:rsid w:val="00972634"/>
    <w:rsid w:val="00973A47"/>
    <w:rsid w:val="00973B0A"/>
    <w:rsid w:val="00974F10"/>
    <w:rsid w:val="009752A5"/>
    <w:rsid w:val="00975523"/>
    <w:rsid w:val="0097789E"/>
    <w:rsid w:val="00977C8A"/>
    <w:rsid w:val="00982BBA"/>
    <w:rsid w:val="00984D44"/>
    <w:rsid w:val="00991321"/>
    <w:rsid w:val="00991A9D"/>
    <w:rsid w:val="00992752"/>
    <w:rsid w:val="00994CBF"/>
    <w:rsid w:val="009A118A"/>
    <w:rsid w:val="009A379A"/>
    <w:rsid w:val="009A45CA"/>
    <w:rsid w:val="009A4B62"/>
    <w:rsid w:val="009A61FA"/>
    <w:rsid w:val="009B09FC"/>
    <w:rsid w:val="009B10B6"/>
    <w:rsid w:val="009B14B6"/>
    <w:rsid w:val="009B489A"/>
    <w:rsid w:val="009B4A53"/>
    <w:rsid w:val="009B4ACA"/>
    <w:rsid w:val="009C0288"/>
    <w:rsid w:val="009C0944"/>
    <w:rsid w:val="009C095C"/>
    <w:rsid w:val="009C0F76"/>
    <w:rsid w:val="009C16EE"/>
    <w:rsid w:val="009C35EF"/>
    <w:rsid w:val="009C57E6"/>
    <w:rsid w:val="009C68FD"/>
    <w:rsid w:val="009C71DB"/>
    <w:rsid w:val="009C77FC"/>
    <w:rsid w:val="009C7D3F"/>
    <w:rsid w:val="009D17BF"/>
    <w:rsid w:val="009D18A2"/>
    <w:rsid w:val="009D2D79"/>
    <w:rsid w:val="009D5211"/>
    <w:rsid w:val="009D5F41"/>
    <w:rsid w:val="009E062F"/>
    <w:rsid w:val="009E1BEE"/>
    <w:rsid w:val="009E31CB"/>
    <w:rsid w:val="009E3813"/>
    <w:rsid w:val="009E392E"/>
    <w:rsid w:val="009E3964"/>
    <w:rsid w:val="009E5153"/>
    <w:rsid w:val="009E5FA7"/>
    <w:rsid w:val="009E6D18"/>
    <w:rsid w:val="009E6EEC"/>
    <w:rsid w:val="009F0143"/>
    <w:rsid w:val="009F1F05"/>
    <w:rsid w:val="009F2232"/>
    <w:rsid w:val="009F4905"/>
    <w:rsid w:val="009F5D19"/>
    <w:rsid w:val="009F6438"/>
    <w:rsid w:val="009F74DA"/>
    <w:rsid w:val="00A003AE"/>
    <w:rsid w:val="00A00DBF"/>
    <w:rsid w:val="00A01586"/>
    <w:rsid w:val="00A0291E"/>
    <w:rsid w:val="00A02AEA"/>
    <w:rsid w:val="00A03B1A"/>
    <w:rsid w:val="00A0473E"/>
    <w:rsid w:val="00A0732F"/>
    <w:rsid w:val="00A077E8"/>
    <w:rsid w:val="00A07943"/>
    <w:rsid w:val="00A10B9A"/>
    <w:rsid w:val="00A10D68"/>
    <w:rsid w:val="00A11C0A"/>
    <w:rsid w:val="00A145E3"/>
    <w:rsid w:val="00A20505"/>
    <w:rsid w:val="00A20DE0"/>
    <w:rsid w:val="00A22F7A"/>
    <w:rsid w:val="00A230AC"/>
    <w:rsid w:val="00A23A88"/>
    <w:rsid w:val="00A302F9"/>
    <w:rsid w:val="00A30555"/>
    <w:rsid w:val="00A307AB"/>
    <w:rsid w:val="00A31521"/>
    <w:rsid w:val="00A31C77"/>
    <w:rsid w:val="00A32DBC"/>
    <w:rsid w:val="00A34FCB"/>
    <w:rsid w:val="00A35B46"/>
    <w:rsid w:val="00A36024"/>
    <w:rsid w:val="00A371DB"/>
    <w:rsid w:val="00A37D02"/>
    <w:rsid w:val="00A40BCB"/>
    <w:rsid w:val="00A41342"/>
    <w:rsid w:val="00A47E64"/>
    <w:rsid w:val="00A503A2"/>
    <w:rsid w:val="00A53B45"/>
    <w:rsid w:val="00A54B08"/>
    <w:rsid w:val="00A55793"/>
    <w:rsid w:val="00A57848"/>
    <w:rsid w:val="00A57EF3"/>
    <w:rsid w:val="00A61424"/>
    <w:rsid w:val="00A61775"/>
    <w:rsid w:val="00A625D4"/>
    <w:rsid w:val="00A67731"/>
    <w:rsid w:val="00A67E3D"/>
    <w:rsid w:val="00A70C58"/>
    <w:rsid w:val="00A71407"/>
    <w:rsid w:val="00A71C38"/>
    <w:rsid w:val="00A71D05"/>
    <w:rsid w:val="00A7208F"/>
    <w:rsid w:val="00A73255"/>
    <w:rsid w:val="00A73563"/>
    <w:rsid w:val="00A73D54"/>
    <w:rsid w:val="00A769B6"/>
    <w:rsid w:val="00A76E22"/>
    <w:rsid w:val="00A83CB6"/>
    <w:rsid w:val="00A85E06"/>
    <w:rsid w:val="00A87BD2"/>
    <w:rsid w:val="00A90BDB"/>
    <w:rsid w:val="00A92A06"/>
    <w:rsid w:val="00A94091"/>
    <w:rsid w:val="00A9639F"/>
    <w:rsid w:val="00A96980"/>
    <w:rsid w:val="00AA0371"/>
    <w:rsid w:val="00AA2B93"/>
    <w:rsid w:val="00AA3499"/>
    <w:rsid w:val="00AA638E"/>
    <w:rsid w:val="00AA78E2"/>
    <w:rsid w:val="00AA7C8C"/>
    <w:rsid w:val="00AB0918"/>
    <w:rsid w:val="00AB1E81"/>
    <w:rsid w:val="00AB2235"/>
    <w:rsid w:val="00AB265E"/>
    <w:rsid w:val="00AB2A5A"/>
    <w:rsid w:val="00AB71C0"/>
    <w:rsid w:val="00AB741D"/>
    <w:rsid w:val="00AB7AB3"/>
    <w:rsid w:val="00AC191C"/>
    <w:rsid w:val="00AC4792"/>
    <w:rsid w:val="00AC6803"/>
    <w:rsid w:val="00AC6965"/>
    <w:rsid w:val="00AC6FB4"/>
    <w:rsid w:val="00AD2609"/>
    <w:rsid w:val="00AD27EC"/>
    <w:rsid w:val="00AD2F36"/>
    <w:rsid w:val="00AD6951"/>
    <w:rsid w:val="00AE0F3B"/>
    <w:rsid w:val="00AE209F"/>
    <w:rsid w:val="00AE2BB3"/>
    <w:rsid w:val="00AE452A"/>
    <w:rsid w:val="00AE4AC0"/>
    <w:rsid w:val="00AE51BD"/>
    <w:rsid w:val="00AE5741"/>
    <w:rsid w:val="00AE5C80"/>
    <w:rsid w:val="00AE6698"/>
    <w:rsid w:val="00AE6860"/>
    <w:rsid w:val="00AF00D5"/>
    <w:rsid w:val="00AF0B26"/>
    <w:rsid w:val="00AF1908"/>
    <w:rsid w:val="00AF1B35"/>
    <w:rsid w:val="00AF2C8E"/>
    <w:rsid w:val="00AF4014"/>
    <w:rsid w:val="00AF496A"/>
    <w:rsid w:val="00AF70B6"/>
    <w:rsid w:val="00B0633D"/>
    <w:rsid w:val="00B06479"/>
    <w:rsid w:val="00B07147"/>
    <w:rsid w:val="00B07590"/>
    <w:rsid w:val="00B0795E"/>
    <w:rsid w:val="00B07DE9"/>
    <w:rsid w:val="00B13116"/>
    <w:rsid w:val="00B13BA1"/>
    <w:rsid w:val="00B169C9"/>
    <w:rsid w:val="00B16D4C"/>
    <w:rsid w:val="00B173E2"/>
    <w:rsid w:val="00B17563"/>
    <w:rsid w:val="00B21ADB"/>
    <w:rsid w:val="00B21D7D"/>
    <w:rsid w:val="00B22EDB"/>
    <w:rsid w:val="00B22F6F"/>
    <w:rsid w:val="00B2382E"/>
    <w:rsid w:val="00B24120"/>
    <w:rsid w:val="00B25270"/>
    <w:rsid w:val="00B2650B"/>
    <w:rsid w:val="00B2660D"/>
    <w:rsid w:val="00B27107"/>
    <w:rsid w:val="00B301BC"/>
    <w:rsid w:val="00B302CC"/>
    <w:rsid w:val="00B3213C"/>
    <w:rsid w:val="00B3216B"/>
    <w:rsid w:val="00B331D6"/>
    <w:rsid w:val="00B33B07"/>
    <w:rsid w:val="00B33C43"/>
    <w:rsid w:val="00B33D7F"/>
    <w:rsid w:val="00B33DC3"/>
    <w:rsid w:val="00B4052E"/>
    <w:rsid w:val="00B41910"/>
    <w:rsid w:val="00B42AA8"/>
    <w:rsid w:val="00B443EB"/>
    <w:rsid w:val="00B449BC"/>
    <w:rsid w:val="00B477E9"/>
    <w:rsid w:val="00B47935"/>
    <w:rsid w:val="00B47C91"/>
    <w:rsid w:val="00B51BB7"/>
    <w:rsid w:val="00B53BEB"/>
    <w:rsid w:val="00B551FB"/>
    <w:rsid w:val="00B57FE6"/>
    <w:rsid w:val="00B603E2"/>
    <w:rsid w:val="00B60B07"/>
    <w:rsid w:val="00B615ED"/>
    <w:rsid w:val="00B6172A"/>
    <w:rsid w:val="00B6176A"/>
    <w:rsid w:val="00B62DD9"/>
    <w:rsid w:val="00B641B2"/>
    <w:rsid w:val="00B65626"/>
    <w:rsid w:val="00B65E17"/>
    <w:rsid w:val="00B67410"/>
    <w:rsid w:val="00B70DE4"/>
    <w:rsid w:val="00B77E67"/>
    <w:rsid w:val="00B824BD"/>
    <w:rsid w:val="00B84F55"/>
    <w:rsid w:val="00B86465"/>
    <w:rsid w:val="00B9006E"/>
    <w:rsid w:val="00B908CC"/>
    <w:rsid w:val="00B91BDA"/>
    <w:rsid w:val="00B944E8"/>
    <w:rsid w:val="00B96E58"/>
    <w:rsid w:val="00BA10EF"/>
    <w:rsid w:val="00BA2070"/>
    <w:rsid w:val="00BA3DE3"/>
    <w:rsid w:val="00BB0409"/>
    <w:rsid w:val="00BB072A"/>
    <w:rsid w:val="00BB3545"/>
    <w:rsid w:val="00BB3F9B"/>
    <w:rsid w:val="00BB41FA"/>
    <w:rsid w:val="00BB51A6"/>
    <w:rsid w:val="00BB5BAE"/>
    <w:rsid w:val="00BB6B41"/>
    <w:rsid w:val="00BC20E2"/>
    <w:rsid w:val="00BC3000"/>
    <w:rsid w:val="00BC32E7"/>
    <w:rsid w:val="00BC3549"/>
    <w:rsid w:val="00BC6D92"/>
    <w:rsid w:val="00BD1067"/>
    <w:rsid w:val="00BD138F"/>
    <w:rsid w:val="00BD2B36"/>
    <w:rsid w:val="00BD33A2"/>
    <w:rsid w:val="00BD33FD"/>
    <w:rsid w:val="00BD49FD"/>
    <w:rsid w:val="00BD55FD"/>
    <w:rsid w:val="00BD64CE"/>
    <w:rsid w:val="00BD6CD4"/>
    <w:rsid w:val="00BD7AE4"/>
    <w:rsid w:val="00BE430A"/>
    <w:rsid w:val="00BE5A6F"/>
    <w:rsid w:val="00BE64AF"/>
    <w:rsid w:val="00BE77EC"/>
    <w:rsid w:val="00BF44F7"/>
    <w:rsid w:val="00BF5DCA"/>
    <w:rsid w:val="00BF76B3"/>
    <w:rsid w:val="00C026E4"/>
    <w:rsid w:val="00C03052"/>
    <w:rsid w:val="00C046A3"/>
    <w:rsid w:val="00C05919"/>
    <w:rsid w:val="00C114D3"/>
    <w:rsid w:val="00C12A5C"/>
    <w:rsid w:val="00C1349B"/>
    <w:rsid w:val="00C145E9"/>
    <w:rsid w:val="00C16011"/>
    <w:rsid w:val="00C17200"/>
    <w:rsid w:val="00C1742D"/>
    <w:rsid w:val="00C2118B"/>
    <w:rsid w:val="00C22F8A"/>
    <w:rsid w:val="00C23E52"/>
    <w:rsid w:val="00C27059"/>
    <w:rsid w:val="00C305E3"/>
    <w:rsid w:val="00C34B83"/>
    <w:rsid w:val="00C35146"/>
    <w:rsid w:val="00C3617F"/>
    <w:rsid w:val="00C36245"/>
    <w:rsid w:val="00C36D5C"/>
    <w:rsid w:val="00C40B5A"/>
    <w:rsid w:val="00C42C10"/>
    <w:rsid w:val="00C43B58"/>
    <w:rsid w:val="00C45C0A"/>
    <w:rsid w:val="00C53283"/>
    <w:rsid w:val="00C53AFF"/>
    <w:rsid w:val="00C5644B"/>
    <w:rsid w:val="00C56CDD"/>
    <w:rsid w:val="00C56DB9"/>
    <w:rsid w:val="00C61BBD"/>
    <w:rsid w:val="00C63AB3"/>
    <w:rsid w:val="00C71E45"/>
    <w:rsid w:val="00C71F64"/>
    <w:rsid w:val="00C73ABE"/>
    <w:rsid w:val="00C74233"/>
    <w:rsid w:val="00C75440"/>
    <w:rsid w:val="00C76B3B"/>
    <w:rsid w:val="00C81B5B"/>
    <w:rsid w:val="00C81F86"/>
    <w:rsid w:val="00C835D4"/>
    <w:rsid w:val="00C855BF"/>
    <w:rsid w:val="00C90065"/>
    <w:rsid w:val="00C9214E"/>
    <w:rsid w:val="00C96D7B"/>
    <w:rsid w:val="00CA2237"/>
    <w:rsid w:val="00CA3B57"/>
    <w:rsid w:val="00CA409B"/>
    <w:rsid w:val="00CA4D99"/>
    <w:rsid w:val="00CA52FF"/>
    <w:rsid w:val="00CA64B4"/>
    <w:rsid w:val="00CB792A"/>
    <w:rsid w:val="00CC0C3A"/>
    <w:rsid w:val="00CD0ABE"/>
    <w:rsid w:val="00CD2C30"/>
    <w:rsid w:val="00CD3939"/>
    <w:rsid w:val="00CD3EB1"/>
    <w:rsid w:val="00CD4437"/>
    <w:rsid w:val="00CD5574"/>
    <w:rsid w:val="00CD60C0"/>
    <w:rsid w:val="00CE1076"/>
    <w:rsid w:val="00CE26F0"/>
    <w:rsid w:val="00CE487B"/>
    <w:rsid w:val="00CE60E3"/>
    <w:rsid w:val="00CE64DE"/>
    <w:rsid w:val="00CE65F1"/>
    <w:rsid w:val="00CE68B2"/>
    <w:rsid w:val="00CF0DDC"/>
    <w:rsid w:val="00CF3D48"/>
    <w:rsid w:val="00CF5D6E"/>
    <w:rsid w:val="00D02757"/>
    <w:rsid w:val="00D031AF"/>
    <w:rsid w:val="00D064F0"/>
    <w:rsid w:val="00D0678F"/>
    <w:rsid w:val="00D06B66"/>
    <w:rsid w:val="00D073DC"/>
    <w:rsid w:val="00D12B57"/>
    <w:rsid w:val="00D17468"/>
    <w:rsid w:val="00D2071A"/>
    <w:rsid w:val="00D2087A"/>
    <w:rsid w:val="00D228E8"/>
    <w:rsid w:val="00D22D6D"/>
    <w:rsid w:val="00D2402A"/>
    <w:rsid w:val="00D27067"/>
    <w:rsid w:val="00D277A5"/>
    <w:rsid w:val="00D3023D"/>
    <w:rsid w:val="00D309D1"/>
    <w:rsid w:val="00D31692"/>
    <w:rsid w:val="00D31B48"/>
    <w:rsid w:val="00D37FCF"/>
    <w:rsid w:val="00D4012A"/>
    <w:rsid w:val="00D40CAA"/>
    <w:rsid w:val="00D40E46"/>
    <w:rsid w:val="00D42E56"/>
    <w:rsid w:val="00D46556"/>
    <w:rsid w:val="00D47FF6"/>
    <w:rsid w:val="00D55301"/>
    <w:rsid w:val="00D554D5"/>
    <w:rsid w:val="00D55AD0"/>
    <w:rsid w:val="00D5645B"/>
    <w:rsid w:val="00D56E1B"/>
    <w:rsid w:val="00D6029A"/>
    <w:rsid w:val="00D605AC"/>
    <w:rsid w:val="00D60DA7"/>
    <w:rsid w:val="00D61281"/>
    <w:rsid w:val="00D616E4"/>
    <w:rsid w:val="00D61B4B"/>
    <w:rsid w:val="00D635D8"/>
    <w:rsid w:val="00D660AE"/>
    <w:rsid w:val="00D66CD0"/>
    <w:rsid w:val="00D67FC8"/>
    <w:rsid w:val="00D700BC"/>
    <w:rsid w:val="00D71CD3"/>
    <w:rsid w:val="00D72049"/>
    <w:rsid w:val="00D73AC5"/>
    <w:rsid w:val="00D748D3"/>
    <w:rsid w:val="00D74A57"/>
    <w:rsid w:val="00D753F4"/>
    <w:rsid w:val="00D80D36"/>
    <w:rsid w:val="00D817A4"/>
    <w:rsid w:val="00D82975"/>
    <w:rsid w:val="00D83722"/>
    <w:rsid w:val="00D839BB"/>
    <w:rsid w:val="00D83C1D"/>
    <w:rsid w:val="00D91B43"/>
    <w:rsid w:val="00D922EC"/>
    <w:rsid w:val="00D9300E"/>
    <w:rsid w:val="00D938DC"/>
    <w:rsid w:val="00D93E29"/>
    <w:rsid w:val="00D948FE"/>
    <w:rsid w:val="00D95E5C"/>
    <w:rsid w:val="00DA0E90"/>
    <w:rsid w:val="00DA244B"/>
    <w:rsid w:val="00DA7C20"/>
    <w:rsid w:val="00DA7FD2"/>
    <w:rsid w:val="00DB012C"/>
    <w:rsid w:val="00DB0CA1"/>
    <w:rsid w:val="00DB1CA7"/>
    <w:rsid w:val="00DB33E0"/>
    <w:rsid w:val="00DB3BE7"/>
    <w:rsid w:val="00DB42AE"/>
    <w:rsid w:val="00DB6BF9"/>
    <w:rsid w:val="00DB6E7A"/>
    <w:rsid w:val="00DC0E00"/>
    <w:rsid w:val="00DC1FAB"/>
    <w:rsid w:val="00DC416A"/>
    <w:rsid w:val="00DC549F"/>
    <w:rsid w:val="00DC5C5A"/>
    <w:rsid w:val="00DC69F1"/>
    <w:rsid w:val="00DD0B86"/>
    <w:rsid w:val="00DD0F7D"/>
    <w:rsid w:val="00DD141F"/>
    <w:rsid w:val="00DD2EE1"/>
    <w:rsid w:val="00DD490F"/>
    <w:rsid w:val="00DD51BE"/>
    <w:rsid w:val="00DD52FF"/>
    <w:rsid w:val="00DD5637"/>
    <w:rsid w:val="00DD76CF"/>
    <w:rsid w:val="00DE0442"/>
    <w:rsid w:val="00DE0A8C"/>
    <w:rsid w:val="00DE2FBE"/>
    <w:rsid w:val="00DE379F"/>
    <w:rsid w:val="00DE4235"/>
    <w:rsid w:val="00DE4AC0"/>
    <w:rsid w:val="00DE4D42"/>
    <w:rsid w:val="00DE5650"/>
    <w:rsid w:val="00DF0600"/>
    <w:rsid w:val="00DF21E7"/>
    <w:rsid w:val="00DF2CD2"/>
    <w:rsid w:val="00DF4016"/>
    <w:rsid w:val="00DF5B23"/>
    <w:rsid w:val="00DF6278"/>
    <w:rsid w:val="00E003C1"/>
    <w:rsid w:val="00E00DE6"/>
    <w:rsid w:val="00E0138D"/>
    <w:rsid w:val="00E11E53"/>
    <w:rsid w:val="00E120D7"/>
    <w:rsid w:val="00E12C42"/>
    <w:rsid w:val="00E12CE1"/>
    <w:rsid w:val="00E13BA7"/>
    <w:rsid w:val="00E16472"/>
    <w:rsid w:val="00E17763"/>
    <w:rsid w:val="00E1777A"/>
    <w:rsid w:val="00E2091A"/>
    <w:rsid w:val="00E20E83"/>
    <w:rsid w:val="00E21A72"/>
    <w:rsid w:val="00E2264E"/>
    <w:rsid w:val="00E253B4"/>
    <w:rsid w:val="00E25A8F"/>
    <w:rsid w:val="00E27430"/>
    <w:rsid w:val="00E27F1D"/>
    <w:rsid w:val="00E34072"/>
    <w:rsid w:val="00E378B5"/>
    <w:rsid w:val="00E439C3"/>
    <w:rsid w:val="00E4483A"/>
    <w:rsid w:val="00E44DA5"/>
    <w:rsid w:val="00E45089"/>
    <w:rsid w:val="00E465C6"/>
    <w:rsid w:val="00E467BE"/>
    <w:rsid w:val="00E50163"/>
    <w:rsid w:val="00E50502"/>
    <w:rsid w:val="00E50C8E"/>
    <w:rsid w:val="00E514AC"/>
    <w:rsid w:val="00E51973"/>
    <w:rsid w:val="00E52466"/>
    <w:rsid w:val="00E53752"/>
    <w:rsid w:val="00E53A0C"/>
    <w:rsid w:val="00E5441C"/>
    <w:rsid w:val="00E5474D"/>
    <w:rsid w:val="00E55B58"/>
    <w:rsid w:val="00E564BC"/>
    <w:rsid w:val="00E56AB9"/>
    <w:rsid w:val="00E61006"/>
    <w:rsid w:val="00E61D9F"/>
    <w:rsid w:val="00E629F2"/>
    <w:rsid w:val="00E63018"/>
    <w:rsid w:val="00E63620"/>
    <w:rsid w:val="00E645A8"/>
    <w:rsid w:val="00E6489D"/>
    <w:rsid w:val="00E6507D"/>
    <w:rsid w:val="00E6516F"/>
    <w:rsid w:val="00E66F50"/>
    <w:rsid w:val="00E705D0"/>
    <w:rsid w:val="00E74EF9"/>
    <w:rsid w:val="00E76E97"/>
    <w:rsid w:val="00E8243E"/>
    <w:rsid w:val="00E843C7"/>
    <w:rsid w:val="00E84513"/>
    <w:rsid w:val="00E87D81"/>
    <w:rsid w:val="00E902CB"/>
    <w:rsid w:val="00E91759"/>
    <w:rsid w:val="00E91B57"/>
    <w:rsid w:val="00E91FFF"/>
    <w:rsid w:val="00E94FF9"/>
    <w:rsid w:val="00E950F9"/>
    <w:rsid w:val="00E962DF"/>
    <w:rsid w:val="00E96EEF"/>
    <w:rsid w:val="00EA0DC7"/>
    <w:rsid w:val="00EA3887"/>
    <w:rsid w:val="00EA3B85"/>
    <w:rsid w:val="00EA42EA"/>
    <w:rsid w:val="00EA66BC"/>
    <w:rsid w:val="00EB0811"/>
    <w:rsid w:val="00EB2A09"/>
    <w:rsid w:val="00EB3257"/>
    <w:rsid w:val="00EB6733"/>
    <w:rsid w:val="00EB6A41"/>
    <w:rsid w:val="00EB6D3B"/>
    <w:rsid w:val="00EC1591"/>
    <w:rsid w:val="00EC2C23"/>
    <w:rsid w:val="00EC5097"/>
    <w:rsid w:val="00ED0953"/>
    <w:rsid w:val="00ED12AD"/>
    <w:rsid w:val="00ED16A9"/>
    <w:rsid w:val="00ED3016"/>
    <w:rsid w:val="00ED32FE"/>
    <w:rsid w:val="00ED4AC0"/>
    <w:rsid w:val="00ED7D9F"/>
    <w:rsid w:val="00EE0D57"/>
    <w:rsid w:val="00EE1384"/>
    <w:rsid w:val="00EE1A20"/>
    <w:rsid w:val="00EE3A02"/>
    <w:rsid w:val="00EE7024"/>
    <w:rsid w:val="00EE786C"/>
    <w:rsid w:val="00EF0318"/>
    <w:rsid w:val="00EF1766"/>
    <w:rsid w:val="00EF2683"/>
    <w:rsid w:val="00F00909"/>
    <w:rsid w:val="00F01A37"/>
    <w:rsid w:val="00F01A41"/>
    <w:rsid w:val="00F0261A"/>
    <w:rsid w:val="00F03095"/>
    <w:rsid w:val="00F04F2D"/>
    <w:rsid w:val="00F05293"/>
    <w:rsid w:val="00F06917"/>
    <w:rsid w:val="00F1159D"/>
    <w:rsid w:val="00F1260C"/>
    <w:rsid w:val="00F168B9"/>
    <w:rsid w:val="00F16B5A"/>
    <w:rsid w:val="00F172EB"/>
    <w:rsid w:val="00F178DA"/>
    <w:rsid w:val="00F20FF3"/>
    <w:rsid w:val="00F22A8B"/>
    <w:rsid w:val="00F23008"/>
    <w:rsid w:val="00F25CB5"/>
    <w:rsid w:val="00F25DED"/>
    <w:rsid w:val="00F26342"/>
    <w:rsid w:val="00F27500"/>
    <w:rsid w:val="00F31895"/>
    <w:rsid w:val="00F32421"/>
    <w:rsid w:val="00F32D03"/>
    <w:rsid w:val="00F335AF"/>
    <w:rsid w:val="00F339C0"/>
    <w:rsid w:val="00F3584A"/>
    <w:rsid w:val="00F35FD8"/>
    <w:rsid w:val="00F362A1"/>
    <w:rsid w:val="00F36BB2"/>
    <w:rsid w:val="00F36FA9"/>
    <w:rsid w:val="00F41721"/>
    <w:rsid w:val="00F42E8A"/>
    <w:rsid w:val="00F430CB"/>
    <w:rsid w:val="00F45F66"/>
    <w:rsid w:val="00F46DC4"/>
    <w:rsid w:val="00F470A5"/>
    <w:rsid w:val="00F52DAA"/>
    <w:rsid w:val="00F56733"/>
    <w:rsid w:val="00F56B9F"/>
    <w:rsid w:val="00F57492"/>
    <w:rsid w:val="00F62B25"/>
    <w:rsid w:val="00F642BC"/>
    <w:rsid w:val="00F65DAA"/>
    <w:rsid w:val="00F719F3"/>
    <w:rsid w:val="00F74EE4"/>
    <w:rsid w:val="00F7599B"/>
    <w:rsid w:val="00F7699A"/>
    <w:rsid w:val="00F76BA2"/>
    <w:rsid w:val="00F8155D"/>
    <w:rsid w:val="00F8384B"/>
    <w:rsid w:val="00F83876"/>
    <w:rsid w:val="00F874B2"/>
    <w:rsid w:val="00F91A7D"/>
    <w:rsid w:val="00F923FB"/>
    <w:rsid w:val="00F932DF"/>
    <w:rsid w:val="00F965BA"/>
    <w:rsid w:val="00FA0F98"/>
    <w:rsid w:val="00FA1A9D"/>
    <w:rsid w:val="00FA44DD"/>
    <w:rsid w:val="00FA57DE"/>
    <w:rsid w:val="00FA64D8"/>
    <w:rsid w:val="00FA6E6C"/>
    <w:rsid w:val="00FB2520"/>
    <w:rsid w:val="00FB32B5"/>
    <w:rsid w:val="00FB56B8"/>
    <w:rsid w:val="00FB5EFC"/>
    <w:rsid w:val="00FB5F88"/>
    <w:rsid w:val="00FB6340"/>
    <w:rsid w:val="00FB645B"/>
    <w:rsid w:val="00FC184E"/>
    <w:rsid w:val="00FC1CD8"/>
    <w:rsid w:val="00FC306A"/>
    <w:rsid w:val="00FC7A78"/>
    <w:rsid w:val="00FD0EA0"/>
    <w:rsid w:val="00FD107E"/>
    <w:rsid w:val="00FD1213"/>
    <w:rsid w:val="00FD1E99"/>
    <w:rsid w:val="00FD52D2"/>
    <w:rsid w:val="00FD6161"/>
    <w:rsid w:val="00FD65FF"/>
    <w:rsid w:val="00FE322A"/>
    <w:rsid w:val="00FE33F5"/>
    <w:rsid w:val="00FE405B"/>
    <w:rsid w:val="00FE4BC6"/>
    <w:rsid w:val="00FE501E"/>
    <w:rsid w:val="00FF1B4E"/>
    <w:rsid w:val="00FF2338"/>
    <w:rsid w:val="00FF4846"/>
    <w:rsid w:val="00FF6DD4"/>
    <w:rsid w:val="34E4E70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29B194C"/>
  <w15:docId w15:val="{1D382C50-BCD4-4532-BD33-BD361571D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7AB"/>
  </w:style>
  <w:style w:type="paragraph" w:styleId="Heading1">
    <w:name w:val="heading 1"/>
    <w:basedOn w:val="Normal"/>
    <w:next w:val="Normal"/>
    <w:link w:val="Heading1Char"/>
    <w:uiPriority w:val="9"/>
    <w:qFormat/>
    <w:rsid w:val="00A307A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307A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307A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307A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307A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307A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307A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307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07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30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13BF"/>
    <w:rPr>
      <w:color w:val="0000FF" w:themeColor="hyperlink"/>
      <w:u w:val="single"/>
    </w:rPr>
  </w:style>
  <w:style w:type="paragraph" w:styleId="ListParagraph">
    <w:name w:val="List Paragraph"/>
    <w:basedOn w:val="Normal"/>
    <w:uiPriority w:val="34"/>
    <w:qFormat/>
    <w:rsid w:val="00A307AB"/>
    <w:pPr>
      <w:ind w:left="720"/>
      <w:contextualSpacing/>
    </w:pPr>
  </w:style>
  <w:style w:type="character" w:customStyle="1" w:styleId="Heading1Char">
    <w:name w:val="Heading 1 Char"/>
    <w:basedOn w:val="DefaultParagraphFont"/>
    <w:link w:val="Heading1"/>
    <w:uiPriority w:val="9"/>
    <w:rsid w:val="00A307A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307AB"/>
    <w:pPr>
      <w:outlineLvl w:val="9"/>
    </w:pPr>
  </w:style>
  <w:style w:type="paragraph" w:styleId="TOC1">
    <w:name w:val="toc 1"/>
    <w:basedOn w:val="Normal"/>
    <w:next w:val="Normal"/>
    <w:autoRedefine/>
    <w:uiPriority w:val="39"/>
    <w:unhideWhenUsed/>
    <w:rsid w:val="00C74233"/>
    <w:pPr>
      <w:spacing w:after="100"/>
    </w:pPr>
  </w:style>
  <w:style w:type="paragraph" w:styleId="NormalWeb">
    <w:name w:val="Normal (Web)"/>
    <w:basedOn w:val="Normal"/>
    <w:uiPriority w:val="99"/>
    <w:semiHidden/>
    <w:unhideWhenUsed/>
    <w:rsid w:val="00A307AB"/>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Heading2Char">
    <w:name w:val="Heading 2 Char"/>
    <w:basedOn w:val="DefaultParagraphFont"/>
    <w:link w:val="Heading2"/>
    <w:uiPriority w:val="9"/>
    <w:rsid w:val="00A307A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307AB"/>
    <w:rPr>
      <w:rFonts w:asciiTheme="majorHAnsi" w:eastAsiaTheme="majorEastAsia" w:hAnsiTheme="majorHAnsi" w:cstheme="majorBidi"/>
      <w:color w:val="243F60" w:themeColor="accent1" w:themeShade="7F"/>
      <w:sz w:val="24"/>
      <w:szCs w:val="24"/>
    </w:rPr>
  </w:style>
  <w:style w:type="paragraph" w:styleId="Title">
    <w:name w:val="Title"/>
    <w:basedOn w:val="Normal"/>
    <w:next w:val="Normal"/>
    <w:link w:val="TitleChar"/>
    <w:uiPriority w:val="10"/>
    <w:qFormat/>
    <w:rsid w:val="00A307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07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07A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307AB"/>
    <w:rPr>
      <w:rFonts w:eastAsiaTheme="minorEastAsia"/>
      <w:color w:val="5A5A5A" w:themeColor="text1" w:themeTint="A5"/>
      <w:spacing w:val="15"/>
    </w:rPr>
  </w:style>
  <w:style w:type="character" w:customStyle="1" w:styleId="Heading4Char">
    <w:name w:val="Heading 4 Char"/>
    <w:basedOn w:val="DefaultParagraphFont"/>
    <w:link w:val="Heading4"/>
    <w:uiPriority w:val="9"/>
    <w:semiHidden/>
    <w:rsid w:val="00A307A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307A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307A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307A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307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307A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A307AB"/>
    <w:pPr>
      <w:spacing w:after="200" w:line="240" w:lineRule="auto"/>
    </w:pPr>
    <w:rPr>
      <w:i/>
      <w:iCs/>
      <w:color w:val="1F497D" w:themeColor="text2"/>
      <w:sz w:val="18"/>
      <w:szCs w:val="18"/>
    </w:rPr>
  </w:style>
  <w:style w:type="character" w:styleId="Strong">
    <w:name w:val="Strong"/>
    <w:basedOn w:val="DefaultParagraphFont"/>
    <w:uiPriority w:val="22"/>
    <w:qFormat/>
    <w:rsid w:val="00A307AB"/>
    <w:rPr>
      <w:b/>
      <w:bCs/>
    </w:rPr>
  </w:style>
  <w:style w:type="character" w:styleId="Emphasis">
    <w:name w:val="Emphasis"/>
    <w:basedOn w:val="DefaultParagraphFont"/>
    <w:uiPriority w:val="20"/>
    <w:qFormat/>
    <w:rsid w:val="00A307AB"/>
    <w:rPr>
      <w:i/>
      <w:iCs/>
    </w:rPr>
  </w:style>
  <w:style w:type="paragraph" w:styleId="NoSpacing">
    <w:name w:val="No Spacing"/>
    <w:uiPriority w:val="1"/>
    <w:qFormat/>
    <w:rsid w:val="00A307AB"/>
    <w:pPr>
      <w:spacing w:after="0" w:line="240" w:lineRule="auto"/>
    </w:pPr>
  </w:style>
  <w:style w:type="paragraph" w:styleId="Quote">
    <w:name w:val="Quote"/>
    <w:basedOn w:val="Normal"/>
    <w:next w:val="Normal"/>
    <w:link w:val="QuoteChar"/>
    <w:uiPriority w:val="29"/>
    <w:qFormat/>
    <w:rsid w:val="00A307A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307AB"/>
    <w:rPr>
      <w:i/>
      <w:iCs/>
      <w:color w:val="404040" w:themeColor="text1" w:themeTint="BF"/>
    </w:rPr>
  </w:style>
  <w:style w:type="paragraph" w:styleId="IntenseQuote">
    <w:name w:val="Intense Quote"/>
    <w:basedOn w:val="Normal"/>
    <w:next w:val="Normal"/>
    <w:link w:val="IntenseQuoteChar"/>
    <w:uiPriority w:val="30"/>
    <w:qFormat/>
    <w:rsid w:val="00A307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307AB"/>
    <w:rPr>
      <w:i/>
      <w:iCs/>
      <w:color w:val="4F81BD" w:themeColor="accent1"/>
    </w:rPr>
  </w:style>
  <w:style w:type="character" w:styleId="SubtleEmphasis">
    <w:name w:val="Subtle Emphasis"/>
    <w:basedOn w:val="DefaultParagraphFont"/>
    <w:uiPriority w:val="19"/>
    <w:qFormat/>
    <w:rsid w:val="00A307AB"/>
    <w:rPr>
      <w:i/>
      <w:iCs/>
      <w:color w:val="404040" w:themeColor="text1" w:themeTint="BF"/>
    </w:rPr>
  </w:style>
  <w:style w:type="character" w:styleId="IntenseEmphasis">
    <w:name w:val="Intense Emphasis"/>
    <w:basedOn w:val="DefaultParagraphFont"/>
    <w:uiPriority w:val="21"/>
    <w:qFormat/>
    <w:rsid w:val="00A307AB"/>
    <w:rPr>
      <w:i/>
      <w:iCs/>
      <w:color w:val="4F81BD" w:themeColor="accent1"/>
    </w:rPr>
  </w:style>
  <w:style w:type="character" w:styleId="SubtleReference">
    <w:name w:val="Subtle Reference"/>
    <w:basedOn w:val="DefaultParagraphFont"/>
    <w:uiPriority w:val="31"/>
    <w:qFormat/>
    <w:rsid w:val="00A307AB"/>
    <w:rPr>
      <w:smallCaps/>
      <w:color w:val="5A5A5A" w:themeColor="text1" w:themeTint="A5"/>
    </w:rPr>
  </w:style>
  <w:style w:type="character" w:styleId="IntenseReference">
    <w:name w:val="Intense Reference"/>
    <w:basedOn w:val="DefaultParagraphFont"/>
    <w:uiPriority w:val="32"/>
    <w:qFormat/>
    <w:rsid w:val="00A307AB"/>
    <w:rPr>
      <w:b/>
      <w:bCs/>
      <w:smallCaps/>
      <w:color w:val="4F81BD" w:themeColor="accent1"/>
      <w:spacing w:val="5"/>
    </w:rPr>
  </w:style>
  <w:style w:type="character" w:styleId="BookTitle">
    <w:name w:val="Book Title"/>
    <w:basedOn w:val="DefaultParagraphFont"/>
    <w:uiPriority w:val="33"/>
    <w:qFormat/>
    <w:rsid w:val="00A307AB"/>
    <w:rPr>
      <w:b/>
      <w:bCs/>
      <w:i/>
      <w:iCs/>
      <w:spacing w:val="5"/>
    </w:rPr>
  </w:style>
  <w:style w:type="paragraph" w:styleId="TOC2">
    <w:name w:val="toc 2"/>
    <w:basedOn w:val="Normal"/>
    <w:next w:val="Normal"/>
    <w:autoRedefine/>
    <w:uiPriority w:val="39"/>
    <w:unhideWhenUsed/>
    <w:rsid w:val="00A307AB"/>
    <w:pPr>
      <w:spacing w:after="100"/>
      <w:ind w:left="220"/>
    </w:pPr>
  </w:style>
  <w:style w:type="character" w:styleId="FollowedHyperlink">
    <w:name w:val="FollowedHyperlink"/>
    <w:basedOn w:val="DefaultParagraphFont"/>
    <w:uiPriority w:val="99"/>
    <w:semiHidden/>
    <w:unhideWhenUsed/>
    <w:rsid w:val="0020232C"/>
    <w:rPr>
      <w:color w:val="800080" w:themeColor="followedHyperlink"/>
      <w:u w:val="single"/>
    </w:rPr>
  </w:style>
  <w:style w:type="paragraph" w:styleId="Header">
    <w:name w:val="header"/>
    <w:basedOn w:val="Normal"/>
    <w:link w:val="HeaderChar"/>
    <w:uiPriority w:val="99"/>
    <w:unhideWhenUsed/>
    <w:rsid w:val="006E52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238"/>
  </w:style>
  <w:style w:type="paragraph" w:styleId="Footer">
    <w:name w:val="footer"/>
    <w:basedOn w:val="Normal"/>
    <w:link w:val="FooterChar"/>
    <w:uiPriority w:val="99"/>
    <w:unhideWhenUsed/>
    <w:rsid w:val="006E52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238"/>
  </w:style>
  <w:style w:type="paragraph" w:styleId="TOC3">
    <w:name w:val="toc 3"/>
    <w:basedOn w:val="Normal"/>
    <w:next w:val="Normal"/>
    <w:autoRedefine/>
    <w:uiPriority w:val="39"/>
    <w:unhideWhenUsed/>
    <w:rsid w:val="000668CB"/>
    <w:pPr>
      <w:spacing w:after="100"/>
      <w:ind w:left="440"/>
    </w:pPr>
  </w:style>
  <w:style w:type="paragraph" w:styleId="HTMLPreformatted">
    <w:name w:val="HTML Preformatted"/>
    <w:basedOn w:val="Normal"/>
    <w:link w:val="HTMLPreformattedChar"/>
    <w:uiPriority w:val="99"/>
    <w:semiHidden/>
    <w:unhideWhenUsed/>
    <w:rsid w:val="00F339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9C0"/>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6621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1E8"/>
    <w:rPr>
      <w:rFonts w:ascii="Tahoma" w:hAnsi="Tahoma" w:cs="Tahoma"/>
      <w:sz w:val="16"/>
      <w:szCs w:val="16"/>
    </w:rPr>
  </w:style>
  <w:style w:type="character" w:styleId="CommentReference">
    <w:name w:val="annotation reference"/>
    <w:basedOn w:val="DefaultParagraphFont"/>
    <w:uiPriority w:val="99"/>
    <w:semiHidden/>
    <w:unhideWhenUsed/>
    <w:rsid w:val="006621E8"/>
    <w:rPr>
      <w:sz w:val="16"/>
      <w:szCs w:val="16"/>
    </w:rPr>
  </w:style>
  <w:style w:type="paragraph" w:styleId="CommentText">
    <w:name w:val="annotation text"/>
    <w:basedOn w:val="Normal"/>
    <w:link w:val="CommentTextChar"/>
    <w:uiPriority w:val="99"/>
    <w:semiHidden/>
    <w:unhideWhenUsed/>
    <w:rsid w:val="006621E8"/>
    <w:pPr>
      <w:spacing w:line="240" w:lineRule="auto"/>
    </w:pPr>
    <w:rPr>
      <w:sz w:val="20"/>
      <w:szCs w:val="20"/>
    </w:rPr>
  </w:style>
  <w:style w:type="character" w:customStyle="1" w:styleId="CommentTextChar">
    <w:name w:val="Comment Text Char"/>
    <w:basedOn w:val="DefaultParagraphFont"/>
    <w:link w:val="CommentText"/>
    <w:uiPriority w:val="99"/>
    <w:semiHidden/>
    <w:rsid w:val="006621E8"/>
    <w:rPr>
      <w:sz w:val="20"/>
      <w:szCs w:val="20"/>
    </w:rPr>
  </w:style>
  <w:style w:type="paragraph" w:styleId="CommentSubject">
    <w:name w:val="annotation subject"/>
    <w:basedOn w:val="CommentText"/>
    <w:next w:val="CommentText"/>
    <w:link w:val="CommentSubjectChar"/>
    <w:uiPriority w:val="99"/>
    <w:semiHidden/>
    <w:unhideWhenUsed/>
    <w:rsid w:val="006621E8"/>
    <w:rPr>
      <w:b/>
      <w:bCs/>
    </w:rPr>
  </w:style>
  <w:style w:type="character" w:customStyle="1" w:styleId="CommentSubjectChar">
    <w:name w:val="Comment Subject Char"/>
    <w:basedOn w:val="CommentTextChar"/>
    <w:link w:val="CommentSubject"/>
    <w:uiPriority w:val="99"/>
    <w:semiHidden/>
    <w:rsid w:val="006621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03097">
      <w:bodyDiv w:val="1"/>
      <w:marLeft w:val="0"/>
      <w:marRight w:val="0"/>
      <w:marTop w:val="0"/>
      <w:marBottom w:val="0"/>
      <w:divBdr>
        <w:top w:val="none" w:sz="0" w:space="0" w:color="auto"/>
        <w:left w:val="none" w:sz="0" w:space="0" w:color="auto"/>
        <w:bottom w:val="none" w:sz="0" w:space="0" w:color="auto"/>
        <w:right w:val="none" w:sz="0" w:space="0" w:color="auto"/>
      </w:divBdr>
    </w:div>
    <w:div w:id="91630172">
      <w:bodyDiv w:val="1"/>
      <w:marLeft w:val="0"/>
      <w:marRight w:val="0"/>
      <w:marTop w:val="0"/>
      <w:marBottom w:val="0"/>
      <w:divBdr>
        <w:top w:val="none" w:sz="0" w:space="0" w:color="auto"/>
        <w:left w:val="none" w:sz="0" w:space="0" w:color="auto"/>
        <w:bottom w:val="none" w:sz="0" w:space="0" w:color="auto"/>
        <w:right w:val="none" w:sz="0" w:space="0" w:color="auto"/>
      </w:divBdr>
    </w:div>
    <w:div w:id="240794615">
      <w:bodyDiv w:val="1"/>
      <w:marLeft w:val="0"/>
      <w:marRight w:val="0"/>
      <w:marTop w:val="0"/>
      <w:marBottom w:val="0"/>
      <w:divBdr>
        <w:top w:val="none" w:sz="0" w:space="0" w:color="auto"/>
        <w:left w:val="none" w:sz="0" w:space="0" w:color="auto"/>
        <w:bottom w:val="none" w:sz="0" w:space="0" w:color="auto"/>
        <w:right w:val="none" w:sz="0" w:space="0" w:color="auto"/>
      </w:divBdr>
    </w:div>
    <w:div w:id="767234306">
      <w:bodyDiv w:val="1"/>
      <w:marLeft w:val="0"/>
      <w:marRight w:val="0"/>
      <w:marTop w:val="0"/>
      <w:marBottom w:val="0"/>
      <w:divBdr>
        <w:top w:val="none" w:sz="0" w:space="0" w:color="auto"/>
        <w:left w:val="none" w:sz="0" w:space="0" w:color="auto"/>
        <w:bottom w:val="none" w:sz="0" w:space="0" w:color="auto"/>
        <w:right w:val="none" w:sz="0" w:space="0" w:color="auto"/>
      </w:divBdr>
    </w:div>
    <w:div w:id="783884701">
      <w:bodyDiv w:val="1"/>
      <w:marLeft w:val="0"/>
      <w:marRight w:val="0"/>
      <w:marTop w:val="0"/>
      <w:marBottom w:val="0"/>
      <w:divBdr>
        <w:top w:val="none" w:sz="0" w:space="0" w:color="auto"/>
        <w:left w:val="none" w:sz="0" w:space="0" w:color="auto"/>
        <w:bottom w:val="none" w:sz="0" w:space="0" w:color="auto"/>
        <w:right w:val="none" w:sz="0" w:space="0" w:color="auto"/>
      </w:divBdr>
    </w:div>
    <w:div w:id="1112672560">
      <w:bodyDiv w:val="1"/>
      <w:marLeft w:val="0"/>
      <w:marRight w:val="0"/>
      <w:marTop w:val="0"/>
      <w:marBottom w:val="0"/>
      <w:divBdr>
        <w:top w:val="none" w:sz="0" w:space="0" w:color="auto"/>
        <w:left w:val="none" w:sz="0" w:space="0" w:color="auto"/>
        <w:bottom w:val="none" w:sz="0" w:space="0" w:color="auto"/>
        <w:right w:val="none" w:sz="0" w:space="0" w:color="auto"/>
      </w:divBdr>
    </w:div>
    <w:div w:id="1189955606">
      <w:bodyDiv w:val="1"/>
      <w:marLeft w:val="0"/>
      <w:marRight w:val="0"/>
      <w:marTop w:val="0"/>
      <w:marBottom w:val="0"/>
      <w:divBdr>
        <w:top w:val="none" w:sz="0" w:space="0" w:color="auto"/>
        <w:left w:val="none" w:sz="0" w:space="0" w:color="auto"/>
        <w:bottom w:val="none" w:sz="0" w:space="0" w:color="auto"/>
        <w:right w:val="none" w:sz="0" w:space="0" w:color="auto"/>
      </w:divBdr>
    </w:div>
    <w:div w:id="1270165229">
      <w:bodyDiv w:val="1"/>
      <w:marLeft w:val="0"/>
      <w:marRight w:val="0"/>
      <w:marTop w:val="0"/>
      <w:marBottom w:val="0"/>
      <w:divBdr>
        <w:top w:val="none" w:sz="0" w:space="0" w:color="auto"/>
        <w:left w:val="none" w:sz="0" w:space="0" w:color="auto"/>
        <w:bottom w:val="none" w:sz="0" w:space="0" w:color="auto"/>
        <w:right w:val="none" w:sz="0" w:space="0" w:color="auto"/>
      </w:divBdr>
    </w:div>
    <w:div w:id="1412390377">
      <w:bodyDiv w:val="1"/>
      <w:marLeft w:val="0"/>
      <w:marRight w:val="0"/>
      <w:marTop w:val="0"/>
      <w:marBottom w:val="0"/>
      <w:divBdr>
        <w:top w:val="none" w:sz="0" w:space="0" w:color="auto"/>
        <w:left w:val="none" w:sz="0" w:space="0" w:color="auto"/>
        <w:bottom w:val="none" w:sz="0" w:space="0" w:color="auto"/>
        <w:right w:val="none" w:sz="0" w:space="0" w:color="auto"/>
      </w:divBdr>
    </w:div>
    <w:div w:id="1419016722">
      <w:bodyDiv w:val="1"/>
      <w:marLeft w:val="0"/>
      <w:marRight w:val="0"/>
      <w:marTop w:val="0"/>
      <w:marBottom w:val="0"/>
      <w:divBdr>
        <w:top w:val="none" w:sz="0" w:space="0" w:color="auto"/>
        <w:left w:val="none" w:sz="0" w:space="0" w:color="auto"/>
        <w:bottom w:val="none" w:sz="0" w:space="0" w:color="auto"/>
        <w:right w:val="none" w:sz="0" w:space="0" w:color="auto"/>
      </w:divBdr>
      <w:divsChild>
        <w:div w:id="1068764542">
          <w:marLeft w:val="0"/>
          <w:marRight w:val="0"/>
          <w:marTop w:val="0"/>
          <w:marBottom w:val="0"/>
          <w:divBdr>
            <w:top w:val="none" w:sz="0" w:space="0" w:color="auto"/>
            <w:left w:val="none" w:sz="0" w:space="0" w:color="auto"/>
            <w:bottom w:val="none" w:sz="0" w:space="0" w:color="auto"/>
            <w:right w:val="none" w:sz="0" w:space="0" w:color="auto"/>
          </w:divBdr>
        </w:div>
        <w:div w:id="353582814">
          <w:marLeft w:val="0"/>
          <w:marRight w:val="0"/>
          <w:marTop w:val="75"/>
          <w:marBottom w:val="75"/>
          <w:divBdr>
            <w:top w:val="none" w:sz="0" w:space="0" w:color="auto"/>
            <w:left w:val="none" w:sz="0" w:space="0" w:color="auto"/>
            <w:bottom w:val="none" w:sz="0" w:space="0" w:color="auto"/>
            <w:right w:val="none" w:sz="0" w:space="0" w:color="auto"/>
          </w:divBdr>
        </w:div>
        <w:div w:id="1929382825">
          <w:marLeft w:val="0"/>
          <w:marRight w:val="0"/>
          <w:marTop w:val="0"/>
          <w:marBottom w:val="0"/>
          <w:divBdr>
            <w:top w:val="none" w:sz="0" w:space="0" w:color="auto"/>
            <w:left w:val="none" w:sz="0" w:space="0" w:color="auto"/>
            <w:bottom w:val="none" w:sz="0" w:space="0" w:color="auto"/>
            <w:right w:val="none" w:sz="0" w:space="0" w:color="auto"/>
          </w:divBdr>
        </w:div>
      </w:divsChild>
    </w:div>
    <w:div w:id="1438670443">
      <w:bodyDiv w:val="1"/>
      <w:marLeft w:val="0"/>
      <w:marRight w:val="0"/>
      <w:marTop w:val="0"/>
      <w:marBottom w:val="0"/>
      <w:divBdr>
        <w:top w:val="none" w:sz="0" w:space="0" w:color="auto"/>
        <w:left w:val="none" w:sz="0" w:space="0" w:color="auto"/>
        <w:bottom w:val="none" w:sz="0" w:space="0" w:color="auto"/>
        <w:right w:val="none" w:sz="0" w:space="0" w:color="auto"/>
      </w:divBdr>
    </w:div>
    <w:div w:id="1475945705">
      <w:bodyDiv w:val="1"/>
      <w:marLeft w:val="0"/>
      <w:marRight w:val="0"/>
      <w:marTop w:val="0"/>
      <w:marBottom w:val="0"/>
      <w:divBdr>
        <w:top w:val="none" w:sz="0" w:space="0" w:color="auto"/>
        <w:left w:val="none" w:sz="0" w:space="0" w:color="auto"/>
        <w:bottom w:val="none" w:sz="0" w:space="0" w:color="auto"/>
        <w:right w:val="none" w:sz="0" w:space="0" w:color="auto"/>
      </w:divBdr>
    </w:div>
    <w:div w:id="1716587461">
      <w:bodyDiv w:val="1"/>
      <w:marLeft w:val="0"/>
      <w:marRight w:val="0"/>
      <w:marTop w:val="0"/>
      <w:marBottom w:val="0"/>
      <w:divBdr>
        <w:top w:val="none" w:sz="0" w:space="0" w:color="auto"/>
        <w:left w:val="none" w:sz="0" w:space="0" w:color="auto"/>
        <w:bottom w:val="none" w:sz="0" w:space="0" w:color="auto"/>
        <w:right w:val="none" w:sz="0" w:space="0" w:color="auto"/>
      </w:divBdr>
      <w:divsChild>
        <w:div w:id="1296913490">
          <w:marLeft w:val="0"/>
          <w:marRight w:val="0"/>
          <w:marTop w:val="0"/>
          <w:marBottom w:val="225"/>
          <w:divBdr>
            <w:top w:val="none" w:sz="0" w:space="0" w:color="auto"/>
            <w:left w:val="none" w:sz="0" w:space="0" w:color="auto"/>
            <w:bottom w:val="none" w:sz="0" w:space="0" w:color="auto"/>
            <w:right w:val="none" w:sz="0" w:space="0" w:color="auto"/>
          </w:divBdr>
        </w:div>
        <w:div w:id="1966807222">
          <w:marLeft w:val="0"/>
          <w:marRight w:val="0"/>
          <w:marTop w:val="0"/>
          <w:marBottom w:val="225"/>
          <w:divBdr>
            <w:top w:val="none" w:sz="0" w:space="0" w:color="auto"/>
            <w:left w:val="none" w:sz="0" w:space="0" w:color="auto"/>
            <w:bottom w:val="none" w:sz="0" w:space="0" w:color="auto"/>
            <w:right w:val="none" w:sz="0" w:space="0" w:color="auto"/>
          </w:divBdr>
        </w:div>
        <w:div w:id="393821339">
          <w:marLeft w:val="0"/>
          <w:marRight w:val="0"/>
          <w:marTop w:val="0"/>
          <w:marBottom w:val="225"/>
          <w:divBdr>
            <w:top w:val="none" w:sz="0" w:space="0" w:color="auto"/>
            <w:left w:val="none" w:sz="0" w:space="0" w:color="auto"/>
            <w:bottom w:val="none" w:sz="0" w:space="0" w:color="auto"/>
            <w:right w:val="none" w:sz="0" w:space="0" w:color="auto"/>
          </w:divBdr>
        </w:div>
        <w:div w:id="268973966">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CA36C-EF27-47CF-B637-CD0329233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29180</Words>
  <Characters>166327</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9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P.R. Messemaker</dc:creator>
  <cp:lastModifiedBy>Q.P.R. Messemaker</cp:lastModifiedBy>
  <cp:revision>5</cp:revision>
  <dcterms:created xsi:type="dcterms:W3CDTF">2019-08-13T13:28:00Z</dcterms:created>
  <dcterms:modified xsi:type="dcterms:W3CDTF">2019-08-1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052d02f-9c34-3127-afc3-318a4363a7f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